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48D4CBE8" wp14:editId="269F5268">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1C37D9" w:rsidP="00A37CC9">
          <w:pPr>
            <w:jc w:val="center"/>
            <w:rPr>
              <w:sz w:val="44"/>
              <w:szCs w:val="44"/>
            </w:rPr>
          </w:pPr>
          <w:r>
            <w:rPr>
              <w:sz w:val="44"/>
              <w:szCs w:val="44"/>
            </w:rPr>
            <w:t xml:space="preserve">Equation Based </w:t>
          </w:r>
          <w:r w:rsidR="00A37CC9" w:rsidRPr="000F3EB7">
            <w:rPr>
              <w:sz w:val="44"/>
              <w:szCs w:val="44"/>
            </w:rPr>
            <w:t>Integrative Physiology</w:t>
          </w:r>
        </w:p>
        <w:p w:rsidR="00A37CC9" w:rsidRDefault="001C6D80" w:rsidP="00A37CC9">
          <w:pPr>
            <w:jc w:val="center"/>
          </w:pPr>
          <w:proofErr w:type="gramStart"/>
          <w:r>
            <w:t>by</w:t>
          </w:r>
          <w:proofErr w:type="gramEnd"/>
        </w:p>
        <w:p w:rsidR="000F3EB7" w:rsidRPr="000F3EB7" w:rsidRDefault="000F3EB7" w:rsidP="000F3EB7">
          <w:pPr>
            <w:pStyle w:val="Zkladntext"/>
            <w:jc w:val="center"/>
            <w:rPr>
              <w:b/>
              <w:bCs/>
              <w:sz w:val="32"/>
              <w:szCs w:val="32"/>
            </w:rPr>
          </w:pPr>
          <w:r w:rsidRPr="000F3EB7">
            <w:rPr>
              <w:b/>
              <w:bCs/>
              <w:sz w:val="32"/>
              <w:szCs w:val="32"/>
            </w:rPr>
            <w:t xml:space="preserve">Marek </w:t>
          </w:r>
          <w:proofErr w:type="spellStart"/>
          <w:r w:rsidRPr="000F3EB7">
            <w:rPr>
              <w:b/>
              <w:bCs/>
              <w:sz w:val="32"/>
              <w:szCs w:val="32"/>
            </w:rPr>
            <w:t>Matej</w:t>
          </w:r>
          <w:proofErr w:type="spellEnd"/>
          <w:r w:rsidRPr="000F3EB7">
            <w:rPr>
              <w:b/>
              <w:bCs/>
              <w:sz w:val="32"/>
              <w:szCs w:val="32"/>
              <w:lang w:val="cs-CZ"/>
            </w:rPr>
            <w:t>ák</w:t>
          </w:r>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E961B9" w:rsidRDefault="001C37D9" w:rsidP="00A37CC9">
          <w:pPr>
            <w:jc w:val="center"/>
            <w:rPr>
              <w:sz w:val="24"/>
              <w:szCs w:val="24"/>
            </w:rPr>
          </w:pPr>
          <w:r w:rsidRPr="00E961B9">
            <w:rPr>
              <w:rFonts w:cs="Arial"/>
              <w:color w:val="222222"/>
              <w:sz w:val="24"/>
              <w:szCs w:val="24"/>
              <w:shd w:val="clear" w:color="auto" w:fill="FFFFFF"/>
            </w:rPr>
            <w:t xml:space="preserve">Using Modelica for </w:t>
          </w:r>
          <w:r w:rsidR="002048A1">
            <w:rPr>
              <w:rFonts w:cs="Arial"/>
              <w:color w:val="222222"/>
              <w:sz w:val="24"/>
              <w:szCs w:val="24"/>
              <w:shd w:val="clear" w:color="auto" w:fill="FFFFFF"/>
            </w:rPr>
            <w:t xml:space="preserve">expandability of </w:t>
          </w:r>
          <w:r w:rsidRPr="00E961B9">
            <w:rPr>
              <w:rFonts w:cs="Arial"/>
              <w:color w:val="222222"/>
              <w:sz w:val="24"/>
              <w:szCs w:val="24"/>
              <w:shd w:val="clear" w:color="auto" w:fill="FFFFFF"/>
            </w:rPr>
            <w:t xml:space="preserve">T.G. Coleman´s </w:t>
          </w:r>
          <w:r w:rsidR="002048A1">
            <w:rPr>
              <w:rFonts w:cs="Arial"/>
              <w:color w:val="222222"/>
              <w:sz w:val="24"/>
              <w:szCs w:val="24"/>
              <w:shd w:val="clear" w:color="auto" w:fill="FFFFFF"/>
            </w:rPr>
            <w:t>work</w:t>
          </w:r>
        </w:p>
        <w:p w:rsidR="000F3EB7" w:rsidRDefault="000F3EB7"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0F3EB7" w:rsidRDefault="000F3EB7" w:rsidP="000F3EB7">
          <w:pPr>
            <w:pStyle w:val="Zkladntextodsazen"/>
          </w:pPr>
        </w:p>
        <w:p w:rsidR="006E65A1" w:rsidRDefault="006E65A1" w:rsidP="000F3EB7">
          <w:pPr>
            <w:pStyle w:val="Zkladntextodsazen"/>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MUDr. </w:t>
          </w:r>
          <w:proofErr w:type="spellStart"/>
          <w:r w:rsidR="00A37CC9">
            <w:t>Jiří</w:t>
          </w:r>
          <w:proofErr w:type="spellEnd"/>
          <w:r w:rsidR="00A37CC9">
            <w:t xml:space="preserve"> </w:t>
          </w:r>
          <w:proofErr w:type="spellStart"/>
          <w:r w:rsidR="00A37CC9">
            <w:t>Kofránek</w:t>
          </w:r>
          <w:proofErr w:type="spellEnd"/>
          <w:r w:rsidR="00A37CC9">
            <w:t xml:space="preserve">, </w:t>
          </w:r>
          <w:proofErr w:type="spellStart"/>
          <w:r w:rsidR="00A37CC9">
            <w:t>CSc</w:t>
          </w:r>
          <w:proofErr w:type="spellEnd"/>
          <w:r w:rsidR="00A37CC9">
            <w:t xml:space="preserve">.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jc w:val="center"/>
          </w:pP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proofErr w:type="spellStart"/>
          <w:r w:rsidRPr="00E65DD8">
            <w:rPr>
              <w:b/>
              <w:bCs/>
            </w:rPr>
            <w:t>Prohlášení</w:t>
          </w:r>
          <w:proofErr w:type="spellEnd"/>
          <w:r w:rsidRPr="00E65DD8">
            <w:rPr>
              <w:b/>
              <w:bCs/>
            </w:rPr>
            <w:t>:</w:t>
          </w:r>
        </w:p>
        <w:p w:rsidR="00A37CC9" w:rsidRPr="00E65DD8" w:rsidRDefault="00A37CC9" w:rsidP="00A37CC9">
          <w:pPr>
            <w:pStyle w:val="Zkladntext"/>
            <w:spacing w:before="100" w:beforeAutospacing="1" w:line="360" w:lineRule="auto"/>
            <w:ind w:left="851"/>
          </w:pPr>
          <w:proofErr w:type="spellStart"/>
          <w:r w:rsidRPr="00E65DD8">
            <w:t>Prohlašuji</w:t>
          </w:r>
          <w:proofErr w:type="spellEnd"/>
          <w:r w:rsidRPr="00E65DD8">
            <w:t xml:space="preserve">, </w:t>
          </w:r>
          <w:proofErr w:type="spellStart"/>
          <w:r w:rsidRPr="00E65DD8">
            <w:t>že</w:t>
          </w:r>
          <w:proofErr w:type="spellEnd"/>
          <w:r w:rsidRPr="00E65DD8">
            <w:t xml:space="preserve"> </w:t>
          </w:r>
          <w:proofErr w:type="spellStart"/>
          <w:r w:rsidRPr="00E65DD8">
            <w:t>j</w:t>
          </w:r>
          <w:r w:rsidR="001C6D80">
            <w:t>sem</w:t>
          </w:r>
          <w:proofErr w:type="spellEnd"/>
          <w:r w:rsidR="001C6D80">
            <w:t xml:space="preserve"> </w:t>
          </w:r>
          <w:proofErr w:type="spellStart"/>
          <w:r w:rsidR="001C6D80">
            <w:t>závěrečnou</w:t>
          </w:r>
          <w:proofErr w:type="spellEnd"/>
          <w:r w:rsidR="001C6D80">
            <w:t xml:space="preserve"> </w:t>
          </w:r>
          <w:proofErr w:type="spellStart"/>
          <w:r w:rsidR="001C6D80">
            <w:t>práci</w:t>
          </w:r>
          <w:proofErr w:type="spellEnd"/>
          <w:r w:rsidR="001C6D80">
            <w:t xml:space="preserve"> </w:t>
          </w:r>
          <w:proofErr w:type="spellStart"/>
          <w:r w:rsidR="001C6D80">
            <w:t>zpracoval</w:t>
          </w:r>
          <w:proofErr w:type="spellEnd"/>
          <w:r w:rsidRPr="00E65DD8">
            <w:t> </w:t>
          </w:r>
          <w:proofErr w:type="spellStart"/>
          <w:r w:rsidRPr="00E65DD8">
            <w:t>samostatně</w:t>
          </w:r>
          <w:proofErr w:type="spellEnd"/>
          <w:r w:rsidRPr="00E65DD8">
            <w:t xml:space="preserve"> a </w:t>
          </w:r>
          <w:proofErr w:type="spellStart"/>
          <w:r w:rsidRPr="00E65DD8">
            <w:t>že</w:t>
          </w:r>
          <w:proofErr w:type="spellEnd"/>
          <w:r w:rsidRPr="00E65DD8">
            <w:t xml:space="preserve"> </w:t>
          </w:r>
          <w:proofErr w:type="spellStart"/>
          <w:r w:rsidRPr="00E65DD8">
            <w:t>jsem</w:t>
          </w:r>
          <w:proofErr w:type="spellEnd"/>
          <w:r w:rsidRPr="00E65DD8">
            <w:t xml:space="preserve"> </w:t>
          </w:r>
          <w:proofErr w:type="spellStart"/>
          <w:r>
            <w:t>řádně</w:t>
          </w:r>
          <w:proofErr w:type="spellEnd"/>
          <w:r>
            <w:t xml:space="preserve"> </w:t>
          </w:r>
          <w:proofErr w:type="spellStart"/>
          <w:r w:rsidR="001C6D80">
            <w:t>uvedl</w:t>
          </w:r>
          <w:proofErr w:type="spellEnd"/>
          <w:r w:rsidR="001C6D80">
            <w:t xml:space="preserve"> a </w:t>
          </w:r>
          <w:proofErr w:type="spellStart"/>
          <w:r w:rsidR="001C6D80">
            <w:t>citoval</w:t>
          </w:r>
          <w:proofErr w:type="spellEnd"/>
          <w:r w:rsidRPr="00E65DD8">
            <w:t xml:space="preserve"> </w:t>
          </w:r>
          <w:proofErr w:type="spellStart"/>
          <w:r w:rsidRPr="00E65DD8">
            <w:t>všechny</w:t>
          </w:r>
          <w:proofErr w:type="spellEnd"/>
          <w:r w:rsidRPr="00E65DD8">
            <w:t xml:space="preserve"> </w:t>
          </w:r>
          <w:proofErr w:type="spellStart"/>
          <w:r w:rsidRPr="00E65DD8">
            <w:t>použité</w:t>
          </w:r>
          <w:proofErr w:type="spellEnd"/>
          <w:r w:rsidRPr="00E65DD8">
            <w:t xml:space="preserve"> </w:t>
          </w:r>
          <w:proofErr w:type="spellStart"/>
          <w:r>
            <w:t>prameny</w:t>
          </w:r>
          <w:proofErr w:type="spellEnd"/>
          <w:r>
            <w:t xml:space="preserve"> a </w:t>
          </w:r>
          <w:proofErr w:type="spellStart"/>
          <w:r>
            <w:t>literaturu</w:t>
          </w:r>
          <w:proofErr w:type="spellEnd"/>
          <w:r w:rsidRPr="00E65DD8">
            <w:t xml:space="preserve">. </w:t>
          </w:r>
          <w:proofErr w:type="spellStart"/>
          <w:r w:rsidRPr="00E65DD8">
            <w:t>Současně</w:t>
          </w:r>
          <w:proofErr w:type="spellEnd"/>
          <w:r w:rsidRPr="00E65DD8">
            <w:t xml:space="preserve"> </w:t>
          </w:r>
          <w:proofErr w:type="spellStart"/>
          <w:r>
            <w:t>prohlašuji</w:t>
          </w:r>
          <w:proofErr w:type="spellEnd"/>
          <w:r>
            <w:t xml:space="preserve">, </w:t>
          </w:r>
          <w:proofErr w:type="spellStart"/>
          <w:r>
            <w:t>že</w:t>
          </w:r>
          <w:proofErr w:type="spellEnd"/>
          <w:r>
            <w:t xml:space="preserve"> </w:t>
          </w:r>
          <w:proofErr w:type="spellStart"/>
          <w:r w:rsidRPr="00B063FC">
            <w:t>práce</w:t>
          </w:r>
          <w:proofErr w:type="spellEnd"/>
          <w:r w:rsidRPr="00B063FC">
            <w:t xml:space="preserve"> </w:t>
          </w:r>
          <w:proofErr w:type="spellStart"/>
          <w:r w:rsidRPr="00B063FC">
            <w:t>nebyla</w:t>
          </w:r>
          <w:proofErr w:type="spellEnd"/>
          <w:r w:rsidRPr="00B063FC">
            <w:t xml:space="preserve"> </w:t>
          </w:r>
          <w:proofErr w:type="spellStart"/>
          <w:r w:rsidRPr="00B063FC">
            <w:t>využita</w:t>
          </w:r>
          <w:proofErr w:type="spellEnd"/>
          <w:r w:rsidRPr="00B063FC">
            <w:t xml:space="preserve"> k </w:t>
          </w:r>
          <w:proofErr w:type="spellStart"/>
          <w:r w:rsidRPr="00B063FC">
            <w:t>získání</w:t>
          </w:r>
          <w:proofErr w:type="spellEnd"/>
          <w:r w:rsidRPr="00B063FC">
            <w:t xml:space="preserve"> </w:t>
          </w:r>
          <w:proofErr w:type="spellStart"/>
          <w:r w:rsidRPr="00B063FC">
            <w:t>jiného</w:t>
          </w:r>
          <w:proofErr w:type="spellEnd"/>
          <w:r w:rsidRPr="00B063FC">
            <w:t xml:space="preserve"> </w:t>
          </w:r>
          <w:proofErr w:type="spellStart"/>
          <w:r w:rsidRPr="00B063FC">
            <w:t>nebo</w:t>
          </w:r>
          <w:proofErr w:type="spellEnd"/>
          <w:r w:rsidRPr="00B063FC">
            <w:t xml:space="preserve"> </w:t>
          </w:r>
          <w:proofErr w:type="spellStart"/>
          <w:r w:rsidRPr="00B063FC">
            <w:t>stejného</w:t>
          </w:r>
          <w:proofErr w:type="spellEnd"/>
          <w:r w:rsidRPr="00B063FC">
            <w:t xml:space="preserve"> </w:t>
          </w:r>
          <w:proofErr w:type="spellStart"/>
          <w:r w:rsidRPr="00B063FC">
            <w:t>titulu</w:t>
          </w:r>
          <w:proofErr w:type="spellEnd"/>
        </w:p>
        <w:p w:rsidR="00A37CC9" w:rsidRPr="00E65DD8" w:rsidRDefault="00A37CC9" w:rsidP="00A37CC9">
          <w:pPr>
            <w:pStyle w:val="Zkladntext"/>
            <w:spacing w:before="100" w:beforeAutospacing="1" w:line="360" w:lineRule="auto"/>
            <w:ind w:left="851"/>
          </w:pPr>
          <w:proofErr w:type="spellStart"/>
          <w:r w:rsidRPr="00E65DD8">
            <w:t>Souhlasím</w:t>
          </w:r>
          <w:proofErr w:type="spellEnd"/>
          <w:r w:rsidRPr="00E65DD8">
            <w:t xml:space="preserve"> s</w:t>
          </w:r>
          <w:r>
            <w:t> </w:t>
          </w:r>
          <w:proofErr w:type="spellStart"/>
          <w:r>
            <w:t>trvalým</w:t>
          </w:r>
          <w:proofErr w:type="spellEnd"/>
          <w:r>
            <w:t xml:space="preserve"> </w:t>
          </w:r>
          <w:proofErr w:type="spellStart"/>
          <w:r>
            <w:t>uložením</w:t>
          </w:r>
          <w:proofErr w:type="spellEnd"/>
          <w:r>
            <w:t xml:space="preserve"> </w:t>
          </w:r>
          <w:proofErr w:type="spellStart"/>
          <w:r w:rsidRPr="00E65DD8">
            <w:t>elektronické</w:t>
          </w:r>
          <w:proofErr w:type="spellEnd"/>
          <w:r w:rsidRPr="00E65DD8">
            <w:t xml:space="preserve"> </w:t>
          </w:r>
          <w:proofErr w:type="spellStart"/>
          <w:r w:rsidRPr="00E65DD8">
            <w:t>verze</w:t>
          </w:r>
          <w:proofErr w:type="spellEnd"/>
          <w:r w:rsidRPr="00E65DD8">
            <w:t xml:space="preserve"> </w:t>
          </w:r>
          <w:proofErr w:type="spellStart"/>
          <w:r w:rsidRPr="00E65DD8">
            <w:t>mé</w:t>
          </w:r>
          <w:proofErr w:type="spellEnd"/>
          <w:r w:rsidRPr="00E65DD8">
            <w:t xml:space="preserve"> </w:t>
          </w:r>
          <w:proofErr w:type="spellStart"/>
          <w:r w:rsidRPr="00E65DD8">
            <w:t>práce</w:t>
          </w:r>
          <w:proofErr w:type="spellEnd"/>
          <w:r w:rsidRPr="00E65DD8">
            <w:t xml:space="preserve"> v</w:t>
          </w:r>
          <w:r>
            <w:t> </w:t>
          </w:r>
          <w:proofErr w:type="spellStart"/>
          <w:r>
            <w:t>databázi</w:t>
          </w:r>
          <w:proofErr w:type="spellEnd"/>
          <w:r>
            <w:t xml:space="preserve"> </w:t>
          </w:r>
          <w:proofErr w:type="spellStart"/>
          <w:r>
            <w:t>systému</w:t>
          </w:r>
          <w:proofErr w:type="spellEnd"/>
          <w:r>
            <w:t xml:space="preserve"> </w:t>
          </w:r>
          <w:proofErr w:type="spellStart"/>
          <w:r>
            <w:t>meziuniverzitního</w:t>
          </w:r>
          <w:proofErr w:type="spellEnd"/>
          <w:r>
            <w:t xml:space="preserve"> </w:t>
          </w:r>
          <w:proofErr w:type="spellStart"/>
          <w:r>
            <w:t>projektu</w:t>
          </w:r>
          <w:proofErr w:type="spellEnd"/>
          <w:r>
            <w:t xml:space="preserve"> Theses.cz </w:t>
          </w:r>
          <w:proofErr w:type="spellStart"/>
          <w:r>
            <w:t>za</w:t>
          </w:r>
          <w:proofErr w:type="spellEnd"/>
          <w:r>
            <w:t xml:space="preserve"> </w:t>
          </w:r>
          <w:proofErr w:type="spellStart"/>
          <w:r>
            <w:t>účelem</w:t>
          </w:r>
          <w:proofErr w:type="spellEnd"/>
          <w:r>
            <w:t xml:space="preserve"> </w:t>
          </w:r>
          <w:proofErr w:type="spellStart"/>
          <w:r>
            <w:t>soustavné</w:t>
          </w:r>
          <w:proofErr w:type="spellEnd"/>
          <w:r>
            <w:t xml:space="preserve"> </w:t>
          </w:r>
          <w:proofErr w:type="spellStart"/>
          <w:r>
            <w:t>kontroly</w:t>
          </w:r>
          <w:proofErr w:type="spellEnd"/>
          <w:r>
            <w:t xml:space="preserve"> </w:t>
          </w:r>
          <w:proofErr w:type="spellStart"/>
          <w:r>
            <w:t>podobnosti</w:t>
          </w:r>
          <w:proofErr w:type="spellEnd"/>
          <w:r>
            <w:t xml:space="preserve"> </w:t>
          </w:r>
          <w:proofErr w:type="spellStart"/>
          <w:r>
            <w:t>kvalifikačních</w:t>
          </w:r>
          <w:proofErr w:type="spellEnd"/>
          <w:r>
            <w:t xml:space="preserve"> </w:t>
          </w:r>
          <w:proofErr w:type="spellStart"/>
          <w:r>
            <w:t>prací</w:t>
          </w:r>
          <w:proofErr w:type="spellEnd"/>
          <w:r>
            <w:t>.</w:t>
          </w:r>
        </w:p>
        <w:p w:rsidR="00A37CC9" w:rsidRPr="00E65DD8" w:rsidRDefault="00A37CC9" w:rsidP="00A37CC9">
          <w:pPr>
            <w:pStyle w:val="Zkladntext"/>
            <w:spacing w:before="100" w:beforeAutospacing="1" w:line="360" w:lineRule="auto"/>
            <w:ind w:left="851"/>
          </w:pPr>
          <w:r w:rsidRPr="00E65DD8">
            <w:t>V </w:t>
          </w:r>
          <w:proofErr w:type="spellStart"/>
          <w:r w:rsidRPr="00E65DD8">
            <w:t>Praze</w:t>
          </w:r>
          <w:proofErr w:type="spellEnd"/>
          <w:r w:rsidRPr="00E65DD8">
            <w:t xml:space="preserv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w:t>
          </w:r>
          <w:proofErr w:type="spellStart"/>
          <w:r w:rsidR="001C6D80">
            <w:t>Mateják</w:t>
          </w:r>
          <w:proofErr w:type="spellEnd"/>
          <w:r w:rsidR="001C6D80">
            <w:t xml:space="preserve">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proofErr w:type="spellStart"/>
          <w:r w:rsidRPr="001C6D80">
            <w:rPr>
              <w:highlight w:val="yellow"/>
            </w:rPr>
            <w:t>Podpis</w:t>
          </w:r>
          <w:proofErr w:type="spellEnd"/>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Equation Based Integrative Physiology</w:t>
          </w:r>
          <w:r w:rsidR="00A37CC9">
            <w:rPr>
              <w:i/>
            </w:rPr>
            <w:t>.</w:t>
          </w:r>
          <w:r w:rsidR="00A37CC9">
            <w:t xml:space="preserve"> </w:t>
          </w:r>
          <w:r>
            <w:t>Prague, 2015</w:t>
          </w:r>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stran</w:t>
          </w:r>
          <w:proofErr w:type="spellEnd"/>
          <w:r w:rsidR="00A37CC9">
            <w:t xml:space="preserve">, </w:t>
          </w:r>
          <w:proofErr w:type="spellStart"/>
          <w:r w:rsidR="00A37CC9" w:rsidRPr="001C6D80">
            <w:rPr>
              <w:highlight w:val="yellow"/>
            </w:rPr>
            <w:t>počet</w:t>
          </w:r>
          <w:proofErr w:type="spellEnd"/>
          <w:r w:rsidR="00A37CC9" w:rsidRPr="001C6D80">
            <w:rPr>
              <w:highlight w:val="yellow"/>
            </w:rPr>
            <w:t xml:space="preserve"> </w:t>
          </w:r>
          <w:proofErr w:type="spellStart"/>
          <w:r w:rsidR="00A37CC9" w:rsidRPr="001C6D80">
            <w:rPr>
              <w:highlight w:val="yellow"/>
            </w:rPr>
            <w:t>příloh</w:t>
          </w:r>
          <w:proofErr w:type="spellEnd"/>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 xml:space="preserve">Supervisor Doc. </w:t>
          </w:r>
          <w:proofErr w:type="spellStart"/>
          <w:r w:rsidR="006B189C">
            <w:t>MUDr</w:t>
          </w:r>
          <w:proofErr w:type="spellEnd"/>
          <w:r w:rsidR="006B189C">
            <w:t xml:space="preserve">. </w:t>
          </w:r>
          <w:proofErr w:type="spellStart"/>
          <w:r w:rsidR="006B189C">
            <w:t>Jiří</w:t>
          </w:r>
          <w:proofErr w:type="spellEnd"/>
          <w:r w:rsidR="006B189C">
            <w:t xml:space="preserve"> </w:t>
          </w:r>
          <w:proofErr w:type="spellStart"/>
          <w:r w:rsidR="006B189C">
            <w:t>Kofránek</w:t>
          </w:r>
          <w:proofErr w:type="spellEnd"/>
          <w:r w:rsidR="006B189C">
            <w:t xml:space="preserve"> </w:t>
          </w:r>
          <w:proofErr w:type="spellStart"/>
          <w:r w:rsidR="006B189C">
            <w:t>CSc</w:t>
          </w:r>
          <w:proofErr w:type="spellEnd"/>
          <w:r w:rsidR="006B189C">
            <w:t>.</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594FA1" w:rsidP="00594FA1">
              <w:pPr>
                <w:rPr>
                  <w:rFonts w:ascii="Times New Roman" w:hAnsi="Times New Roman" w:cs="Times New Roman"/>
                </w:rPr>
              </w:pPr>
              <w:r w:rsidRPr="00E562DD">
                <w:rPr>
                  <w:rStyle w:val="Znaknadpisu1"/>
                  <w:rFonts w:ascii="Times New Roman" w:hAnsi="Times New Roman" w:cs="Times New Roman"/>
                </w:rPr>
                <w:t>Contents</w:t>
              </w:r>
            </w:p>
            <w:p w:rsidR="006B189C"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3447169" w:history="1">
                <w:r w:rsidR="006B189C" w:rsidRPr="00501A2E">
                  <w:rPr>
                    <w:rStyle w:val="Hypertextovodkaz"/>
                    <w:rFonts w:ascii="Times New Roman" w:hAnsi="Times New Roman" w:cs="Times New Roman"/>
                    <w:noProof/>
                  </w:rPr>
                  <w:t>1</w:t>
                </w:r>
                <w:r w:rsidR="006B189C">
                  <w:rPr>
                    <w:noProof/>
                    <w:lang w:val="cs-CZ"/>
                  </w:rPr>
                  <w:tab/>
                </w:r>
                <w:r w:rsidR="006B189C" w:rsidRPr="00501A2E">
                  <w:rPr>
                    <w:rStyle w:val="Hypertextovodkaz"/>
                    <w:rFonts w:ascii="Times New Roman" w:hAnsi="Times New Roman" w:cs="Times New Roman"/>
                    <w:noProof/>
                  </w:rPr>
                  <w:t>Introduction</w:t>
                </w:r>
                <w:r w:rsidR="006B189C">
                  <w:rPr>
                    <w:noProof/>
                    <w:webHidden/>
                  </w:rPr>
                  <w:tab/>
                </w:r>
                <w:r w:rsidR="006B189C">
                  <w:rPr>
                    <w:noProof/>
                    <w:webHidden/>
                  </w:rPr>
                  <w:fldChar w:fldCharType="begin"/>
                </w:r>
                <w:r w:rsidR="006B189C">
                  <w:rPr>
                    <w:noProof/>
                    <w:webHidden/>
                  </w:rPr>
                  <w:instrText xml:space="preserve"> PAGEREF _Toc413447169 \h </w:instrText>
                </w:r>
                <w:r w:rsidR="006B189C">
                  <w:rPr>
                    <w:noProof/>
                    <w:webHidden/>
                  </w:rPr>
                </w:r>
                <w:r w:rsidR="006B189C">
                  <w:rPr>
                    <w:noProof/>
                    <w:webHidden/>
                  </w:rPr>
                  <w:fldChar w:fldCharType="separate"/>
                </w:r>
                <w:r w:rsidR="006B189C">
                  <w:rPr>
                    <w:noProof/>
                    <w:webHidden/>
                  </w:rPr>
                  <w:t>4</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70" w:history="1">
                <w:r w:rsidR="006B189C" w:rsidRPr="00501A2E">
                  <w:rPr>
                    <w:rStyle w:val="Hypertextovodkaz"/>
                    <w:rFonts w:ascii="Times New Roman" w:hAnsi="Times New Roman" w:cs="Times New Roman"/>
                    <w:noProof/>
                  </w:rPr>
                  <w:t>1.1</w:t>
                </w:r>
                <w:r w:rsidR="006B189C">
                  <w:rPr>
                    <w:noProof/>
                    <w:lang w:val="cs-CZ"/>
                  </w:rPr>
                  <w:tab/>
                </w:r>
                <w:r w:rsidR="006B189C" w:rsidRPr="00501A2E">
                  <w:rPr>
                    <w:rStyle w:val="Hypertextovodkaz"/>
                    <w:rFonts w:ascii="Times New Roman" w:hAnsi="Times New Roman" w:cs="Times New Roman"/>
                    <w:noProof/>
                  </w:rPr>
                  <w:t>Hypothesis</w:t>
                </w:r>
                <w:r w:rsidR="006B189C">
                  <w:rPr>
                    <w:noProof/>
                    <w:webHidden/>
                  </w:rPr>
                  <w:tab/>
                </w:r>
                <w:r w:rsidR="006B189C">
                  <w:rPr>
                    <w:noProof/>
                    <w:webHidden/>
                  </w:rPr>
                  <w:fldChar w:fldCharType="begin"/>
                </w:r>
                <w:r w:rsidR="006B189C">
                  <w:rPr>
                    <w:noProof/>
                    <w:webHidden/>
                  </w:rPr>
                  <w:instrText xml:space="preserve"> PAGEREF _Toc413447170 \h </w:instrText>
                </w:r>
                <w:r w:rsidR="006B189C">
                  <w:rPr>
                    <w:noProof/>
                    <w:webHidden/>
                  </w:rPr>
                </w:r>
                <w:r w:rsidR="006B189C">
                  <w:rPr>
                    <w:noProof/>
                    <w:webHidden/>
                  </w:rPr>
                  <w:fldChar w:fldCharType="separate"/>
                </w:r>
                <w:r w:rsidR="006B189C">
                  <w:rPr>
                    <w:noProof/>
                    <w:webHidden/>
                  </w:rPr>
                  <w:t>4</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71" w:history="1">
                <w:r w:rsidR="006B189C" w:rsidRPr="00501A2E">
                  <w:rPr>
                    <w:rStyle w:val="Hypertextovodkaz"/>
                    <w:rFonts w:ascii="Times New Roman" w:hAnsi="Times New Roman" w:cs="Times New Roman"/>
                    <w:noProof/>
                  </w:rPr>
                  <w:t>1.2</w:t>
                </w:r>
                <w:r w:rsidR="006B189C">
                  <w:rPr>
                    <w:noProof/>
                    <w:lang w:val="cs-CZ"/>
                  </w:rPr>
                  <w:tab/>
                </w:r>
                <w:r w:rsidR="006B189C" w:rsidRPr="00501A2E">
                  <w:rPr>
                    <w:rStyle w:val="Hypertextovodkaz"/>
                    <w:rFonts w:ascii="Times New Roman" w:hAnsi="Times New Roman" w:cs="Times New Roman"/>
                    <w:noProof/>
                  </w:rPr>
                  <w:t>State of the art</w:t>
                </w:r>
                <w:r w:rsidR="006B189C">
                  <w:rPr>
                    <w:noProof/>
                    <w:webHidden/>
                  </w:rPr>
                  <w:tab/>
                </w:r>
                <w:r w:rsidR="006B189C">
                  <w:rPr>
                    <w:noProof/>
                    <w:webHidden/>
                  </w:rPr>
                  <w:fldChar w:fldCharType="begin"/>
                </w:r>
                <w:r w:rsidR="006B189C">
                  <w:rPr>
                    <w:noProof/>
                    <w:webHidden/>
                  </w:rPr>
                  <w:instrText xml:space="preserve"> PAGEREF _Toc413447171 \h </w:instrText>
                </w:r>
                <w:r w:rsidR="006B189C">
                  <w:rPr>
                    <w:noProof/>
                    <w:webHidden/>
                  </w:rPr>
                </w:r>
                <w:r w:rsidR="006B189C">
                  <w:rPr>
                    <w:noProof/>
                    <w:webHidden/>
                  </w:rPr>
                  <w:fldChar w:fldCharType="separate"/>
                </w:r>
                <w:r w:rsidR="006B189C">
                  <w:rPr>
                    <w:noProof/>
                    <w:webHidden/>
                  </w:rPr>
                  <w:t>4</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72" w:history="1">
                <w:r w:rsidR="006B189C" w:rsidRPr="00501A2E">
                  <w:rPr>
                    <w:rStyle w:val="Hypertextovodkaz"/>
                    <w:rFonts w:ascii="Times New Roman" w:hAnsi="Times New Roman" w:cs="Times New Roman"/>
                    <w:noProof/>
                  </w:rPr>
                  <w:t>1.3</w:t>
                </w:r>
                <w:r w:rsidR="006B189C">
                  <w:rPr>
                    <w:noProof/>
                    <w:lang w:val="cs-CZ"/>
                  </w:rPr>
                  <w:tab/>
                </w:r>
                <w:r w:rsidR="006B189C" w:rsidRPr="00501A2E">
                  <w:rPr>
                    <w:rStyle w:val="Hypertextovodkaz"/>
                    <w:rFonts w:ascii="Times New Roman" w:hAnsi="Times New Roman" w:cs="Times New Roman"/>
                    <w:noProof/>
                  </w:rPr>
                  <w:t>The Message of Tom G. Coleman</w:t>
                </w:r>
                <w:r w:rsidR="006B189C">
                  <w:rPr>
                    <w:noProof/>
                    <w:webHidden/>
                  </w:rPr>
                  <w:tab/>
                </w:r>
                <w:r w:rsidR="006B189C">
                  <w:rPr>
                    <w:noProof/>
                    <w:webHidden/>
                  </w:rPr>
                  <w:fldChar w:fldCharType="begin"/>
                </w:r>
                <w:r w:rsidR="006B189C">
                  <w:rPr>
                    <w:noProof/>
                    <w:webHidden/>
                  </w:rPr>
                  <w:instrText xml:space="preserve"> PAGEREF _Toc413447172 \h </w:instrText>
                </w:r>
                <w:r w:rsidR="006B189C">
                  <w:rPr>
                    <w:noProof/>
                    <w:webHidden/>
                  </w:rPr>
                </w:r>
                <w:r w:rsidR="006B189C">
                  <w:rPr>
                    <w:noProof/>
                    <w:webHidden/>
                  </w:rPr>
                  <w:fldChar w:fldCharType="separate"/>
                </w:r>
                <w:r w:rsidR="006B189C">
                  <w:rPr>
                    <w:noProof/>
                    <w:webHidden/>
                  </w:rPr>
                  <w:t>5</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73" w:history="1">
                <w:r w:rsidR="006B189C" w:rsidRPr="00501A2E">
                  <w:rPr>
                    <w:rStyle w:val="Hypertextovodkaz"/>
                    <w:rFonts w:ascii="Times New Roman" w:hAnsi="Times New Roman" w:cs="Times New Roman"/>
                    <w:noProof/>
                  </w:rPr>
                  <w:t>1.4</w:t>
                </w:r>
                <w:r w:rsidR="006B189C">
                  <w:rPr>
                    <w:noProof/>
                    <w:lang w:val="cs-CZ"/>
                  </w:rPr>
                  <w:tab/>
                </w:r>
                <w:r w:rsidR="006B189C" w:rsidRPr="00501A2E">
                  <w:rPr>
                    <w:rStyle w:val="Hypertextovodkaz"/>
                    <w:rFonts w:ascii="Times New Roman" w:hAnsi="Times New Roman" w:cs="Times New Roman"/>
                    <w:noProof/>
                  </w:rPr>
                  <w:t>Goals of this work</w:t>
                </w:r>
                <w:r w:rsidR="006B189C">
                  <w:rPr>
                    <w:noProof/>
                    <w:webHidden/>
                  </w:rPr>
                  <w:tab/>
                </w:r>
                <w:r w:rsidR="006B189C">
                  <w:rPr>
                    <w:noProof/>
                    <w:webHidden/>
                  </w:rPr>
                  <w:fldChar w:fldCharType="begin"/>
                </w:r>
                <w:r w:rsidR="006B189C">
                  <w:rPr>
                    <w:noProof/>
                    <w:webHidden/>
                  </w:rPr>
                  <w:instrText xml:space="preserve"> PAGEREF _Toc413447173 \h </w:instrText>
                </w:r>
                <w:r w:rsidR="006B189C">
                  <w:rPr>
                    <w:noProof/>
                    <w:webHidden/>
                  </w:rPr>
                </w:r>
                <w:r w:rsidR="006B189C">
                  <w:rPr>
                    <w:noProof/>
                    <w:webHidden/>
                  </w:rPr>
                  <w:fldChar w:fldCharType="separate"/>
                </w:r>
                <w:r w:rsidR="006B189C">
                  <w:rPr>
                    <w:noProof/>
                    <w:webHidden/>
                  </w:rPr>
                  <w:t>5</w:t>
                </w:r>
                <w:r w:rsidR="006B189C">
                  <w:rPr>
                    <w:noProof/>
                    <w:webHidden/>
                  </w:rPr>
                  <w:fldChar w:fldCharType="end"/>
                </w:r>
              </w:hyperlink>
            </w:p>
            <w:p w:rsidR="006B189C" w:rsidRDefault="00C710ED">
              <w:pPr>
                <w:pStyle w:val="Obsah1"/>
                <w:tabs>
                  <w:tab w:val="left" w:pos="400"/>
                  <w:tab w:val="right" w:leader="dot" w:pos="8395"/>
                </w:tabs>
                <w:rPr>
                  <w:noProof/>
                  <w:lang w:val="cs-CZ"/>
                </w:rPr>
              </w:pPr>
              <w:hyperlink w:anchor="_Toc413447174" w:history="1">
                <w:r w:rsidR="006B189C" w:rsidRPr="00501A2E">
                  <w:rPr>
                    <w:rStyle w:val="Hypertextovodkaz"/>
                    <w:rFonts w:ascii="Times New Roman" w:hAnsi="Times New Roman" w:cs="Times New Roman"/>
                    <w:noProof/>
                  </w:rPr>
                  <w:t>2</w:t>
                </w:r>
                <w:r w:rsidR="006B189C">
                  <w:rPr>
                    <w:noProof/>
                    <w:lang w:val="cs-CZ"/>
                  </w:rPr>
                  <w:tab/>
                </w:r>
                <w:r w:rsidR="006B189C" w:rsidRPr="00501A2E">
                  <w:rPr>
                    <w:rStyle w:val="Hypertextovodkaz"/>
                    <w:rFonts w:ascii="Times New Roman" w:hAnsi="Times New Roman" w:cs="Times New Roman"/>
                    <w:noProof/>
                  </w:rPr>
                  <w:t>Methods</w:t>
                </w:r>
                <w:r w:rsidR="006B189C">
                  <w:rPr>
                    <w:noProof/>
                    <w:webHidden/>
                  </w:rPr>
                  <w:tab/>
                </w:r>
                <w:r w:rsidR="006B189C">
                  <w:rPr>
                    <w:noProof/>
                    <w:webHidden/>
                  </w:rPr>
                  <w:fldChar w:fldCharType="begin"/>
                </w:r>
                <w:r w:rsidR="006B189C">
                  <w:rPr>
                    <w:noProof/>
                    <w:webHidden/>
                  </w:rPr>
                  <w:instrText xml:space="preserve"> PAGEREF _Toc413447174 \h </w:instrText>
                </w:r>
                <w:r w:rsidR="006B189C">
                  <w:rPr>
                    <w:noProof/>
                    <w:webHidden/>
                  </w:rPr>
                </w:r>
                <w:r w:rsidR="006B189C">
                  <w:rPr>
                    <w:noProof/>
                    <w:webHidden/>
                  </w:rPr>
                  <w:fldChar w:fldCharType="separate"/>
                </w:r>
                <w:r w:rsidR="006B189C">
                  <w:rPr>
                    <w:noProof/>
                    <w:webHidden/>
                  </w:rPr>
                  <w:t>5</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75" w:history="1">
                <w:r w:rsidR="006B189C" w:rsidRPr="00501A2E">
                  <w:rPr>
                    <w:rStyle w:val="Hypertextovodkaz"/>
                    <w:rFonts w:ascii="Times New Roman" w:hAnsi="Times New Roman" w:cs="Times New Roman"/>
                    <w:noProof/>
                  </w:rPr>
                  <w:t>2.1</w:t>
                </w:r>
                <w:r w:rsidR="006B189C">
                  <w:rPr>
                    <w:noProof/>
                    <w:lang w:val="cs-CZ"/>
                  </w:rPr>
                  <w:tab/>
                </w:r>
                <w:r w:rsidR="006B189C" w:rsidRPr="00501A2E">
                  <w:rPr>
                    <w:rStyle w:val="Hypertextovodkaz"/>
                    <w:rFonts w:ascii="Times New Roman" w:hAnsi="Times New Roman" w:cs="Times New Roman"/>
                    <w:noProof/>
                  </w:rPr>
                  <w:t>Physical principles</w:t>
                </w:r>
                <w:r w:rsidR="006B189C">
                  <w:rPr>
                    <w:noProof/>
                    <w:webHidden/>
                  </w:rPr>
                  <w:tab/>
                </w:r>
                <w:r w:rsidR="006B189C">
                  <w:rPr>
                    <w:noProof/>
                    <w:webHidden/>
                  </w:rPr>
                  <w:fldChar w:fldCharType="begin"/>
                </w:r>
                <w:r w:rsidR="006B189C">
                  <w:rPr>
                    <w:noProof/>
                    <w:webHidden/>
                  </w:rPr>
                  <w:instrText xml:space="preserve"> PAGEREF _Toc413447175 \h </w:instrText>
                </w:r>
                <w:r w:rsidR="006B189C">
                  <w:rPr>
                    <w:noProof/>
                    <w:webHidden/>
                  </w:rPr>
                </w:r>
                <w:r w:rsidR="006B189C">
                  <w:rPr>
                    <w:noProof/>
                    <w:webHidden/>
                  </w:rPr>
                  <w:fldChar w:fldCharType="separate"/>
                </w:r>
                <w:r w:rsidR="006B189C">
                  <w:rPr>
                    <w:noProof/>
                    <w:webHidden/>
                  </w:rPr>
                  <w:t>5</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76" w:history="1">
                <w:r w:rsidR="006B189C" w:rsidRPr="00501A2E">
                  <w:rPr>
                    <w:rStyle w:val="Hypertextovodkaz"/>
                    <w:rFonts w:ascii="Times New Roman" w:hAnsi="Times New Roman" w:cs="Times New Roman"/>
                    <w:noProof/>
                  </w:rPr>
                  <w:t>2.2</w:t>
                </w:r>
                <w:r w:rsidR="006B189C">
                  <w:rPr>
                    <w:noProof/>
                    <w:lang w:val="cs-CZ"/>
                  </w:rPr>
                  <w:tab/>
                </w:r>
                <w:r w:rsidR="006B189C" w:rsidRPr="00501A2E">
                  <w:rPr>
                    <w:rStyle w:val="Hypertextovodkaz"/>
                    <w:rFonts w:ascii="Times New Roman" w:hAnsi="Times New Roman" w:cs="Times New Roman"/>
                    <w:noProof/>
                  </w:rPr>
                  <w:t>Modelica Principles</w:t>
                </w:r>
                <w:r w:rsidR="006B189C">
                  <w:rPr>
                    <w:noProof/>
                    <w:webHidden/>
                  </w:rPr>
                  <w:tab/>
                </w:r>
                <w:r w:rsidR="006B189C">
                  <w:rPr>
                    <w:noProof/>
                    <w:webHidden/>
                  </w:rPr>
                  <w:fldChar w:fldCharType="begin"/>
                </w:r>
                <w:r w:rsidR="006B189C">
                  <w:rPr>
                    <w:noProof/>
                    <w:webHidden/>
                  </w:rPr>
                  <w:instrText xml:space="preserve"> PAGEREF _Toc413447176 \h </w:instrText>
                </w:r>
                <w:r w:rsidR="006B189C">
                  <w:rPr>
                    <w:noProof/>
                    <w:webHidden/>
                  </w:rPr>
                </w:r>
                <w:r w:rsidR="006B189C">
                  <w:rPr>
                    <w:noProof/>
                    <w:webHidden/>
                  </w:rPr>
                  <w:fldChar w:fldCharType="separate"/>
                </w:r>
                <w:r w:rsidR="006B189C">
                  <w:rPr>
                    <w:noProof/>
                    <w:webHidden/>
                  </w:rPr>
                  <w:t>8</w:t>
                </w:r>
                <w:r w:rsidR="006B189C">
                  <w:rPr>
                    <w:noProof/>
                    <w:webHidden/>
                  </w:rPr>
                  <w:fldChar w:fldCharType="end"/>
                </w:r>
              </w:hyperlink>
            </w:p>
            <w:p w:rsidR="006B189C" w:rsidRDefault="00C710ED">
              <w:pPr>
                <w:pStyle w:val="Obsah1"/>
                <w:tabs>
                  <w:tab w:val="left" w:pos="400"/>
                  <w:tab w:val="right" w:leader="dot" w:pos="8395"/>
                </w:tabs>
                <w:rPr>
                  <w:noProof/>
                  <w:lang w:val="cs-CZ"/>
                </w:rPr>
              </w:pPr>
              <w:hyperlink w:anchor="_Toc413447177" w:history="1">
                <w:r w:rsidR="006B189C" w:rsidRPr="00501A2E">
                  <w:rPr>
                    <w:rStyle w:val="Hypertextovodkaz"/>
                    <w:rFonts w:ascii="Times New Roman" w:hAnsi="Times New Roman" w:cs="Times New Roman"/>
                    <w:noProof/>
                  </w:rPr>
                  <w:t>3</w:t>
                </w:r>
                <w:r w:rsidR="006B189C">
                  <w:rPr>
                    <w:noProof/>
                    <w:lang w:val="cs-CZ"/>
                  </w:rPr>
                  <w:tab/>
                </w:r>
                <w:r w:rsidR="006B189C" w:rsidRPr="00501A2E">
                  <w:rPr>
                    <w:rStyle w:val="Hypertextovodkaz"/>
                    <w:rFonts w:ascii="Times New Roman" w:hAnsi="Times New Roman" w:cs="Times New Roman"/>
                    <w:noProof/>
                  </w:rPr>
                  <w:t>Physiolibrary</w:t>
                </w:r>
                <w:r w:rsidR="006B189C">
                  <w:rPr>
                    <w:noProof/>
                    <w:webHidden/>
                  </w:rPr>
                  <w:tab/>
                </w:r>
                <w:r w:rsidR="006B189C">
                  <w:rPr>
                    <w:noProof/>
                    <w:webHidden/>
                  </w:rPr>
                  <w:fldChar w:fldCharType="begin"/>
                </w:r>
                <w:r w:rsidR="006B189C">
                  <w:rPr>
                    <w:noProof/>
                    <w:webHidden/>
                  </w:rPr>
                  <w:instrText xml:space="preserve"> PAGEREF _Toc413447177 \h </w:instrText>
                </w:r>
                <w:r w:rsidR="006B189C">
                  <w:rPr>
                    <w:noProof/>
                    <w:webHidden/>
                  </w:rPr>
                </w:r>
                <w:r w:rsidR="006B189C">
                  <w:rPr>
                    <w:noProof/>
                    <w:webHidden/>
                  </w:rPr>
                  <w:fldChar w:fldCharType="separate"/>
                </w:r>
                <w:r w:rsidR="006B189C">
                  <w:rPr>
                    <w:noProof/>
                    <w:webHidden/>
                  </w:rPr>
                  <w:t>11</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78" w:history="1">
                <w:r w:rsidR="006B189C" w:rsidRPr="00501A2E">
                  <w:rPr>
                    <w:rStyle w:val="Hypertextovodkaz"/>
                    <w:rFonts w:ascii="Times New Roman" w:hAnsi="Times New Roman" w:cs="Times New Roman"/>
                    <w:noProof/>
                  </w:rPr>
                  <w:t>3.1</w:t>
                </w:r>
                <w:r w:rsidR="006B189C">
                  <w:rPr>
                    <w:noProof/>
                    <w:lang w:val="cs-CZ"/>
                  </w:rPr>
                  <w:tab/>
                </w:r>
                <w:r w:rsidR="006B189C" w:rsidRPr="00501A2E">
                  <w:rPr>
                    <w:rStyle w:val="Hypertextovodkaz"/>
                    <w:rFonts w:ascii="Times New Roman" w:hAnsi="Times New Roman" w:cs="Times New Roman"/>
                    <w:noProof/>
                  </w:rPr>
                  <w:t>Types</w:t>
                </w:r>
                <w:r w:rsidR="006B189C">
                  <w:rPr>
                    <w:noProof/>
                    <w:webHidden/>
                  </w:rPr>
                  <w:tab/>
                </w:r>
                <w:r w:rsidR="006B189C">
                  <w:rPr>
                    <w:noProof/>
                    <w:webHidden/>
                  </w:rPr>
                  <w:fldChar w:fldCharType="begin"/>
                </w:r>
                <w:r w:rsidR="006B189C">
                  <w:rPr>
                    <w:noProof/>
                    <w:webHidden/>
                  </w:rPr>
                  <w:instrText xml:space="preserve"> PAGEREF _Toc413447178 \h </w:instrText>
                </w:r>
                <w:r w:rsidR="006B189C">
                  <w:rPr>
                    <w:noProof/>
                    <w:webHidden/>
                  </w:rPr>
                </w:r>
                <w:r w:rsidR="006B189C">
                  <w:rPr>
                    <w:noProof/>
                    <w:webHidden/>
                  </w:rPr>
                  <w:fldChar w:fldCharType="separate"/>
                </w:r>
                <w:r w:rsidR="006B189C">
                  <w:rPr>
                    <w:noProof/>
                    <w:webHidden/>
                  </w:rPr>
                  <w:t>14</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79" w:history="1">
                <w:r w:rsidR="006B189C" w:rsidRPr="00501A2E">
                  <w:rPr>
                    <w:rStyle w:val="Hypertextovodkaz"/>
                    <w:rFonts w:ascii="Times New Roman" w:hAnsi="Times New Roman" w:cs="Times New Roman"/>
                    <w:noProof/>
                  </w:rPr>
                  <w:t>3.2</w:t>
                </w:r>
                <w:r w:rsidR="006B189C">
                  <w:rPr>
                    <w:noProof/>
                    <w:lang w:val="cs-CZ"/>
                  </w:rPr>
                  <w:tab/>
                </w:r>
                <w:r w:rsidR="006B189C" w:rsidRPr="00501A2E">
                  <w:rPr>
                    <w:rStyle w:val="Hypertextovodkaz"/>
                    <w:rFonts w:ascii="Times New Roman" w:hAnsi="Times New Roman" w:cs="Times New Roman"/>
                    <w:noProof/>
                  </w:rPr>
                  <w:t>Blocks</w:t>
                </w:r>
                <w:r w:rsidR="006B189C">
                  <w:rPr>
                    <w:noProof/>
                    <w:webHidden/>
                  </w:rPr>
                  <w:tab/>
                </w:r>
                <w:r w:rsidR="006B189C">
                  <w:rPr>
                    <w:noProof/>
                    <w:webHidden/>
                  </w:rPr>
                  <w:fldChar w:fldCharType="begin"/>
                </w:r>
                <w:r w:rsidR="006B189C">
                  <w:rPr>
                    <w:noProof/>
                    <w:webHidden/>
                  </w:rPr>
                  <w:instrText xml:space="preserve"> PAGEREF _Toc413447179 \h </w:instrText>
                </w:r>
                <w:r w:rsidR="006B189C">
                  <w:rPr>
                    <w:noProof/>
                    <w:webHidden/>
                  </w:rPr>
                </w:r>
                <w:r w:rsidR="006B189C">
                  <w:rPr>
                    <w:noProof/>
                    <w:webHidden/>
                  </w:rPr>
                  <w:fldChar w:fldCharType="separate"/>
                </w:r>
                <w:r w:rsidR="006B189C">
                  <w:rPr>
                    <w:noProof/>
                    <w:webHidden/>
                  </w:rPr>
                  <w:t>14</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80" w:history="1">
                <w:r w:rsidR="006B189C" w:rsidRPr="00501A2E">
                  <w:rPr>
                    <w:rStyle w:val="Hypertextovodkaz"/>
                    <w:rFonts w:ascii="Times New Roman" w:hAnsi="Times New Roman" w:cs="Times New Roman"/>
                    <w:noProof/>
                  </w:rPr>
                  <w:t>3.3</w:t>
                </w:r>
                <w:r w:rsidR="006B189C">
                  <w:rPr>
                    <w:noProof/>
                    <w:lang w:val="cs-CZ"/>
                  </w:rPr>
                  <w:tab/>
                </w:r>
                <w:r w:rsidR="006B189C" w:rsidRPr="00501A2E">
                  <w:rPr>
                    <w:rStyle w:val="Hypertextovodkaz"/>
                    <w:rFonts w:ascii="Times New Roman" w:hAnsi="Times New Roman" w:cs="Times New Roman"/>
                    <w:noProof/>
                  </w:rPr>
                  <w:t>Steady states</w:t>
                </w:r>
                <w:r w:rsidR="006B189C">
                  <w:rPr>
                    <w:noProof/>
                    <w:webHidden/>
                  </w:rPr>
                  <w:tab/>
                </w:r>
                <w:r w:rsidR="006B189C">
                  <w:rPr>
                    <w:noProof/>
                    <w:webHidden/>
                  </w:rPr>
                  <w:fldChar w:fldCharType="begin"/>
                </w:r>
                <w:r w:rsidR="006B189C">
                  <w:rPr>
                    <w:noProof/>
                    <w:webHidden/>
                  </w:rPr>
                  <w:instrText xml:space="preserve"> PAGEREF _Toc413447180 \h </w:instrText>
                </w:r>
                <w:r w:rsidR="006B189C">
                  <w:rPr>
                    <w:noProof/>
                    <w:webHidden/>
                  </w:rPr>
                </w:r>
                <w:r w:rsidR="006B189C">
                  <w:rPr>
                    <w:noProof/>
                    <w:webHidden/>
                  </w:rPr>
                  <w:fldChar w:fldCharType="separate"/>
                </w:r>
                <w:r w:rsidR="006B189C">
                  <w:rPr>
                    <w:noProof/>
                    <w:webHidden/>
                  </w:rPr>
                  <w:t>15</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81" w:history="1">
                <w:r w:rsidR="006B189C" w:rsidRPr="00501A2E">
                  <w:rPr>
                    <w:rStyle w:val="Hypertextovodkaz"/>
                    <w:rFonts w:ascii="Times New Roman" w:hAnsi="Times New Roman" w:cs="Times New Roman"/>
                    <w:noProof/>
                  </w:rPr>
                  <w:t>3.4</w:t>
                </w:r>
                <w:r w:rsidR="006B189C">
                  <w:rPr>
                    <w:noProof/>
                    <w:lang w:val="cs-CZ"/>
                  </w:rPr>
                  <w:tab/>
                </w:r>
                <w:r w:rsidR="006B189C" w:rsidRPr="00501A2E">
                  <w:rPr>
                    <w:rStyle w:val="Hypertextovodkaz"/>
                    <w:rFonts w:ascii="Times New Roman" w:hAnsi="Times New Roman" w:cs="Times New Roman"/>
                    <w:noProof/>
                  </w:rPr>
                  <w:t>Chemical domain</w:t>
                </w:r>
                <w:r w:rsidR="006B189C">
                  <w:rPr>
                    <w:noProof/>
                    <w:webHidden/>
                  </w:rPr>
                  <w:tab/>
                </w:r>
                <w:r w:rsidR="006B189C">
                  <w:rPr>
                    <w:noProof/>
                    <w:webHidden/>
                  </w:rPr>
                  <w:fldChar w:fldCharType="begin"/>
                </w:r>
                <w:r w:rsidR="006B189C">
                  <w:rPr>
                    <w:noProof/>
                    <w:webHidden/>
                  </w:rPr>
                  <w:instrText xml:space="preserve"> PAGEREF _Toc413447181 \h </w:instrText>
                </w:r>
                <w:r w:rsidR="006B189C">
                  <w:rPr>
                    <w:noProof/>
                    <w:webHidden/>
                  </w:rPr>
                </w:r>
                <w:r w:rsidR="006B189C">
                  <w:rPr>
                    <w:noProof/>
                    <w:webHidden/>
                  </w:rPr>
                  <w:fldChar w:fldCharType="separate"/>
                </w:r>
                <w:r w:rsidR="006B189C">
                  <w:rPr>
                    <w:noProof/>
                    <w:webHidden/>
                  </w:rPr>
                  <w:t>16</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82" w:history="1">
                <w:r w:rsidR="006B189C" w:rsidRPr="00501A2E">
                  <w:rPr>
                    <w:rStyle w:val="Hypertextovodkaz"/>
                    <w:rFonts w:ascii="Times New Roman" w:hAnsi="Times New Roman" w:cs="Times New Roman"/>
                    <w:noProof/>
                  </w:rPr>
                  <w:t>3.5</w:t>
                </w:r>
                <w:r w:rsidR="006B189C">
                  <w:rPr>
                    <w:noProof/>
                    <w:lang w:val="cs-CZ"/>
                  </w:rPr>
                  <w:tab/>
                </w:r>
                <w:r w:rsidR="006B189C" w:rsidRPr="00501A2E">
                  <w:rPr>
                    <w:rStyle w:val="Hypertextovodkaz"/>
                    <w:rFonts w:ascii="Times New Roman" w:hAnsi="Times New Roman" w:cs="Times New Roman"/>
                    <w:noProof/>
                  </w:rPr>
                  <w:t>Osmotic domain</w:t>
                </w:r>
                <w:r w:rsidR="006B189C">
                  <w:rPr>
                    <w:noProof/>
                    <w:webHidden/>
                  </w:rPr>
                  <w:tab/>
                </w:r>
                <w:r w:rsidR="006B189C">
                  <w:rPr>
                    <w:noProof/>
                    <w:webHidden/>
                  </w:rPr>
                  <w:fldChar w:fldCharType="begin"/>
                </w:r>
                <w:r w:rsidR="006B189C">
                  <w:rPr>
                    <w:noProof/>
                    <w:webHidden/>
                  </w:rPr>
                  <w:instrText xml:space="preserve"> PAGEREF _Toc413447182 \h </w:instrText>
                </w:r>
                <w:r w:rsidR="006B189C">
                  <w:rPr>
                    <w:noProof/>
                    <w:webHidden/>
                  </w:rPr>
                </w:r>
                <w:r w:rsidR="006B189C">
                  <w:rPr>
                    <w:noProof/>
                    <w:webHidden/>
                  </w:rPr>
                  <w:fldChar w:fldCharType="separate"/>
                </w:r>
                <w:r w:rsidR="006B189C">
                  <w:rPr>
                    <w:noProof/>
                    <w:webHidden/>
                  </w:rPr>
                  <w:t>21</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83" w:history="1">
                <w:r w:rsidR="006B189C" w:rsidRPr="00501A2E">
                  <w:rPr>
                    <w:rStyle w:val="Hypertextovodkaz"/>
                    <w:rFonts w:ascii="Times New Roman" w:hAnsi="Times New Roman" w:cs="Times New Roman"/>
                    <w:noProof/>
                  </w:rPr>
                  <w:t>3.6</w:t>
                </w:r>
                <w:r w:rsidR="006B189C">
                  <w:rPr>
                    <w:noProof/>
                    <w:lang w:val="cs-CZ"/>
                  </w:rPr>
                  <w:tab/>
                </w:r>
                <w:r w:rsidR="006B189C" w:rsidRPr="00501A2E">
                  <w:rPr>
                    <w:rStyle w:val="Hypertextovodkaz"/>
                    <w:rFonts w:ascii="Times New Roman" w:hAnsi="Times New Roman" w:cs="Times New Roman"/>
                    <w:noProof/>
                  </w:rPr>
                  <w:t>Thermal domain</w:t>
                </w:r>
                <w:r w:rsidR="006B189C">
                  <w:rPr>
                    <w:noProof/>
                    <w:webHidden/>
                  </w:rPr>
                  <w:tab/>
                </w:r>
                <w:r w:rsidR="006B189C">
                  <w:rPr>
                    <w:noProof/>
                    <w:webHidden/>
                  </w:rPr>
                  <w:fldChar w:fldCharType="begin"/>
                </w:r>
                <w:r w:rsidR="006B189C">
                  <w:rPr>
                    <w:noProof/>
                    <w:webHidden/>
                  </w:rPr>
                  <w:instrText xml:space="preserve"> PAGEREF _Toc413447183 \h </w:instrText>
                </w:r>
                <w:r w:rsidR="006B189C">
                  <w:rPr>
                    <w:noProof/>
                    <w:webHidden/>
                  </w:rPr>
                </w:r>
                <w:r w:rsidR="006B189C">
                  <w:rPr>
                    <w:noProof/>
                    <w:webHidden/>
                  </w:rPr>
                  <w:fldChar w:fldCharType="separate"/>
                </w:r>
                <w:r w:rsidR="006B189C">
                  <w:rPr>
                    <w:noProof/>
                    <w:webHidden/>
                  </w:rPr>
                  <w:t>23</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84" w:history="1">
                <w:r w:rsidR="006B189C" w:rsidRPr="00501A2E">
                  <w:rPr>
                    <w:rStyle w:val="Hypertextovodkaz"/>
                    <w:rFonts w:ascii="Times New Roman" w:hAnsi="Times New Roman" w:cs="Times New Roman"/>
                    <w:noProof/>
                  </w:rPr>
                  <w:t>3.7</w:t>
                </w:r>
                <w:r w:rsidR="006B189C">
                  <w:rPr>
                    <w:noProof/>
                    <w:lang w:val="cs-CZ"/>
                  </w:rPr>
                  <w:tab/>
                </w:r>
                <w:r w:rsidR="006B189C" w:rsidRPr="00501A2E">
                  <w:rPr>
                    <w:rStyle w:val="Hypertextovodkaz"/>
                    <w:rFonts w:ascii="Times New Roman" w:hAnsi="Times New Roman" w:cs="Times New Roman"/>
                    <w:noProof/>
                  </w:rPr>
                  <w:t>Hydraulic domain</w:t>
                </w:r>
                <w:r w:rsidR="006B189C">
                  <w:rPr>
                    <w:noProof/>
                    <w:webHidden/>
                  </w:rPr>
                  <w:tab/>
                </w:r>
                <w:r w:rsidR="006B189C">
                  <w:rPr>
                    <w:noProof/>
                    <w:webHidden/>
                  </w:rPr>
                  <w:fldChar w:fldCharType="begin"/>
                </w:r>
                <w:r w:rsidR="006B189C">
                  <w:rPr>
                    <w:noProof/>
                    <w:webHidden/>
                  </w:rPr>
                  <w:instrText xml:space="preserve"> PAGEREF _Toc413447184 \h </w:instrText>
                </w:r>
                <w:r w:rsidR="006B189C">
                  <w:rPr>
                    <w:noProof/>
                    <w:webHidden/>
                  </w:rPr>
                </w:r>
                <w:r w:rsidR="006B189C">
                  <w:rPr>
                    <w:noProof/>
                    <w:webHidden/>
                  </w:rPr>
                  <w:fldChar w:fldCharType="separate"/>
                </w:r>
                <w:r w:rsidR="006B189C">
                  <w:rPr>
                    <w:noProof/>
                    <w:webHidden/>
                  </w:rPr>
                  <w:t>25</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85" w:history="1">
                <w:r w:rsidR="006B189C" w:rsidRPr="00501A2E">
                  <w:rPr>
                    <w:rStyle w:val="Hypertextovodkaz"/>
                    <w:rFonts w:ascii="Times New Roman" w:hAnsi="Times New Roman" w:cs="Times New Roman"/>
                    <w:noProof/>
                  </w:rPr>
                  <w:t>3.8</w:t>
                </w:r>
                <w:r w:rsidR="006B189C">
                  <w:rPr>
                    <w:noProof/>
                    <w:lang w:val="cs-CZ"/>
                  </w:rPr>
                  <w:tab/>
                </w:r>
                <w:r w:rsidR="006B189C" w:rsidRPr="00501A2E">
                  <w:rPr>
                    <w:rStyle w:val="Hypertextovodkaz"/>
                    <w:rFonts w:ascii="Times New Roman" w:hAnsi="Times New Roman" w:cs="Times New Roman"/>
                    <w:noProof/>
                  </w:rPr>
                  <w:t>Population domain</w:t>
                </w:r>
                <w:r w:rsidR="006B189C">
                  <w:rPr>
                    <w:noProof/>
                    <w:webHidden/>
                  </w:rPr>
                  <w:tab/>
                </w:r>
                <w:r w:rsidR="006B189C">
                  <w:rPr>
                    <w:noProof/>
                    <w:webHidden/>
                  </w:rPr>
                  <w:fldChar w:fldCharType="begin"/>
                </w:r>
                <w:r w:rsidR="006B189C">
                  <w:rPr>
                    <w:noProof/>
                    <w:webHidden/>
                  </w:rPr>
                  <w:instrText xml:space="preserve"> PAGEREF _Toc413447185 \h </w:instrText>
                </w:r>
                <w:r w:rsidR="006B189C">
                  <w:rPr>
                    <w:noProof/>
                    <w:webHidden/>
                  </w:rPr>
                </w:r>
                <w:r w:rsidR="006B189C">
                  <w:rPr>
                    <w:noProof/>
                    <w:webHidden/>
                  </w:rPr>
                  <w:fldChar w:fldCharType="separate"/>
                </w:r>
                <w:r w:rsidR="006B189C">
                  <w:rPr>
                    <w:noProof/>
                    <w:webHidden/>
                  </w:rPr>
                  <w:t>26</w:t>
                </w:r>
                <w:r w:rsidR="006B189C">
                  <w:rPr>
                    <w:noProof/>
                    <w:webHidden/>
                  </w:rPr>
                  <w:fldChar w:fldCharType="end"/>
                </w:r>
              </w:hyperlink>
            </w:p>
            <w:p w:rsidR="006B189C" w:rsidRDefault="00C710ED">
              <w:pPr>
                <w:pStyle w:val="Obsah1"/>
                <w:tabs>
                  <w:tab w:val="left" w:pos="400"/>
                  <w:tab w:val="right" w:leader="dot" w:pos="8395"/>
                </w:tabs>
                <w:rPr>
                  <w:noProof/>
                  <w:lang w:val="cs-CZ"/>
                </w:rPr>
              </w:pPr>
              <w:hyperlink w:anchor="_Toc413447186" w:history="1">
                <w:r w:rsidR="006B189C" w:rsidRPr="00501A2E">
                  <w:rPr>
                    <w:rStyle w:val="Hypertextovodkaz"/>
                    <w:rFonts w:ascii="Times New Roman" w:hAnsi="Times New Roman" w:cs="Times New Roman"/>
                    <w:noProof/>
                  </w:rPr>
                  <w:t>4</w:t>
                </w:r>
                <w:r w:rsidR="006B189C">
                  <w:rPr>
                    <w:noProof/>
                    <w:lang w:val="cs-CZ"/>
                  </w:rPr>
                  <w:tab/>
                </w:r>
                <w:r w:rsidR="006B189C" w:rsidRPr="00501A2E">
                  <w:rPr>
                    <w:rStyle w:val="Hypertextovodkaz"/>
                    <w:rFonts w:ascii="Times New Roman" w:hAnsi="Times New Roman" w:cs="Times New Roman"/>
                    <w:noProof/>
                  </w:rPr>
                  <w:t>Physiomodel</w:t>
                </w:r>
                <w:r w:rsidR="006B189C">
                  <w:rPr>
                    <w:noProof/>
                    <w:webHidden/>
                  </w:rPr>
                  <w:tab/>
                </w:r>
                <w:r w:rsidR="006B189C">
                  <w:rPr>
                    <w:noProof/>
                    <w:webHidden/>
                  </w:rPr>
                  <w:fldChar w:fldCharType="begin"/>
                </w:r>
                <w:r w:rsidR="006B189C">
                  <w:rPr>
                    <w:noProof/>
                    <w:webHidden/>
                  </w:rPr>
                  <w:instrText xml:space="preserve"> PAGEREF _Toc413447186 \h </w:instrText>
                </w:r>
                <w:r w:rsidR="006B189C">
                  <w:rPr>
                    <w:noProof/>
                    <w:webHidden/>
                  </w:rPr>
                </w:r>
                <w:r w:rsidR="006B189C">
                  <w:rPr>
                    <w:noProof/>
                    <w:webHidden/>
                  </w:rPr>
                  <w:fldChar w:fldCharType="separate"/>
                </w:r>
                <w:r w:rsidR="006B189C">
                  <w:rPr>
                    <w:noProof/>
                    <w:webHidden/>
                  </w:rPr>
                  <w:t>28</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87" w:history="1">
                <w:r w:rsidR="006B189C" w:rsidRPr="00501A2E">
                  <w:rPr>
                    <w:rStyle w:val="Hypertextovodkaz"/>
                    <w:rFonts w:ascii="Times New Roman" w:hAnsi="Times New Roman" w:cs="Times New Roman"/>
                    <w:noProof/>
                  </w:rPr>
                  <w:t>4.1</w:t>
                </w:r>
                <w:r w:rsidR="006B189C">
                  <w:rPr>
                    <w:noProof/>
                    <w:lang w:val="cs-CZ"/>
                  </w:rPr>
                  <w:tab/>
                </w:r>
                <w:r w:rsidR="006B189C" w:rsidRPr="00501A2E">
                  <w:rPr>
                    <w:rStyle w:val="Hypertextovodkaz"/>
                    <w:rFonts w:ascii="Times New Roman" w:hAnsi="Times New Roman" w:cs="Times New Roman"/>
                    <w:noProof/>
                  </w:rPr>
                  <w:t>Cardiovascular system</w:t>
                </w:r>
                <w:r w:rsidR="006B189C">
                  <w:rPr>
                    <w:noProof/>
                    <w:webHidden/>
                  </w:rPr>
                  <w:tab/>
                </w:r>
                <w:r w:rsidR="006B189C">
                  <w:rPr>
                    <w:noProof/>
                    <w:webHidden/>
                  </w:rPr>
                  <w:fldChar w:fldCharType="begin"/>
                </w:r>
                <w:r w:rsidR="006B189C">
                  <w:rPr>
                    <w:noProof/>
                    <w:webHidden/>
                  </w:rPr>
                  <w:instrText xml:space="preserve"> PAGEREF _Toc413447187 \h </w:instrText>
                </w:r>
                <w:r w:rsidR="006B189C">
                  <w:rPr>
                    <w:noProof/>
                    <w:webHidden/>
                  </w:rPr>
                </w:r>
                <w:r w:rsidR="006B189C">
                  <w:rPr>
                    <w:noProof/>
                    <w:webHidden/>
                  </w:rPr>
                  <w:fldChar w:fldCharType="separate"/>
                </w:r>
                <w:r w:rsidR="006B189C">
                  <w:rPr>
                    <w:noProof/>
                    <w:webHidden/>
                  </w:rPr>
                  <w:t>28</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88" w:history="1">
                <w:r w:rsidR="006B189C" w:rsidRPr="00501A2E">
                  <w:rPr>
                    <w:rStyle w:val="Hypertextovodkaz"/>
                    <w:rFonts w:ascii="Times New Roman" w:hAnsi="Times New Roman" w:cs="Times New Roman"/>
                    <w:noProof/>
                  </w:rPr>
                  <w:t>4.2</w:t>
                </w:r>
                <w:r w:rsidR="006B189C">
                  <w:rPr>
                    <w:noProof/>
                    <w:lang w:val="cs-CZ"/>
                  </w:rPr>
                  <w:tab/>
                </w:r>
                <w:r w:rsidR="006B189C" w:rsidRPr="00501A2E">
                  <w:rPr>
                    <w:rStyle w:val="Hypertextovodkaz"/>
                    <w:rFonts w:ascii="Times New Roman" w:hAnsi="Times New Roman" w:cs="Times New Roman"/>
                    <w:noProof/>
                  </w:rPr>
                  <w:t>Body Water</w:t>
                </w:r>
                <w:r w:rsidR="006B189C">
                  <w:rPr>
                    <w:noProof/>
                    <w:webHidden/>
                  </w:rPr>
                  <w:tab/>
                </w:r>
                <w:r w:rsidR="006B189C">
                  <w:rPr>
                    <w:noProof/>
                    <w:webHidden/>
                  </w:rPr>
                  <w:fldChar w:fldCharType="begin"/>
                </w:r>
                <w:r w:rsidR="006B189C">
                  <w:rPr>
                    <w:noProof/>
                    <w:webHidden/>
                  </w:rPr>
                  <w:instrText xml:space="preserve"> PAGEREF _Toc413447188 \h </w:instrText>
                </w:r>
                <w:r w:rsidR="006B189C">
                  <w:rPr>
                    <w:noProof/>
                    <w:webHidden/>
                  </w:rPr>
                </w:r>
                <w:r w:rsidR="006B189C">
                  <w:rPr>
                    <w:noProof/>
                    <w:webHidden/>
                  </w:rPr>
                  <w:fldChar w:fldCharType="separate"/>
                </w:r>
                <w:r w:rsidR="006B189C">
                  <w:rPr>
                    <w:noProof/>
                    <w:webHidden/>
                  </w:rPr>
                  <w:t>32</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89" w:history="1">
                <w:r w:rsidR="006B189C" w:rsidRPr="00501A2E">
                  <w:rPr>
                    <w:rStyle w:val="Hypertextovodkaz"/>
                    <w:rFonts w:ascii="Times New Roman" w:hAnsi="Times New Roman" w:cs="Times New Roman"/>
                    <w:noProof/>
                  </w:rPr>
                  <w:t>4.3</w:t>
                </w:r>
                <w:r w:rsidR="006B189C">
                  <w:rPr>
                    <w:noProof/>
                    <w:lang w:val="cs-CZ"/>
                  </w:rPr>
                  <w:tab/>
                </w:r>
                <w:r w:rsidR="006B189C" w:rsidRPr="00501A2E">
                  <w:rPr>
                    <w:rStyle w:val="Hypertextovodkaz"/>
                    <w:rFonts w:ascii="Times New Roman" w:hAnsi="Times New Roman" w:cs="Times New Roman"/>
                    <w:noProof/>
                  </w:rPr>
                  <w:t>Hormones</w:t>
                </w:r>
                <w:r w:rsidR="006B189C">
                  <w:rPr>
                    <w:noProof/>
                    <w:webHidden/>
                  </w:rPr>
                  <w:tab/>
                </w:r>
                <w:r w:rsidR="006B189C">
                  <w:rPr>
                    <w:noProof/>
                    <w:webHidden/>
                  </w:rPr>
                  <w:fldChar w:fldCharType="begin"/>
                </w:r>
                <w:r w:rsidR="006B189C">
                  <w:rPr>
                    <w:noProof/>
                    <w:webHidden/>
                  </w:rPr>
                  <w:instrText xml:space="preserve"> PAGEREF _Toc413447189 \h </w:instrText>
                </w:r>
                <w:r w:rsidR="006B189C">
                  <w:rPr>
                    <w:noProof/>
                    <w:webHidden/>
                  </w:rPr>
                </w:r>
                <w:r w:rsidR="006B189C">
                  <w:rPr>
                    <w:noProof/>
                    <w:webHidden/>
                  </w:rPr>
                  <w:fldChar w:fldCharType="separate"/>
                </w:r>
                <w:r w:rsidR="006B189C">
                  <w:rPr>
                    <w:noProof/>
                    <w:webHidden/>
                  </w:rPr>
                  <w:t>35</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90" w:history="1">
                <w:r w:rsidR="006B189C" w:rsidRPr="00501A2E">
                  <w:rPr>
                    <w:rStyle w:val="Hypertextovodkaz"/>
                    <w:rFonts w:ascii="Times New Roman" w:hAnsi="Times New Roman" w:cs="Times New Roman"/>
                    <w:noProof/>
                  </w:rPr>
                  <w:t>4.4</w:t>
                </w:r>
                <w:r w:rsidR="006B189C">
                  <w:rPr>
                    <w:noProof/>
                    <w:lang w:val="cs-CZ"/>
                  </w:rPr>
                  <w:tab/>
                </w:r>
                <w:r w:rsidR="006B189C" w:rsidRPr="00501A2E">
                  <w:rPr>
                    <w:rStyle w:val="Hypertextovodkaz"/>
                    <w:rFonts w:ascii="Times New Roman" w:hAnsi="Times New Roman" w:cs="Times New Roman"/>
                    <w:noProof/>
                  </w:rPr>
                  <w:t>Electrolytes and Acid-Base</w:t>
                </w:r>
                <w:r w:rsidR="006B189C">
                  <w:rPr>
                    <w:noProof/>
                    <w:webHidden/>
                  </w:rPr>
                  <w:tab/>
                </w:r>
                <w:r w:rsidR="006B189C">
                  <w:rPr>
                    <w:noProof/>
                    <w:webHidden/>
                  </w:rPr>
                  <w:fldChar w:fldCharType="begin"/>
                </w:r>
                <w:r w:rsidR="006B189C">
                  <w:rPr>
                    <w:noProof/>
                    <w:webHidden/>
                  </w:rPr>
                  <w:instrText xml:space="preserve"> PAGEREF _Toc413447190 \h </w:instrText>
                </w:r>
                <w:r w:rsidR="006B189C">
                  <w:rPr>
                    <w:noProof/>
                    <w:webHidden/>
                  </w:rPr>
                </w:r>
                <w:r w:rsidR="006B189C">
                  <w:rPr>
                    <w:noProof/>
                    <w:webHidden/>
                  </w:rPr>
                  <w:fldChar w:fldCharType="separate"/>
                </w:r>
                <w:r w:rsidR="006B189C">
                  <w:rPr>
                    <w:noProof/>
                    <w:webHidden/>
                  </w:rPr>
                  <w:t>38</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91" w:history="1">
                <w:r w:rsidR="006B189C" w:rsidRPr="00501A2E">
                  <w:rPr>
                    <w:rStyle w:val="Hypertextovodkaz"/>
                    <w:rFonts w:ascii="Times New Roman" w:hAnsi="Times New Roman" w:cs="Times New Roman"/>
                    <w:noProof/>
                  </w:rPr>
                  <w:t>4.5</w:t>
                </w:r>
                <w:r w:rsidR="006B189C">
                  <w:rPr>
                    <w:noProof/>
                    <w:lang w:val="cs-CZ"/>
                  </w:rPr>
                  <w:tab/>
                </w:r>
                <w:r w:rsidR="006B189C" w:rsidRPr="00501A2E">
                  <w:rPr>
                    <w:rStyle w:val="Hypertextovodkaz"/>
                    <w:rFonts w:ascii="Times New Roman" w:hAnsi="Times New Roman" w:cs="Times New Roman"/>
                    <w:noProof/>
                  </w:rPr>
                  <w:t>Blood Gases</w:t>
                </w:r>
                <w:r w:rsidR="006B189C">
                  <w:rPr>
                    <w:noProof/>
                    <w:webHidden/>
                  </w:rPr>
                  <w:tab/>
                </w:r>
                <w:r w:rsidR="006B189C">
                  <w:rPr>
                    <w:noProof/>
                    <w:webHidden/>
                  </w:rPr>
                  <w:fldChar w:fldCharType="begin"/>
                </w:r>
                <w:r w:rsidR="006B189C">
                  <w:rPr>
                    <w:noProof/>
                    <w:webHidden/>
                  </w:rPr>
                  <w:instrText xml:space="preserve"> PAGEREF _Toc413447191 \h </w:instrText>
                </w:r>
                <w:r w:rsidR="006B189C">
                  <w:rPr>
                    <w:noProof/>
                    <w:webHidden/>
                  </w:rPr>
                </w:r>
                <w:r w:rsidR="006B189C">
                  <w:rPr>
                    <w:noProof/>
                    <w:webHidden/>
                  </w:rPr>
                  <w:fldChar w:fldCharType="separate"/>
                </w:r>
                <w:r w:rsidR="006B189C">
                  <w:rPr>
                    <w:noProof/>
                    <w:webHidden/>
                  </w:rPr>
                  <w:t>41</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92" w:history="1">
                <w:r w:rsidR="006B189C" w:rsidRPr="00501A2E">
                  <w:rPr>
                    <w:rStyle w:val="Hypertextovodkaz"/>
                    <w:rFonts w:ascii="Times New Roman" w:hAnsi="Times New Roman" w:cs="Times New Roman"/>
                    <w:noProof/>
                  </w:rPr>
                  <w:t>4.6</w:t>
                </w:r>
                <w:r w:rsidR="006B189C">
                  <w:rPr>
                    <w:noProof/>
                    <w:lang w:val="cs-CZ"/>
                  </w:rPr>
                  <w:tab/>
                </w:r>
                <w:r w:rsidR="006B189C" w:rsidRPr="00501A2E">
                  <w:rPr>
                    <w:rStyle w:val="Hypertextovodkaz"/>
                    <w:rFonts w:ascii="Times New Roman" w:hAnsi="Times New Roman" w:cs="Times New Roman"/>
                    <w:noProof/>
                  </w:rPr>
                  <w:t>Nutrients and Metabolism</w:t>
                </w:r>
                <w:r w:rsidR="006B189C">
                  <w:rPr>
                    <w:noProof/>
                    <w:webHidden/>
                  </w:rPr>
                  <w:tab/>
                </w:r>
                <w:r w:rsidR="006B189C">
                  <w:rPr>
                    <w:noProof/>
                    <w:webHidden/>
                  </w:rPr>
                  <w:fldChar w:fldCharType="begin"/>
                </w:r>
                <w:r w:rsidR="006B189C">
                  <w:rPr>
                    <w:noProof/>
                    <w:webHidden/>
                  </w:rPr>
                  <w:instrText xml:space="preserve"> PAGEREF _Toc413447192 \h </w:instrText>
                </w:r>
                <w:r w:rsidR="006B189C">
                  <w:rPr>
                    <w:noProof/>
                    <w:webHidden/>
                  </w:rPr>
                </w:r>
                <w:r w:rsidR="006B189C">
                  <w:rPr>
                    <w:noProof/>
                    <w:webHidden/>
                  </w:rPr>
                  <w:fldChar w:fldCharType="separate"/>
                </w:r>
                <w:r w:rsidR="006B189C">
                  <w:rPr>
                    <w:noProof/>
                    <w:webHidden/>
                  </w:rPr>
                  <w:t>43</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93" w:history="1">
                <w:r w:rsidR="006B189C" w:rsidRPr="00501A2E">
                  <w:rPr>
                    <w:rStyle w:val="Hypertextovodkaz"/>
                    <w:rFonts w:ascii="Times New Roman" w:hAnsi="Times New Roman" w:cs="Times New Roman"/>
                    <w:noProof/>
                  </w:rPr>
                  <w:t>4.7</w:t>
                </w:r>
                <w:r w:rsidR="006B189C">
                  <w:rPr>
                    <w:noProof/>
                    <w:lang w:val="cs-CZ"/>
                  </w:rPr>
                  <w:tab/>
                </w:r>
                <w:r w:rsidR="006B189C" w:rsidRPr="00501A2E">
                  <w:rPr>
                    <w:rStyle w:val="Hypertextovodkaz"/>
                    <w:rFonts w:ascii="Times New Roman" w:hAnsi="Times New Roman" w:cs="Times New Roman"/>
                    <w:noProof/>
                  </w:rPr>
                  <w:t>Thermoregulation</w:t>
                </w:r>
                <w:r w:rsidR="006B189C">
                  <w:rPr>
                    <w:noProof/>
                    <w:webHidden/>
                  </w:rPr>
                  <w:tab/>
                </w:r>
                <w:r w:rsidR="006B189C">
                  <w:rPr>
                    <w:noProof/>
                    <w:webHidden/>
                  </w:rPr>
                  <w:fldChar w:fldCharType="begin"/>
                </w:r>
                <w:r w:rsidR="006B189C">
                  <w:rPr>
                    <w:noProof/>
                    <w:webHidden/>
                  </w:rPr>
                  <w:instrText xml:space="preserve"> PAGEREF _Toc413447193 \h </w:instrText>
                </w:r>
                <w:r w:rsidR="006B189C">
                  <w:rPr>
                    <w:noProof/>
                    <w:webHidden/>
                  </w:rPr>
                </w:r>
                <w:r w:rsidR="006B189C">
                  <w:rPr>
                    <w:noProof/>
                    <w:webHidden/>
                  </w:rPr>
                  <w:fldChar w:fldCharType="separate"/>
                </w:r>
                <w:r w:rsidR="006B189C">
                  <w:rPr>
                    <w:noProof/>
                    <w:webHidden/>
                  </w:rPr>
                  <w:t>45</w:t>
                </w:r>
                <w:r w:rsidR="006B189C">
                  <w:rPr>
                    <w:noProof/>
                    <w:webHidden/>
                  </w:rPr>
                  <w:fldChar w:fldCharType="end"/>
                </w:r>
              </w:hyperlink>
            </w:p>
            <w:p w:rsidR="006B189C" w:rsidRDefault="00C710ED">
              <w:pPr>
                <w:pStyle w:val="Obsah2"/>
                <w:tabs>
                  <w:tab w:val="left" w:pos="880"/>
                  <w:tab w:val="right" w:leader="dot" w:pos="8395"/>
                </w:tabs>
                <w:rPr>
                  <w:noProof/>
                  <w:lang w:val="cs-CZ"/>
                </w:rPr>
              </w:pPr>
              <w:hyperlink w:anchor="_Toc413447194" w:history="1">
                <w:r w:rsidR="006B189C" w:rsidRPr="00501A2E">
                  <w:rPr>
                    <w:rStyle w:val="Hypertextovodkaz"/>
                    <w:rFonts w:ascii="Times New Roman" w:hAnsi="Times New Roman" w:cs="Times New Roman"/>
                    <w:noProof/>
                  </w:rPr>
                  <w:t>4.8</w:t>
                </w:r>
                <w:r w:rsidR="006B189C">
                  <w:rPr>
                    <w:noProof/>
                    <w:lang w:val="cs-CZ"/>
                  </w:rPr>
                  <w:tab/>
                </w:r>
                <w:r w:rsidR="006B189C" w:rsidRPr="00501A2E">
                  <w:rPr>
                    <w:rStyle w:val="Hypertextovodkaz"/>
                    <w:rFonts w:ascii="Times New Roman" w:hAnsi="Times New Roman" w:cs="Times New Roman"/>
                    <w:noProof/>
                  </w:rPr>
                  <w:t>Neural Regulations</w:t>
                </w:r>
                <w:r w:rsidR="006B189C">
                  <w:rPr>
                    <w:noProof/>
                    <w:webHidden/>
                  </w:rPr>
                  <w:tab/>
                </w:r>
                <w:r w:rsidR="006B189C">
                  <w:rPr>
                    <w:noProof/>
                    <w:webHidden/>
                  </w:rPr>
                  <w:fldChar w:fldCharType="begin"/>
                </w:r>
                <w:r w:rsidR="006B189C">
                  <w:rPr>
                    <w:noProof/>
                    <w:webHidden/>
                  </w:rPr>
                  <w:instrText xml:space="preserve"> PAGEREF _Toc413447194 \h </w:instrText>
                </w:r>
                <w:r w:rsidR="006B189C">
                  <w:rPr>
                    <w:noProof/>
                    <w:webHidden/>
                  </w:rPr>
                </w:r>
                <w:r w:rsidR="006B189C">
                  <w:rPr>
                    <w:noProof/>
                    <w:webHidden/>
                  </w:rPr>
                  <w:fldChar w:fldCharType="separate"/>
                </w:r>
                <w:r w:rsidR="006B189C">
                  <w:rPr>
                    <w:noProof/>
                    <w:webHidden/>
                  </w:rPr>
                  <w:t>46</w:t>
                </w:r>
                <w:r w:rsidR="006B189C">
                  <w:rPr>
                    <w:noProof/>
                    <w:webHidden/>
                  </w:rPr>
                  <w:fldChar w:fldCharType="end"/>
                </w:r>
              </w:hyperlink>
            </w:p>
            <w:p w:rsidR="006B189C" w:rsidRDefault="00C710ED">
              <w:pPr>
                <w:pStyle w:val="Obsah1"/>
                <w:tabs>
                  <w:tab w:val="left" w:pos="400"/>
                  <w:tab w:val="right" w:leader="dot" w:pos="8395"/>
                </w:tabs>
                <w:rPr>
                  <w:noProof/>
                  <w:lang w:val="cs-CZ"/>
                </w:rPr>
              </w:pPr>
              <w:hyperlink w:anchor="_Toc413447195" w:history="1">
                <w:r w:rsidR="006B189C" w:rsidRPr="00501A2E">
                  <w:rPr>
                    <w:rStyle w:val="Hypertextovodkaz"/>
                    <w:rFonts w:ascii="Times New Roman" w:hAnsi="Times New Roman" w:cs="Times New Roman"/>
                    <w:noProof/>
                  </w:rPr>
                  <w:t>5</w:t>
                </w:r>
                <w:r w:rsidR="006B189C">
                  <w:rPr>
                    <w:noProof/>
                    <w:lang w:val="cs-CZ"/>
                  </w:rPr>
                  <w:tab/>
                </w:r>
                <w:r w:rsidR="006B189C" w:rsidRPr="00501A2E">
                  <w:rPr>
                    <w:rStyle w:val="Hypertextovodkaz"/>
                    <w:rFonts w:ascii="Times New Roman" w:hAnsi="Times New Roman" w:cs="Times New Roman"/>
                    <w:noProof/>
                  </w:rPr>
                  <w:t>Discussion</w:t>
                </w:r>
                <w:r w:rsidR="006B189C">
                  <w:rPr>
                    <w:noProof/>
                    <w:webHidden/>
                  </w:rPr>
                  <w:tab/>
                </w:r>
                <w:r w:rsidR="006B189C">
                  <w:rPr>
                    <w:noProof/>
                    <w:webHidden/>
                  </w:rPr>
                  <w:fldChar w:fldCharType="begin"/>
                </w:r>
                <w:r w:rsidR="006B189C">
                  <w:rPr>
                    <w:noProof/>
                    <w:webHidden/>
                  </w:rPr>
                  <w:instrText xml:space="preserve"> PAGEREF _Toc413447195 \h </w:instrText>
                </w:r>
                <w:r w:rsidR="006B189C">
                  <w:rPr>
                    <w:noProof/>
                    <w:webHidden/>
                  </w:rPr>
                </w:r>
                <w:r w:rsidR="006B189C">
                  <w:rPr>
                    <w:noProof/>
                    <w:webHidden/>
                  </w:rPr>
                  <w:fldChar w:fldCharType="separate"/>
                </w:r>
                <w:r w:rsidR="006B189C">
                  <w:rPr>
                    <w:noProof/>
                    <w:webHidden/>
                  </w:rPr>
                  <w:t>47</w:t>
                </w:r>
                <w:r w:rsidR="006B189C">
                  <w:rPr>
                    <w:noProof/>
                    <w:webHidden/>
                  </w:rPr>
                  <w:fldChar w:fldCharType="end"/>
                </w:r>
              </w:hyperlink>
            </w:p>
            <w:p w:rsidR="006B189C" w:rsidRDefault="00C710ED">
              <w:pPr>
                <w:pStyle w:val="Obsah1"/>
                <w:tabs>
                  <w:tab w:val="left" w:pos="400"/>
                  <w:tab w:val="right" w:leader="dot" w:pos="8395"/>
                </w:tabs>
                <w:rPr>
                  <w:noProof/>
                  <w:lang w:val="cs-CZ"/>
                </w:rPr>
              </w:pPr>
              <w:hyperlink w:anchor="_Toc413447196" w:history="1">
                <w:r w:rsidR="006B189C" w:rsidRPr="00501A2E">
                  <w:rPr>
                    <w:rStyle w:val="Hypertextovodkaz"/>
                    <w:rFonts w:ascii="Times New Roman" w:hAnsi="Times New Roman" w:cs="Times New Roman"/>
                    <w:noProof/>
                  </w:rPr>
                  <w:t>6</w:t>
                </w:r>
                <w:r w:rsidR="006B189C">
                  <w:rPr>
                    <w:noProof/>
                    <w:lang w:val="cs-CZ"/>
                  </w:rPr>
                  <w:tab/>
                </w:r>
                <w:r w:rsidR="006B189C" w:rsidRPr="00501A2E">
                  <w:rPr>
                    <w:rStyle w:val="Hypertextovodkaz"/>
                    <w:rFonts w:ascii="Times New Roman" w:hAnsi="Times New Roman" w:cs="Times New Roman"/>
                    <w:noProof/>
                  </w:rPr>
                  <w:t>Results</w:t>
                </w:r>
                <w:r w:rsidR="006B189C">
                  <w:rPr>
                    <w:noProof/>
                    <w:webHidden/>
                  </w:rPr>
                  <w:tab/>
                </w:r>
                <w:r w:rsidR="006B189C">
                  <w:rPr>
                    <w:noProof/>
                    <w:webHidden/>
                  </w:rPr>
                  <w:fldChar w:fldCharType="begin"/>
                </w:r>
                <w:r w:rsidR="006B189C">
                  <w:rPr>
                    <w:noProof/>
                    <w:webHidden/>
                  </w:rPr>
                  <w:instrText xml:space="preserve"> PAGEREF _Toc413447196 \h </w:instrText>
                </w:r>
                <w:r w:rsidR="006B189C">
                  <w:rPr>
                    <w:noProof/>
                    <w:webHidden/>
                  </w:rPr>
                </w:r>
                <w:r w:rsidR="006B189C">
                  <w:rPr>
                    <w:noProof/>
                    <w:webHidden/>
                  </w:rPr>
                  <w:fldChar w:fldCharType="separate"/>
                </w:r>
                <w:r w:rsidR="006B189C">
                  <w:rPr>
                    <w:noProof/>
                    <w:webHidden/>
                  </w:rPr>
                  <w:t>48</w:t>
                </w:r>
                <w:r w:rsidR="006B189C">
                  <w:rPr>
                    <w:noProof/>
                    <w:webHidden/>
                  </w:rPr>
                  <w:fldChar w:fldCharType="end"/>
                </w:r>
              </w:hyperlink>
            </w:p>
            <w:p w:rsidR="006B189C" w:rsidRDefault="00C710ED">
              <w:pPr>
                <w:pStyle w:val="Obsah1"/>
                <w:tabs>
                  <w:tab w:val="left" w:pos="400"/>
                  <w:tab w:val="right" w:leader="dot" w:pos="8395"/>
                </w:tabs>
                <w:rPr>
                  <w:noProof/>
                  <w:lang w:val="cs-CZ"/>
                </w:rPr>
              </w:pPr>
              <w:hyperlink w:anchor="_Toc413447197" w:history="1">
                <w:r w:rsidR="006B189C" w:rsidRPr="00501A2E">
                  <w:rPr>
                    <w:rStyle w:val="Hypertextovodkaz"/>
                    <w:rFonts w:ascii="Times New Roman" w:hAnsi="Times New Roman" w:cs="Times New Roman"/>
                    <w:noProof/>
                  </w:rPr>
                  <w:t>7</w:t>
                </w:r>
                <w:r w:rsidR="006B189C">
                  <w:rPr>
                    <w:noProof/>
                    <w:lang w:val="cs-CZ"/>
                  </w:rPr>
                  <w:tab/>
                </w:r>
                <w:r w:rsidR="006B189C" w:rsidRPr="00501A2E">
                  <w:rPr>
                    <w:rStyle w:val="Hypertextovodkaz"/>
                    <w:rFonts w:ascii="Times New Roman" w:hAnsi="Times New Roman" w:cs="Times New Roman"/>
                    <w:noProof/>
                  </w:rPr>
                  <w:t>Conclusion</w:t>
                </w:r>
                <w:r w:rsidR="006B189C">
                  <w:rPr>
                    <w:noProof/>
                    <w:webHidden/>
                  </w:rPr>
                  <w:tab/>
                </w:r>
                <w:r w:rsidR="006B189C">
                  <w:rPr>
                    <w:noProof/>
                    <w:webHidden/>
                  </w:rPr>
                  <w:fldChar w:fldCharType="begin"/>
                </w:r>
                <w:r w:rsidR="006B189C">
                  <w:rPr>
                    <w:noProof/>
                    <w:webHidden/>
                  </w:rPr>
                  <w:instrText xml:space="preserve"> PAGEREF _Toc413447197 \h </w:instrText>
                </w:r>
                <w:r w:rsidR="006B189C">
                  <w:rPr>
                    <w:noProof/>
                    <w:webHidden/>
                  </w:rPr>
                </w:r>
                <w:r w:rsidR="006B189C">
                  <w:rPr>
                    <w:noProof/>
                    <w:webHidden/>
                  </w:rPr>
                  <w:fldChar w:fldCharType="separate"/>
                </w:r>
                <w:r w:rsidR="006B189C">
                  <w:rPr>
                    <w:noProof/>
                    <w:webHidden/>
                  </w:rPr>
                  <w:t>48</w:t>
                </w:r>
                <w:r w:rsidR="006B189C">
                  <w:rPr>
                    <w:noProof/>
                    <w:webHidden/>
                  </w:rPr>
                  <w:fldChar w:fldCharType="end"/>
                </w:r>
              </w:hyperlink>
            </w:p>
            <w:p w:rsidR="006B189C" w:rsidRDefault="00C710ED">
              <w:pPr>
                <w:pStyle w:val="Obsah1"/>
                <w:tabs>
                  <w:tab w:val="left" w:pos="400"/>
                  <w:tab w:val="right" w:leader="dot" w:pos="8395"/>
                </w:tabs>
                <w:rPr>
                  <w:noProof/>
                  <w:lang w:val="cs-CZ"/>
                </w:rPr>
              </w:pPr>
              <w:hyperlink w:anchor="_Toc413447198" w:history="1">
                <w:r w:rsidR="006B189C" w:rsidRPr="00501A2E">
                  <w:rPr>
                    <w:rStyle w:val="Hypertextovodkaz"/>
                    <w:rFonts w:ascii="Times New Roman" w:hAnsi="Times New Roman" w:cs="Times New Roman"/>
                    <w:noProof/>
                  </w:rPr>
                  <w:t>8</w:t>
                </w:r>
                <w:r w:rsidR="006B189C">
                  <w:rPr>
                    <w:noProof/>
                    <w:lang w:val="cs-CZ"/>
                  </w:rPr>
                  <w:tab/>
                </w:r>
                <w:r w:rsidR="006B189C" w:rsidRPr="00501A2E">
                  <w:rPr>
                    <w:rStyle w:val="Hypertextovodkaz"/>
                    <w:rFonts w:ascii="Times New Roman" w:hAnsi="Times New Roman" w:cs="Times New Roman"/>
                    <w:noProof/>
                  </w:rPr>
                  <w:t>References</w:t>
                </w:r>
                <w:r w:rsidR="006B189C">
                  <w:rPr>
                    <w:noProof/>
                    <w:webHidden/>
                  </w:rPr>
                  <w:tab/>
                </w:r>
                <w:r w:rsidR="006B189C">
                  <w:rPr>
                    <w:noProof/>
                    <w:webHidden/>
                  </w:rPr>
                  <w:fldChar w:fldCharType="begin"/>
                </w:r>
                <w:r w:rsidR="006B189C">
                  <w:rPr>
                    <w:noProof/>
                    <w:webHidden/>
                  </w:rPr>
                  <w:instrText xml:space="preserve"> PAGEREF _Toc413447198 \h </w:instrText>
                </w:r>
                <w:r w:rsidR="006B189C">
                  <w:rPr>
                    <w:noProof/>
                    <w:webHidden/>
                  </w:rPr>
                </w:r>
                <w:r w:rsidR="006B189C">
                  <w:rPr>
                    <w:noProof/>
                    <w:webHidden/>
                  </w:rPr>
                  <w:fldChar w:fldCharType="separate"/>
                </w:r>
                <w:r w:rsidR="006B189C">
                  <w:rPr>
                    <w:noProof/>
                    <w:webHidden/>
                  </w:rPr>
                  <w:t>48</w:t>
                </w:r>
                <w:r w:rsidR="006B189C">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17136B" w:rsidRDefault="003362FC" w:rsidP="0017136B">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0" w:name="_Toc408842104"/>
          <w:bookmarkStart w:id="1" w:name="_Toc408844053"/>
          <w:bookmarkStart w:id="2" w:name="_Toc408845886"/>
          <w:bookmarkStart w:id="3" w:name="_Toc409289268"/>
          <w:bookmarkStart w:id="4" w:name="_Toc413447169"/>
          <w:r w:rsidRPr="00E562DD">
            <w:rPr>
              <w:rStyle w:val="Znaknadpisu1"/>
              <w:rFonts w:ascii="Times New Roman" w:hAnsi="Times New Roman" w:cs="Times New Roman"/>
            </w:rPr>
            <w:lastRenderedPageBreak/>
            <w:t>Introduction</w:t>
          </w:r>
          <w:bookmarkStart w:id="5" w:name="_Toc408842105"/>
          <w:bookmarkStart w:id="6" w:name="_Toc408844054"/>
          <w:bookmarkStart w:id="7" w:name="_Toc408845887"/>
          <w:bookmarkStart w:id="8" w:name="_Toc409289269"/>
          <w:bookmarkEnd w:id="0"/>
          <w:bookmarkEnd w:id="1"/>
          <w:bookmarkEnd w:id="2"/>
          <w:bookmarkEnd w:id="3"/>
          <w:bookmarkEnd w:id="4"/>
        </w:p>
        <w:p w:rsidR="00A37CC9" w:rsidRPr="00594FA1" w:rsidRDefault="00A37CC9" w:rsidP="00A37CC9">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A37CC9" w:rsidRPr="00594FA1" w:rsidRDefault="00A37CC9" w:rsidP="00A37CC9">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ráce, včetně stanovení hypotéz;</w:t>
          </w:r>
        </w:p>
        <w:p w:rsidR="00A37CC9" w:rsidRDefault="00A37CC9" w:rsidP="0017136B">
          <w:pPr>
            <w:rPr>
              <w:rFonts w:ascii="Georgia" w:hAnsi="Georgia"/>
              <w:color w:val="333333"/>
              <w:sz w:val="27"/>
              <w:szCs w:val="27"/>
            </w:rPr>
          </w:pPr>
        </w:p>
        <w:p w:rsidR="00DA1034" w:rsidRDefault="00DA1034" w:rsidP="0017136B">
          <w:pPr>
            <w:rPr>
              <w:rFonts w:ascii="Times New Roman" w:hAnsi="Times New Roman" w:cs="Times New Roman"/>
            </w:rPr>
          </w:pPr>
          <w:r>
            <w:rPr>
              <w:rFonts w:ascii="Georgia" w:hAnsi="Georgia"/>
              <w:color w:val="333333"/>
              <w:sz w:val="27"/>
              <w:szCs w:val="27"/>
            </w:rPr>
            <w:t>“Science is a method for deciding whether what we choose to believe has a basis in the laws of nature or not.</w:t>
          </w:r>
          <w:proofErr w:type="gramStart"/>
          <w:r>
            <w:rPr>
              <w:rFonts w:ascii="Georgia" w:hAnsi="Georgia"/>
              <w:color w:val="333333"/>
              <w:sz w:val="27"/>
              <w:szCs w:val="27"/>
            </w:rPr>
            <w:t>”,</w:t>
          </w:r>
          <w:proofErr w:type="gramEnd"/>
          <w:r>
            <w:rPr>
              <w:rFonts w:ascii="Georgia" w:hAnsi="Georgia"/>
              <w:color w:val="333333"/>
              <w:sz w:val="27"/>
              <w:szCs w:val="27"/>
            </w:rPr>
            <w:t xml:space="preserve"> says geophysicist Marcia McNutt.</w:t>
          </w:r>
        </w:p>
        <w:p w:rsidR="00DA1034" w:rsidRDefault="00DA1034" w:rsidP="0017136B">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17136B" w:rsidRPr="0017136B" w:rsidRDefault="0017136B" w:rsidP="0017136B">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EA260B" w:rsidRDefault="00EA260B" w:rsidP="00911E3F">
          <w:pPr>
            <w:pStyle w:val="Nadpis2"/>
            <w:jc w:val="both"/>
            <w:rPr>
              <w:rStyle w:val="Znaknadpisu1"/>
              <w:rFonts w:ascii="Times New Roman" w:hAnsi="Times New Roman" w:cs="Times New Roman"/>
            </w:rPr>
          </w:pPr>
          <w:bookmarkStart w:id="9" w:name="_Toc413447170"/>
          <w:r>
            <w:rPr>
              <w:rStyle w:val="Znaknadpisu1"/>
              <w:rFonts w:ascii="Times New Roman" w:hAnsi="Times New Roman" w:cs="Times New Roman"/>
            </w:rPr>
            <w:t>Hypothesis</w:t>
          </w:r>
          <w:bookmarkEnd w:id="9"/>
        </w:p>
        <w:p w:rsidR="00EA260B" w:rsidRPr="000860A9" w:rsidRDefault="002A0D76" w:rsidP="00EA260B">
          <w:pPr>
            <w:rPr>
              <w:b/>
            </w:rPr>
          </w:pPr>
          <w:r>
            <w:rPr>
              <w:b/>
            </w:rPr>
            <w:t>Are</w:t>
          </w:r>
          <w:r w:rsidR="00EA260B" w:rsidRPr="000860A9">
            <w:rPr>
              <w:b/>
            </w:rPr>
            <w:t xml:space="preserve"> the last generation of sophisticated industry tools designed for </w:t>
          </w:r>
          <w:r>
            <w:rPr>
              <w:b/>
            </w:rPr>
            <w:t>dynamical</w:t>
          </w:r>
          <w:r w:rsidR="00EA260B" w:rsidRPr="000860A9">
            <w:rPr>
              <w:b/>
            </w:rPr>
            <w:t xml:space="preserve"> simulation of huge complex </w:t>
          </w:r>
          <w:r>
            <w:rPr>
              <w:b/>
            </w:rPr>
            <w:t xml:space="preserve">systems and </w:t>
          </w:r>
          <w:r w:rsidR="00EA260B" w:rsidRPr="000860A9">
            <w:rPr>
              <w:b/>
            </w:rPr>
            <w:t xml:space="preserve">machines </w:t>
          </w:r>
          <w:r w:rsidR="000860A9">
            <w:rPr>
              <w:b/>
            </w:rPr>
            <w:t>suitable</w:t>
          </w:r>
          <w:r w:rsidR="00EA260B" w:rsidRPr="000860A9">
            <w:rPr>
              <w:b/>
            </w:rPr>
            <w:t xml:space="preserve"> for exact formalization of integrative </w:t>
          </w:r>
          <w:r w:rsidR="000860A9">
            <w:rPr>
              <w:b/>
            </w:rPr>
            <w:t xml:space="preserve">human </w:t>
          </w:r>
          <w:r w:rsidR="00EA260B" w:rsidRPr="000860A9">
            <w:rPr>
              <w:b/>
            </w:rPr>
            <w:t>physiology?</w:t>
          </w:r>
        </w:p>
        <w:p w:rsidR="0017136B" w:rsidRDefault="00EA260B" w:rsidP="0017136B">
          <w:pPr>
            <w:rPr>
              <w:rFonts w:ascii="Times New Roman" w:hAnsi="Times New Roman" w:cs="Times New Roman"/>
            </w:rPr>
          </w:pPr>
          <w:r>
            <w:t>Modelica</w:t>
          </w:r>
          <w:r w:rsidR="0017136B">
            <w:t>®</w:t>
          </w:r>
          <w:r>
            <w:t xml:space="preserve"> is definitely the last generation of computer equation-based object-oriented language </w:t>
          </w:r>
          <w:r w:rsidR="0007607D">
            <w:t xml:space="preserve">for physical modeling </w:t>
          </w:r>
          <w:r>
            <w:t>as is described in section</w:t>
          </w:r>
          <w:r w:rsidR="0007607D">
            <w:t xml:space="preserve"> </w:t>
          </w:r>
          <w:r w:rsidR="0007607D">
            <w:fldChar w:fldCharType="begin"/>
          </w:r>
          <w:r w:rsidR="0007607D">
            <w:instrText xml:space="preserve"> REF _Ref411703051 \r \h </w:instrText>
          </w:r>
          <w:r w:rsidR="0007607D">
            <w:fldChar w:fldCharType="separate"/>
          </w:r>
          <w:r w:rsidR="0007607D">
            <w:t>2</w:t>
          </w:r>
          <w:r w:rsidR="0007607D">
            <w:fldChar w:fldCharType="end"/>
          </w:r>
          <w:r>
            <w:t xml:space="preserve">. It contains all necessary support for exact definition of elementary physical </w:t>
          </w:r>
          <w:r w:rsidR="0007607D">
            <w:t xml:space="preserve">laws as shown in my implementation of Physiolibrary (section </w:t>
          </w:r>
          <w:r w:rsidR="0007607D">
            <w:fldChar w:fldCharType="begin"/>
          </w:r>
          <w:r w:rsidR="0007607D">
            <w:instrText xml:space="preserve"> REF _Ref411702997 \r \h </w:instrText>
          </w:r>
          <w:r w:rsidR="0007607D">
            <w:fldChar w:fldCharType="separate"/>
          </w:r>
          <w:r w:rsidR="0007607D">
            <w:t>3</w:t>
          </w:r>
          <w:r w:rsidR="0007607D">
            <w:fldChar w:fldCharType="end"/>
          </w:r>
          <w:r w:rsidR="0007607D">
            <w:t>)</w:t>
          </w:r>
          <w:r>
            <w:t xml:space="preserve"> and also the </w:t>
          </w:r>
          <w:r w:rsidR="0007607D">
            <w:t>support for robust integration of complex systems</w:t>
          </w:r>
          <w:r w:rsidR="0017136B">
            <w:t xml:space="preserve"> as shown in</w:t>
          </w:r>
          <w:r w:rsidR="0007607D">
            <w:t xml:space="preserve"> my implementation of a complex model of physiology – </w:t>
          </w:r>
          <w:proofErr w:type="spellStart"/>
          <w:r w:rsidR="0007607D">
            <w:t>Physiomodel</w:t>
          </w:r>
          <w:proofErr w:type="spellEnd"/>
          <w:r w:rsidR="0007607D">
            <w:t xml:space="preserve">, which is described in section </w:t>
          </w:r>
          <w:r w:rsidR="0007607D">
            <w:fldChar w:fldCharType="begin"/>
          </w:r>
          <w:r w:rsidR="0007607D">
            <w:instrText xml:space="preserve"> REF _Ref411702902 \r \h </w:instrText>
          </w:r>
          <w:r w:rsidR="0007607D">
            <w:fldChar w:fldCharType="separate"/>
          </w:r>
          <w:r w:rsidR="0007607D">
            <w:t>4</w:t>
          </w:r>
          <w:r w:rsidR="0007607D">
            <w:fldChar w:fldCharType="end"/>
          </w:r>
          <w:r w:rsidR="0007607D">
            <w:t xml:space="preserve">. </w:t>
          </w:r>
          <w:r w:rsidR="0017136B">
            <w:t xml:space="preserve">By creating these two software extensions of Modelica environments I want to demonstrate the </w:t>
          </w:r>
          <w:r w:rsidR="0007607D">
            <w:t>positive answer of the hypothetical question</w:t>
          </w:r>
          <w:r w:rsidR="0017136B">
            <w:t xml:space="preserve"> above. </w:t>
          </w:r>
          <w:bookmarkEnd w:id="5"/>
          <w:bookmarkEnd w:id="6"/>
          <w:bookmarkEnd w:id="7"/>
          <w:bookmarkEnd w:id="8"/>
        </w:p>
        <w:p w:rsidR="00BE55F4" w:rsidRPr="00E562DD" w:rsidRDefault="00BE55F4" w:rsidP="00911E3F">
          <w:pPr>
            <w:pStyle w:val="Nadpis2"/>
            <w:jc w:val="both"/>
            <w:rPr>
              <w:rStyle w:val="Znaknadpisu1"/>
              <w:rFonts w:ascii="Times New Roman" w:hAnsi="Times New Roman" w:cs="Times New Roman"/>
            </w:rPr>
          </w:pPr>
          <w:bookmarkStart w:id="10" w:name="_Toc408842106"/>
          <w:bookmarkStart w:id="11" w:name="_Toc408844055"/>
          <w:bookmarkStart w:id="12" w:name="_Toc408845888"/>
          <w:bookmarkStart w:id="13" w:name="_Toc409289270"/>
          <w:bookmarkStart w:id="14" w:name="_Toc413447171"/>
          <w:r>
            <w:rPr>
              <w:rStyle w:val="Znaknadpisu1"/>
              <w:rFonts w:ascii="Times New Roman" w:hAnsi="Times New Roman" w:cs="Times New Roman"/>
            </w:rPr>
            <w:t>State of the art</w:t>
          </w:r>
          <w:bookmarkEnd w:id="10"/>
          <w:bookmarkEnd w:id="11"/>
          <w:bookmarkEnd w:id="12"/>
          <w:bookmarkEnd w:id="13"/>
          <w:bookmarkEnd w:id="14"/>
        </w:p>
        <w:p w:rsidR="00BE55F4" w:rsidRDefault="00BE55F4" w:rsidP="00911E3F">
          <w:pPr>
            <w:jc w:val="both"/>
            <w:rPr>
              <w:rFonts w:ascii="Times New Roman" w:hAnsi="Times New Roman" w:cs="Times New Roman"/>
            </w:rPr>
          </w:pPr>
          <w:proofErr w:type="gramStart"/>
          <w:r>
            <w:rPr>
              <w:rFonts w:ascii="Times New Roman" w:hAnsi="Times New Roman" w:cs="Times New Roman"/>
            </w:rPr>
            <w:t>Fortran</w:t>
          </w:r>
          <w:proofErr w:type="gramEnd"/>
        </w:p>
        <w:p w:rsidR="00BE55F4" w:rsidRDefault="00BE55F4" w:rsidP="00EA260B">
          <w:pPr>
            <w:tabs>
              <w:tab w:val="left" w:pos="6516"/>
            </w:tabs>
            <w:jc w:val="both"/>
            <w:rPr>
              <w:rFonts w:ascii="Times New Roman" w:hAnsi="Times New Roman" w:cs="Times New Roman"/>
            </w:rPr>
          </w:pPr>
          <w:proofErr w:type="spellStart"/>
          <w:r>
            <w:rPr>
              <w:rFonts w:ascii="Times New Roman" w:hAnsi="Times New Roman" w:cs="Times New Roman"/>
            </w:rPr>
            <w:t>Matlab</w:t>
          </w:r>
          <w:proofErr w:type="spellEnd"/>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proofErr w:type="spellStart"/>
          <w:r>
            <w:rPr>
              <w:rFonts w:ascii="Times New Roman" w:hAnsi="Times New Roman" w:cs="Times New Roman"/>
            </w:rPr>
            <w:t>JSim</w:t>
          </w:r>
          <w:proofErr w:type="spellEnd"/>
        </w:p>
        <w:p w:rsidR="005E40D0" w:rsidRPr="00E562DD" w:rsidRDefault="004D79D5" w:rsidP="00911E3F">
          <w:pPr>
            <w:pStyle w:val="Nadpis2"/>
            <w:jc w:val="both"/>
            <w:rPr>
              <w:rStyle w:val="Znaknadpisu1"/>
              <w:rFonts w:ascii="Times New Roman" w:hAnsi="Times New Roman" w:cs="Times New Roman"/>
            </w:rPr>
          </w:pPr>
          <w:bookmarkStart w:id="15" w:name="_Toc413447172"/>
          <w:r>
            <w:rPr>
              <w:rStyle w:val="Znaknadpisu1"/>
              <w:rFonts w:ascii="Times New Roman" w:hAnsi="Times New Roman" w:cs="Times New Roman"/>
            </w:rPr>
            <w:lastRenderedPageBreak/>
            <w:t xml:space="preserve">The Message of </w:t>
          </w:r>
          <w:r w:rsidR="005E40D0">
            <w:rPr>
              <w:rStyle w:val="Znaknadpisu1"/>
              <w:rFonts w:ascii="Times New Roman" w:hAnsi="Times New Roman" w:cs="Times New Roman"/>
            </w:rPr>
            <w:t>Tom G. Coleman</w:t>
          </w:r>
          <w:bookmarkEnd w:id="15"/>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Pr="00E562DD" w:rsidRDefault="00BE55F4" w:rsidP="00911E3F">
          <w:pPr>
            <w:pStyle w:val="Nadpis2"/>
            <w:jc w:val="both"/>
            <w:rPr>
              <w:rStyle w:val="Znaknadpisu1"/>
              <w:rFonts w:ascii="Times New Roman" w:hAnsi="Times New Roman" w:cs="Times New Roman"/>
            </w:rPr>
          </w:pPr>
          <w:bookmarkStart w:id="16" w:name="_Toc408842107"/>
          <w:bookmarkStart w:id="17" w:name="_Toc408844056"/>
          <w:bookmarkStart w:id="18" w:name="_Toc408845889"/>
          <w:bookmarkStart w:id="19" w:name="_Toc409289271"/>
          <w:bookmarkStart w:id="20" w:name="_Toc413447173"/>
          <w:r>
            <w:rPr>
              <w:rStyle w:val="Znaknadpisu1"/>
              <w:rFonts w:ascii="Times New Roman" w:hAnsi="Times New Roman" w:cs="Times New Roman"/>
            </w:rPr>
            <w:t>Goals of this work</w:t>
          </w:r>
          <w:bookmarkEnd w:id="16"/>
          <w:bookmarkEnd w:id="17"/>
          <w:bookmarkEnd w:id="18"/>
          <w:bookmarkEnd w:id="19"/>
          <w:bookmarkEnd w:id="20"/>
        </w:p>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BE55F4" w:rsidRPr="00E562DD" w:rsidRDefault="00BE55F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21" w:name="_Toc408842108"/>
          <w:bookmarkStart w:id="22" w:name="_Toc408844057"/>
          <w:bookmarkStart w:id="23" w:name="_Toc408845890"/>
          <w:bookmarkStart w:id="24" w:name="_Toc409289272"/>
          <w:bookmarkStart w:id="25" w:name="_Ref411703051"/>
          <w:bookmarkStart w:id="26" w:name="_Toc413447174"/>
          <w:r w:rsidRPr="00E562DD">
            <w:rPr>
              <w:rStyle w:val="Znaknadpisu1"/>
              <w:rFonts w:ascii="Times New Roman" w:hAnsi="Times New Roman" w:cs="Times New Roman"/>
            </w:rPr>
            <w:t>Methods</w:t>
          </w:r>
          <w:bookmarkEnd w:id="21"/>
          <w:bookmarkEnd w:id="22"/>
          <w:bookmarkEnd w:id="23"/>
          <w:bookmarkEnd w:id="24"/>
          <w:bookmarkEnd w:id="25"/>
          <w:bookmarkEnd w:id="26"/>
        </w:p>
        <w:p w:rsidR="003362FC" w:rsidRPr="00E562DD" w:rsidRDefault="003362FC" w:rsidP="00911E3F">
          <w:pPr>
            <w:pStyle w:val="Nadpis2"/>
            <w:jc w:val="both"/>
            <w:rPr>
              <w:rStyle w:val="Znaknadpisu1"/>
              <w:rFonts w:ascii="Times New Roman" w:hAnsi="Times New Roman" w:cs="Times New Roman"/>
            </w:rPr>
          </w:pPr>
          <w:bookmarkStart w:id="27" w:name="_Toc408842109"/>
          <w:bookmarkStart w:id="28" w:name="_Toc408844058"/>
          <w:bookmarkStart w:id="29" w:name="_Toc408845891"/>
          <w:bookmarkStart w:id="30" w:name="_Toc409289273"/>
          <w:bookmarkStart w:id="31" w:name="_Ref411702778"/>
          <w:bookmarkStart w:id="32" w:name="_Toc413447175"/>
          <w:r w:rsidRPr="00E562DD">
            <w:rPr>
              <w:rStyle w:val="Znaknadpisu1"/>
              <w:rFonts w:ascii="Times New Roman" w:hAnsi="Times New Roman" w:cs="Times New Roman"/>
            </w:rPr>
            <w:t>Physical principles</w:t>
          </w:r>
          <w:bookmarkEnd w:id="27"/>
          <w:bookmarkEnd w:id="28"/>
          <w:bookmarkEnd w:id="29"/>
          <w:bookmarkEnd w:id="30"/>
          <w:bookmarkEnd w:id="31"/>
          <w:bookmarkEnd w:id="32"/>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33" w:name="_International_system_of"/>
          <w:bookmarkStart w:id="34" w:name="_Toc408842110"/>
          <w:bookmarkStart w:id="35" w:name="_Toc408844059"/>
          <w:bookmarkStart w:id="36" w:name="_Toc408845892"/>
          <w:bookmarkStart w:id="37" w:name="_Toc409289274"/>
          <w:bookmarkEnd w:id="33"/>
          <w:r w:rsidRPr="006664FD">
            <w:t>International system of units</w:t>
          </w:r>
          <w:bookmarkEnd w:id="34"/>
          <w:bookmarkEnd w:id="35"/>
          <w:bookmarkEnd w:id="36"/>
          <w:bookmarkEnd w:id="37"/>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 xml:space="preserve">Even in the last medical devices </w:t>
          </w:r>
          <w:r w:rsidR="009B32A9" w:rsidRPr="009B32A9">
            <w:rPr>
              <w:rFonts w:ascii="Times New Roman" w:hAnsi="Times New Roman" w:cs="Times New Roman"/>
            </w:rPr>
            <w:lastRenderedPageBreak/>
            <w:t>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8"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38"/>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degC</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eq</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meq</w:t>
                </w:r>
                <w:proofErr w:type="spellEnd"/>
                <w:r w:rsidRPr="00E562DD">
                  <w:t>/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mosm</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STP</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w:t>
                </w:r>
                <w:proofErr w:type="spellStart"/>
                <w:r w:rsidRPr="00E562DD">
                  <w:t>litreSATP</w:t>
                </w:r>
                <w:proofErr w:type="spellEnd"/>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litreNIST</w:t>
                </w:r>
                <w:proofErr w:type="spellEnd"/>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w:t>
                </w:r>
                <w:r w:rsidR="00AF7F4C" w:rsidRPr="00E562DD">
                  <w:t>ol</w:t>
                </w:r>
                <w:proofErr w:type="spellEnd"/>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w:t>
                </w:r>
                <w:proofErr w:type="spellStart"/>
                <w:r w:rsidRPr="00E562DD">
                  <w:t>iu</w:t>
                </w:r>
                <w:proofErr w:type="spellEnd"/>
                <w:r w:rsidRPr="00E562DD">
                  <w:t xml:space="preserve"> of Erythropoietin </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562DD">
                  <w:t>mol</w:t>
                </w:r>
                <w:proofErr w:type="spellEnd"/>
                <w:r w:rsidRPr="00E562DD">
                  <w:t>/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562DD">
            <w:t>torrs</w:t>
          </w:r>
          <w:proofErr w:type="spellEnd"/>
          <w:r w:rsidRPr="00E562DD">
            <w:t>.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562DD">
            <w:t>eq</w:t>
          </w:r>
          <w:proofErr w:type="spellEnd"/>
          <w:r w:rsidRPr="00E562DD">
            <w:t xml:space="preserve">”. A charge of 1eq, for example, has 1mol of sodium </w:t>
          </w:r>
          <w:proofErr w:type="spellStart"/>
          <w:r w:rsidRPr="00E562DD">
            <w:t>cations</w:t>
          </w:r>
          <w:proofErr w:type="spellEnd"/>
          <w:r w:rsidRPr="00E562DD">
            <w:t xml:space="preserve"> (Na</w:t>
          </w:r>
          <w:r w:rsidRPr="00E562DD">
            <w:rPr>
              <w:vertAlign w:val="superscript"/>
            </w:rPr>
            <w:t>+</w:t>
          </w:r>
          <w:r w:rsidRPr="00E562DD">
            <w:t xml:space="preserve">). The fluxes of electrically charged ions can be in </w:t>
          </w:r>
          <w:proofErr w:type="spellStart"/>
          <w:r w:rsidRPr="00E562DD">
            <w:t>meq</w:t>
          </w:r>
          <w:proofErr w:type="spellEnd"/>
          <w:r w:rsidRPr="00E562DD">
            <w:t>/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w:t>
          </w:r>
          <w:proofErr w:type="spellStart"/>
          <w:r w:rsidRPr="00E562DD">
            <w:t>osmol</w:t>
          </w:r>
          <w:proofErr w:type="spellEnd"/>
          <w:r w:rsidRPr="00E562DD">
            <w:t xml:space="preserve"> (“</w:t>
          </w:r>
          <w:proofErr w:type="spellStart"/>
          <w:r w:rsidRPr="00E562DD">
            <w:t>osm</w:t>
          </w:r>
          <w:proofErr w:type="spellEnd"/>
          <w:r w:rsidRPr="00E562DD">
            <w:t xml:space="preserve">”), which has the same value as the </w:t>
          </w:r>
          <w:proofErr w:type="spellStart"/>
          <w:r w:rsidRPr="00E562DD">
            <w:t>mol</w:t>
          </w:r>
          <w:proofErr w:type="spellEnd"/>
          <w:r w:rsidRPr="00E562DD">
            <w:t xml:space="preserve">,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w:t>
          </w:r>
          <w:r w:rsidRPr="00E562DD">
            <w:rPr>
              <w:color w:val="000000"/>
              <w:szCs w:val="22"/>
              <w:shd w:val="clear" w:color="auto" w:fill="FFFFFF"/>
            </w:rPr>
            <w:lastRenderedPageBreak/>
            <w:t xml:space="preserve">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l”. To correct this physical unit is necessary to shift the value to “</w:t>
          </w:r>
          <w:proofErr w:type="spellStart"/>
          <w:r w:rsidRPr="00E562DD">
            <w:rPr>
              <w:rStyle w:val="apple-converted-space"/>
              <w:color w:val="000000"/>
              <w:szCs w:val="22"/>
              <w:shd w:val="clear" w:color="auto" w:fill="FFFFFF"/>
            </w:rPr>
            <w:t>mol</w:t>
          </w:r>
          <w:proofErr w:type="spellEnd"/>
          <w:r w:rsidRPr="00E562DD">
            <w:rPr>
              <w:rStyle w:val="apple-converted-space"/>
              <w:color w:val="000000"/>
              <w:szCs w:val="22"/>
              <w:shd w:val="clear" w:color="auto" w:fill="FFFFFF"/>
            </w:rPr>
            <w:t>/m3” (“</w:t>
          </w:r>
          <w:proofErr w:type="spellStart"/>
          <w:r w:rsidRPr="00E562DD">
            <w:rPr>
              <w:rStyle w:val="apple-converted-space"/>
              <w:color w:val="000000"/>
              <w:szCs w:val="22"/>
              <w:shd w:val="clear" w:color="auto" w:fill="FFFFFF"/>
            </w:rPr>
            <w:t>mmol</w:t>
          </w:r>
          <w:proofErr w:type="spellEnd"/>
          <w:r w:rsidRPr="00E562DD">
            <w:rPr>
              <w:rStyle w:val="apple-converted-space"/>
              <w:color w:val="000000"/>
              <w:szCs w:val="22"/>
              <w:shd w:val="clear" w:color="auto" w:fill="FFFFFF"/>
            </w:rPr>
            <w:t xml:space="preserve">/l”). Similar situations can be observed with using of </w:t>
          </w:r>
          <w:proofErr w:type="spellStart"/>
          <w:r w:rsidRPr="00E562DD">
            <w:rPr>
              <w:rStyle w:val="apple-converted-space"/>
              <w:color w:val="000000"/>
              <w:szCs w:val="22"/>
              <w:shd w:val="clear" w:color="auto" w:fill="FFFFFF"/>
            </w:rPr>
            <w:t>pK</w:t>
          </w:r>
          <w:proofErr w:type="spellEnd"/>
          <w:r w:rsidRPr="00E562DD">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6664FD">
          <w:pPr>
            <w:pStyle w:val="Nadpis3"/>
          </w:pPr>
          <w:bookmarkStart w:id="39" w:name="_Toc408842111"/>
          <w:bookmarkStart w:id="40" w:name="_Toc408844060"/>
          <w:bookmarkStart w:id="41" w:name="_Toc408845893"/>
          <w:bookmarkStart w:id="42" w:name="_Toc409289275"/>
          <w:r w:rsidRPr="00E562DD">
            <w:t xml:space="preserve">Redundant </w:t>
          </w:r>
          <w:r w:rsidR="008E24D5" w:rsidRPr="00E562DD">
            <w:t xml:space="preserve">physical </w:t>
          </w:r>
          <w:r w:rsidRPr="00E562DD">
            <w:t>quantities</w:t>
          </w:r>
          <w:bookmarkEnd w:id="39"/>
          <w:bookmarkEnd w:id="40"/>
          <w:bookmarkEnd w:id="41"/>
          <w:bookmarkEnd w:id="42"/>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proofErr w:type="spellStart"/>
          <w:r w:rsidR="00B75D2A" w:rsidRPr="00E562DD">
            <w:rPr>
              <w:rFonts w:ascii="Times New Roman" w:hAnsi="Times New Roman" w:cs="Times New Roman"/>
            </w:rPr>
            <w:t>unitless</w:t>
          </w:r>
          <w:proofErr w:type="spellEnd"/>
          <w:r w:rsidR="00B75D2A" w:rsidRPr="00E562DD">
            <w:rPr>
              <w:rFonts w:ascii="Times New Roman" w:hAnsi="Times New Roman" w:cs="Times New Roman"/>
            </w:rPr>
            <w:t xml:space="preserve">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43" w:name="_Ref408707762"/>
          <w:bookmarkStart w:id="44" w:name="_Toc408842112"/>
          <w:bookmarkStart w:id="45" w:name="_Toc408844061"/>
          <w:bookmarkStart w:id="46" w:name="_Toc408845894"/>
          <w:bookmarkStart w:id="47" w:name="_Toc409289276"/>
          <w:r w:rsidRPr="00E562DD">
            <w:t>Conservation laws</w:t>
          </w:r>
          <w:bookmarkEnd w:id="43"/>
          <w:bookmarkEnd w:id="44"/>
          <w:bookmarkEnd w:id="45"/>
          <w:bookmarkEnd w:id="46"/>
          <w:bookmarkEnd w:id="47"/>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w:t>
          </w:r>
          <w:r w:rsidRPr="00E562DD">
            <w:rPr>
              <w:rFonts w:ascii="Times New Roman" w:hAnsi="Times New Roman" w:cs="Times New Roman"/>
            </w:rPr>
            <w:lastRenderedPageBreak/>
            <w:t xml:space="preserve">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8" w:name="_Toc408842113"/>
          <w:bookmarkStart w:id="49" w:name="_Toc408844062"/>
          <w:bookmarkStart w:id="50" w:name="_Toc408845895"/>
          <w:bookmarkStart w:id="51" w:name="_Toc409289277"/>
          <w:bookmarkStart w:id="52" w:name="_Ref411702597"/>
          <w:bookmarkStart w:id="53" w:name="_Toc413447176"/>
          <w:r w:rsidRPr="00E562DD">
            <w:rPr>
              <w:rFonts w:ascii="Times New Roman" w:hAnsi="Times New Roman" w:cs="Times New Roman"/>
            </w:rPr>
            <w:t>Modelica Principles</w:t>
          </w:r>
          <w:bookmarkEnd w:id="48"/>
          <w:bookmarkEnd w:id="49"/>
          <w:bookmarkEnd w:id="50"/>
          <w:bookmarkEnd w:id="51"/>
          <w:bookmarkEnd w:id="52"/>
          <w:bookmarkEnd w:id="53"/>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xml:space="preserve">. For example Dymola, OpenModelica, </w:t>
          </w:r>
          <w:proofErr w:type="spellStart"/>
          <w:r w:rsidR="000462AA" w:rsidRPr="00E562DD">
            <w:rPr>
              <w:rFonts w:ascii="Times New Roman" w:hAnsi="Times New Roman" w:cs="Times New Roman"/>
            </w:rPr>
            <w:t>JModelica</w:t>
          </w:r>
          <w:proofErr w:type="spellEnd"/>
          <w:r w:rsidR="000462AA" w:rsidRPr="00E562DD">
            <w:rPr>
              <w:rFonts w:ascii="Times New Roman" w:hAnsi="Times New Roman" w:cs="Times New Roman"/>
            </w:rPr>
            <w:t xml:space="preserve">, CATIA Systems, </w:t>
          </w:r>
          <w:proofErr w:type="spellStart"/>
          <w:r w:rsidR="000462AA" w:rsidRPr="00E562DD">
            <w:rPr>
              <w:rFonts w:ascii="Times New Roman" w:hAnsi="Times New Roman" w:cs="Times New Roman"/>
            </w:rPr>
            <w:t>CyModelica</w:t>
          </w:r>
          <w:proofErr w:type="spellEnd"/>
          <w:r w:rsidR="000462AA" w:rsidRPr="00E562DD">
            <w:rPr>
              <w:rFonts w:ascii="Times New Roman" w:hAnsi="Times New Roman" w:cs="Times New Roman"/>
            </w:rPr>
            <w:t xml:space="preserve">, </w:t>
          </w:r>
          <w:proofErr w:type="spellStart"/>
          <w:r w:rsidR="000462AA" w:rsidRPr="00E562DD">
            <w:rPr>
              <w:rFonts w:ascii="Times New Roman" w:hAnsi="Times New Roman" w:cs="Times New Roman"/>
            </w:rPr>
            <w:t>MapleSim</w:t>
          </w:r>
          <w:proofErr w:type="spellEnd"/>
          <w:r w:rsidR="000462AA" w:rsidRPr="00E562DD">
            <w:rPr>
              <w:rFonts w:ascii="Times New Roman" w:hAnsi="Times New Roman" w:cs="Times New Roman"/>
            </w:rPr>
            <w:t xml:space="preserve"> or Wolfram </w:t>
          </w:r>
          <w:proofErr w:type="spellStart"/>
          <w:r w:rsidR="000462AA" w:rsidRPr="00E562DD">
            <w:rPr>
              <w:rFonts w:ascii="Times New Roman" w:hAnsi="Times New Roman" w:cs="Times New Roman"/>
            </w:rPr>
            <w:t>SystemModeler</w:t>
          </w:r>
          <w:proofErr w:type="spellEnd"/>
          <w:r w:rsidR="000462AA" w:rsidRPr="00E562DD">
            <w:rPr>
              <w:rFonts w:ascii="Times New Roman" w:hAnsi="Times New Roman" w:cs="Times New Roman"/>
            </w:rPr>
            <w:t>.</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w:t>
          </w:r>
          <w:proofErr w:type="spellStart"/>
          <w:r>
            <w:rPr>
              <w:rFonts w:ascii="Times New Roman" w:hAnsi="Times New Roman" w:cs="Times New Roman"/>
            </w:rPr>
            <w:t>Physiomodel</w:t>
          </w:r>
          <w:proofErr w:type="spellEnd"/>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4" w:name="_Floating_point_numbers"/>
          <w:bookmarkStart w:id="55" w:name="_Toc408842114"/>
          <w:bookmarkStart w:id="56" w:name="_Toc408844063"/>
          <w:bookmarkStart w:id="57" w:name="_Toc408845896"/>
          <w:bookmarkStart w:id="58" w:name="_Toc409289278"/>
          <w:bookmarkEnd w:id="54"/>
          <w:r w:rsidRPr="00E562DD">
            <w:t>Floating point numbers</w:t>
          </w:r>
          <w:bookmarkEnd w:id="55"/>
          <w:bookmarkEnd w:id="56"/>
          <w:bookmarkEnd w:id="57"/>
          <w:bookmarkEnd w:id="58"/>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9" w:name="_Toc408842115"/>
          <w:bookmarkStart w:id="60" w:name="_Toc408844064"/>
          <w:bookmarkStart w:id="61" w:name="_Toc408845897"/>
          <w:bookmarkStart w:id="62" w:name="_Toc409289279"/>
          <w:r>
            <w:lastRenderedPageBreak/>
            <w:t xml:space="preserve">Object-oriented </w:t>
          </w:r>
          <w:r w:rsidR="00D854E2">
            <w:t>programming</w:t>
          </w:r>
          <w:bookmarkEnd w:id="59"/>
          <w:bookmarkEnd w:id="60"/>
          <w:bookmarkEnd w:id="61"/>
          <w:bookmarkEnd w:id="62"/>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proofErr w:type="spellStart"/>
          <w:r w:rsidRPr="00E562DD">
            <w:rPr>
              <w:rFonts w:ascii="Times New Roman" w:eastAsia="Times New Roman" w:hAnsi="Times New Roman" w:cs="Times New Roman"/>
              <w:color w:val="0000FF"/>
              <w:lang w:val="cs-CZ"/>
            </w:rPr>
            <w:t>parameter</w:t>
          </w:r>
          <w:proofErr w:type="spellEnd"/>
          <w:r w:rsidRPr="00E562DD">
            <w:rPr>
              <w:rFonts w:ascii="Times New Roman" w:eastAsia="Times New Roman" w:hAnsi="Times New Roman" w:cs="Times New Roman"/>
              <w:color w:val="0000FF"/>
              <w:lang w:val="cs-CZ"/>
            </w:rPr>
            <w:t>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w:t>
          </w:r>
          <w:proofErr w:type="spellStart"/>
          <w:r w:rsidRPr="00E562DD">
            <w:rPr>
              <w:rFonts w:ascii="Times New Roman" w:eastAsia="Times New Roman" w:hAnsi="Times New Roman" w:cs="Times New Roman"/>
              <w:color w:val="006400"/>
              <w:lang w:val="cs-CZ"/>
            </w:rPr>
            <w:t>number</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parameter</w:t>
          </w:r>
          <w:proofErr w:type="spellEnd"/>
          <w:r w:rsidRPr="00E562DD">
            <w:rPr>
              <w:rFonts w:ascii="Times New Roman" w:eastAsia="Times New Roman" w:hAnsi="Times New Roman" w:cs="Times New Roman"/>
              <w:color w:val="006400"/>
              <w:lang w:val="cs-CZ"/>
            </w:rPr>
            <w:t>"</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proofErr w:type="spellStart"/>
          <w:r w:rsidRPr="00E562DD">
            <w:rPr>
              <w:rFonts w:ascii="Times New Roman" w:eastAsia="Times New Roman" w:hAnsi="Times New Roman" w:cs="Times New Roman"/>
              <w:color w:val="0000FF"/>
              <w:lang w:val="cs-CZ"/>
            </w:rPr>
            <w:t>class</w:t>
          </w:r>
          <w:proofErr w:type="spellEnd"/>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Definition</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w:t>
          </w:r>
          <w:proofErr w:type="spellStart"/>
          <w:r w:rsidRPr="00E562DD">
            <w:rPr>
              <w:rFonts w:ascii="Times New Roman" w:eastAsia="Times New Roman" w:hAnsi="Times New Roman" w:cs="Times New Roman"/>
              <w:color w:val="006400"/>
              <w:lang w:val="cs-CZ"/>
            </w:rPr>
            <w:t>First</w:t>
          </w:r>
          <w:proofErr w:type="spellEnd"/>
          <w:r w:rsidRPr="00E562DD">
            <w:rPr>
              <w:rFonts w:ascii="Times New Roman" w:eastAsia="Times New Roman" w:hAnsi="Times New Roman" w:cs="Times New Roman"/>
              <w:color w:val="006400"/>
              <w:lang w:val="cs-CZ"/>
            </w:rPr>
            <w:t>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w:t>
          </w:r>
          <w:proofErr w:type="spellStart"/>
          <w:r w:rsidRPr="00E562DD">
            <w:rPr>
              <w:rFonts w:ascii="Times New Roman" w:eastAsia="Times New Roman" w:hAnsi="Times New Roman" w:cs="Times New Roman"/>
              <w:color w:val="006400"/>
              <w:lang w:val="cs-CZ"/>
            </w:rPr>
            <w:t>of</w:t>
          </w:r>
          <w:proofErr w:type="spellEnd"/>
          <w:r w:rsidRPr="00E562DD">
            <w:rPr>
              <w:rFonts w:ascii="Times New Roman" w:eastAsia="Times New Roman" w:hAnsi="Times New Roman" w:cs="Times New Roman"/>
              <w:color w:val="006400"/>
              <w:lang w:val="cs-CZ"/>
            </w:rPr>
            <w:t> </w:t>
          </w:r>
          <w:proofErr w:type="spellStart"/>
          <w:r w:rsidRPr="00E562DD">
            <w:rPr>
              <w:rFonts w:ascii="Times New Roman" w:eastAsia="Times New Roman" w:hAnsi="Times New Roman" w:cs="Times New Roman"/>
              <w:color w:val="006400"/>
              <w:lang w:val="cs-CZ"/>
            </w:rPr>
            <w:t>class</w:t>
          </w:r>
          <w:proofErr w:type="spellEnd"/>
          <w:r w:rsidRPr="00E562DD">
            <w:rPr>
              <w:rFonts w:ascii="Times New Roman" w:eastAsia="Times New Roman" w:hAnsi="Times New Roman" w:cs="Times New Roman"/>
              <w:color w:val="006400"/>
              <w:lang w:val="cs-CZ"/>
            </w:rPr>
            <w:t>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lastRenderedPageBreak/>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63"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1</w:t>
          </w:r>
          <w:r w:rsidRPr="00E562DD">
            <w:rPr>
              <w:rFonts w:ascii="Times New Roman" w:hAnsi="Times New Roman" w:cs="Times New Roman"/>
            </w:rPr>
            <w:fldChar w:fldCharType="end"/>
          </w:r>
          <w:bookmarkEnd w:id="63"/>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Any class instance could be added to ‘</w:t>
          </w:r>
          <w:proofErr w:type="spellStart"/>
          <w:r w:rsidR="009D0B65" w:rsidRPr="00E562DD">
            <w:rPr>
              <w:rFonts w:ascii="Times New Roman" w:hAnsi="Times New Roman" w:cs="Times New Roman"/>
            </w:rPr>
            <w:t>MyClass</w:t>
          </w:r>
          <w:proofErr w:type="spellEnd"/>
          <w:r w:rsidR="009D0B65" w:rsidRPr="00E562DD">
            <w:rPr>
              <w:rFonts w:ascii="Times New Roman" w:hAnsi="Times New Roman" w:cs="Times New Roman"/>
            </w:rPr>
            <w:t>’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4" w:name="_Toc408842116"/>
          <w:bookmarkStart w:id="65" w:name="_Toc408844065"/>
          <w:bookmarkStart w:id="66" w:name="_Toc408845898"/>
          <w:bookmarkStart w:id="67" w:name="_Toc409289280"/>
          <w:r w:rsidRPr="00E562DD">
            <w:t>Connections</w:t>
          </w:r>
          <w:bookmarkEnd w:id="64"/>
          <w:bookmarkEnd w:id="65"/>
          <w:bookmarkEnd w:id="66"/>
          <w:bookmarkEnd w:id="67"/>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w:t>
          </w:r>
          <w:proofErr w:type="spellStart"/>
          <w:r w:rsidR="001249CD" w:rsidRPr="00E562DD">
            <w:rPr>
              <w:rFonts w:ascii="Times New Roman" w:hAnsi="Times New Roman" w:cs="Times New Roman"/>
            </w:rPr>
            <w:t>MyClass</w:t>
          </w:r>
          <w:proofErr w:type="spellEnd"/>
          <w:r w:rsidR="001249CD" w:rsidRPr="00E562D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562DD">
            <w:rPr>
              <w:rFonts w:ascii="Times New Roman" w:hAnsi="Times New Roman" w:cs="Times New Roman"/>
            </w:rPr>
            <w:t>busConnector</w:t>
          </w:r>
          <w:proofErr w:type="spellEnd"/>
          <w:r w:rsidR="00E37093" w:rsidRPr="00E562DD">
            <w:rPr>
              <w:rFonts w:ascii="Times New Roman" w:hAnsi="Times New Roman" w:cs="Times New Roman"/>
            </w:rPr>
            <w:t>’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w:t>
          </w:r>
          <w:proofErr w:type="spellStart"/>
          <w:r w:rsidRPr="00E562DD">
            <w:rPr>
              <w:rFonts w:ascii="Times New Roman" w:hAnsi="Times New Roman" w:cs="Times New Roman"/>
            </w:rPr>
            <w:t>nonflow</w:t>
          </w:r>
          <w:proofErr w:type="spellEnd"/>
          <w:r w:rsidRPr="00E562DD">
            <w:rPr>
              <w:rFonts w:ascii="Times New Roman" w:hAnsi="Times New Roman" w:cs="Times New Roman"/>
            </w:rPr>
            <w:t xml:space="preserve">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 xml:space="preserve">t is possible to connect any number of </w:t>
          </w:r>
          <w:r w:rsidR="00F65463" w:rsidRPr="00E562DD">
            <w:rPr>
              <w:rFonts w:ascii="Times New Roman" w:hAnsi="Times New Roman" w:cs="Times New Roman"/>
            </w:rPr>
            <w:lastRenderedPageBreak/>
            <w:t>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w:t>
          </w:r>
          <w:proofErr w:type="spellStart"/>
          <w:r w:rsidR="000719EF" w:rsidRPr="00E562DD">
            <w:rPr>
              <w:rFonts w:ascii="Times New Roman" w:hAnsi="Times New Roman" w:cs="Times New Roman"/>
            </w:rPr>
            <w:t>nonflows</w:t>
          </w:r>
          <w:proofErr w:type="spellEnd"/>
          <w:r w:rsidR="000719EF" w:rsidRPr="00E562DD">
            <w:rPr>
              <w:rFonts w:ascii="Times New Roman" w:hAnsi="Times New Roman" w:cs="Times New Roman"/>
            </w:rPr>
            <w:t xml:space="preserve">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8" w:name="_Toc408842118"/>
          <w:bookmarkStart w:id="69" w:name="_Toc408844067"/>
          <w:bookmarkStart w:id="70" w:name="_Toc408845900"/>
          <w:bookmarkStart w:id="71"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Pr>
              <w:rFonts w:ascii="Times New Roman" w:hAnsi="Times New Roman" w:cs="Times New Roman"/>
            </w:rPr>
            <w:t>Modelica.Analog.Basic.Resistor</w:t>
          </w:r>
          <w:proofErr w:type="spellEnd"/>
          <w:r>
            <w:rPr>
              <w:rFonts w:ascii="Times New Roman" w:hAnsi="Times New Roman" w:cs="Times New Roman"/>
            </w:rPr>
            <w:t xml:space="preserve">”.  </w:t>
          </w:r>
        </w:p>
        <w:p w:rsidR="00255F9A" w:rsidRPr="00E562DD" w:rsidRDefault="003362FC" w:rsidP="00911E3F">
          <w:pPr>
            <w:pStyle w:val="Nadpis1"/>
            <w:jc w:val="both"/>
            <w:rPr>
              <w:rStyle w:val="Znaknadpisu1"/>
              <w:rFonts w:ascii="Times New Roman" w:hAnsi="Times New Roman" w:cs="Times New Roman"/>
            </w:rPr>
          </w:pPr>
          <w:bookmarkStart w:id="72" w:name="_Ref411702997"/>
          <w:bookmarkStart w:id="73" w:name="_Toc413447177"/>
          <w:r w:rsidRPr="00E562DD">
            <w:rPr>
              <w:rStyle w:val="Znaknadpisu1"/>
              <w:rFonts w:ascii="Times New Roman" w:hAnsi="Times New Roman" w:cs="Times New Roman"/>
            </w:rPr>
            <w:t>Physiolibrary</w:t>
          </w:r>
          <w:bookmarkEnd w:id="68"/>
          <w:bookmarkEnd w:id="69"/>
          <w:bookmarkEnd w:id="70"/>
          <w:bookmarkEnd w:id="71"/>
          <w:bookmarkEnd w:id="72"/>
          <w:bookmarkEnd w:id="73"/>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w:t>
          </w:r>
          <w:proofErr w:type="spellStart"/>
          <w:r w:rsidR="00EB2D12" w:rsidRPr="00E562DD">
            <w:rPr>
              <w:rFonts w:ascii="Times New Roman" w:hAnsi="Times New Roman" w:cs="Times New Roman"/>
            </w:rPr>
            <w:t>Physiomodel</w:t>
          </w:r>
          <w:proofErr w:type="spellEnd"/>
          <w:r w:rsidR="00EB2D12" w:rsidRPr="00E562DD">
            <w:rPr>
              <w:rFonts w:ascii="Times New Roman" w:hAnsi="Times New Roman" w:cs="Times New Roman"/>
            </w:rPr>
            <w:t xml:space="preserve">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xml:space="preserve">, </w:t>
          </w:r>
          <w:proofErr w:type="spellStart"/>
          <w:r w:rsidRPr="00E562DD">
            <w:rPr>
              <w:rFonts w:ascii="Times New Roman" w:hAnsi="Times New Roman" w:cs="Times New Roman"/>
            </w:rPr>
            <w:t>Siggaard’s</w:t>
          </w:r>
          <w:proofErr w:type="spellEnd"/>
          <w:r w:rsidRPr="00E562DD">
            <w:rPr>
              <w:rFonts w:ascii="Times New Roman" w:hAnsi="Times New Roman" w:cs="Times New Roman"/>
            </w:rPr>
            <w:t xml:space="preserve">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5&lt;/Year&gt;&lt;RecNum&gt;780&lt;/RecNum&gt;&lt;DisplayText&gt;[10]&lt;/DisplayText&gt;&lt;record&gt;&lt;rec-number&gt;780&lt;/rec-number&gt;&lt;foreign-keys&gt;&lt;key app="EN" db-id="asff5atfts5dsyeed99x09p9vrrp5apxfr5e" timestamp="1421508430"&gt;78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w:t>
          </w:r>
          <w:proofErr w:type="spellStart"/>
          <w:r w:rsidR="006375FD" w:rsidRPr="00E562DD">
            <w:rPr>
              <w:rFonts w:ascii="Times New Roman" w:hAnsi="Times New Roman" w:cs="Times New Roman"/>
            </w:rPr>
            <w:t>Physiomodel</w:t>
          </w:r>
          <w:proofErr w:type="spellEnd"/>
          <w:r w:rsidR="006375FD" w:rsidRPr="00E562DD">
            <w:rPr>
              <w:rFonts w:ascii="Times New Roman" w:hAnsi="Times New Roman" w:cs="Times New Roman"/>
            </w:rPr>
            <w:t>.</w:t>
          </w:r>
        </w:p>
        <w:p w:rsidR="00FB1197" w:rsidRPr="00E562DD" w:rsidRDefault="00FB1197" w:rsidP="00911E3F">
          <w:pPr>
            <w:pStyle w:val="Titulek"/>
            <w:keepNext/>
            <w:jc w:val="both"/>
            <w:rPr>
              <w:rFonts w:ascii="Times New Roman" w:hAnsi="Times New Roman" w:cs="Times New Roman"/>
            </w:rPr>
          </w:pPr>
          <w:bookmarkStart w:id="74"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4"/>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proofErr w:type="spellStart"/>
                <w:r w:rsidRPr="00E562DD">
                  <w:rPr>
                    <w:rFonts w:ascii="Times New Roman" w:eastAsia="Calibri" w:hAnsi="Times New Roman" w:cs="Times New Roman"/>
                    <w:bCs/>
                    <w:color w:val="000000"/>
                    <w:sz w:val="20"/>
                  </w:rPr>
                  <w:t>osmolarity</w:t>
                </w:r>
                <w:proofErr w:type="spellEnd"/>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4929326D" wp14:editId="4C8066D9">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74F67835" wp14:editId="2E6E803E">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lastRenderedPageBreak/>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Table 4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5"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5"/>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C710ED"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C710ED"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C710ED"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603A8F15" wp14:editId="418FFA30">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B7DC9F2" wp14:editId="33B91FD5">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6006FCD4" wp14:editId="071E31AD">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6.4pt;height:57.6pt" o:ole="">
                      <v:imagedata r:id="rId15" o:title=""/>
                    </v:shape>
                    <o:OLEObject Type="Embed" ProgID="PBrush" ShapeID="_x0000_i1025" DrawAspect="Content" ObjectID="_1487543437" r:id="rId16"/>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2C647977" wp14:editId="259485E0">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4DE0AC54" wp14:editId="3F3FF712">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1.6pt;height:39.6pt" o:ole="">
                      <v:imagedata r:id="rId19" o:title=""/>
                    </v:shape>
                    <o:OLEObject Type="Embed" ProgID="PBrush" ShapeID="_x0000_i1026" DrawAspect="Content" ObjectID="_1487543438" r:id="rId20"/>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3.6pt;height:60pt" o:ole="">
                      <v:imagedata r:id="rId21" o:title=""/>
                    </v:shape>
                    <o:OLEObject Type="Embed" ProgID="PBrush" ShapeID="_x0000_i1027" DrawAspect="Content" ObjectID="_1487543439"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3F63E3D" wp14:editId="68BE75B0">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DB5BE5F" wp14:editId="70552FC1">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0F15F906" wp14:editId="58FF2309">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6.4pt" o:ole="">
                      <v:imagedata r:id="rId26" o:title=""/>
                    </v:shape>
                    <o:OLEObject Type="Embed" ProgID="PBrush" ShapeID="_x0000_i1028" DrawAspect="Content" ObjectID="_1487543440"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4EEFF187" wp14:editId="6611990A">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4C28FC09" wp14:editId="5B59B238">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2.4pt;height:56.4pt" o:ole="">
                      <v:imagedata r:id="rId30" o:title=""/>
                    </v:shape>
                    <o:OLEObject Type="Embed" ProgID="PBrush" ShapeID="_x0000_i1029" DrawAspect="Content" ObjectID="_1487543441" r:id="rId31"/>
                  </w:object>
                </w:r>
                <w:proofErr w:type="spellStart"/>
                <w:r w:rsidRPr="00E562DD">
                  <w:rPr>
                    <w:rFonts w:ascii="Times New Roman" w:hAnsi="Times New Roman" w:cs="Times New Roman"/>
                  </w:rPr>
                  <w:t>Osmolarity</w:t>
                </w:r>
                <w:proofErr w:type="spellEnd"/>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2.4pt" o:ole="">
                      <v:imagedata r:id="rId32" o:title=""/>
                    </v:shape>
                    <o:OLEObject Type="Embed" ProgID="PBrush" ShapeID="_x0000_i1030" DrawAspect="Content" ObjectID="_1487543442" r:id="rId33"/>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1B16FD17" wp14:editId="5BF820AA">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909F445" wp14:editId="6DECE5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41D7E05" wp14:editId="6A785790">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5.6pt" o:ole="">
                      <v:imagedata r:id="rId37" o:title=""/>
                    </v:shape>
                    <o:OLEObject Type="Embed" ProgID="PBrush" ShapeID="_x0000_i1031" DrawAspect="Content" ObjectID="_1487543443"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6.4pt;height:38.4pt" o:ole="">
                      <v:imagedata r:id="rId39" o:title=""/>
                    </v:shape>
                    <o:OLEObject Type="Embed" ProgID="PBrush" ShapeID="_x0000_i1032" DrawAspect="Content" ObjectID="_1487543444" r:id="rId40"/>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6" w:name="_Toc408842119"/>
          <w:bookmarkStart w:id="77" w:name="_Toc408844068"/>
          <w:bookmarkStart w:id="78" w:name="_Toc408845901"/>
          <w:bookmarkStart w:id="79" w:name="_Toc409289283"/>
          <w:bookmarkStart w:id="80" w:name="_Toc413447178"/>
          <w:r w:rsidRPr="00E562DD">
            <w:rPr>
              <w:rFonts w:ascii="Times New Roman" w:hAnsi="Times New Roman" w:cs="Times New Roman"/>
            </w:rPr>
            <w:lastRenderedPageBreak/>
            <w:t>Types</w:t>
          </w:r>
          <w:bookmarkEnd w:id="76"/>
          <w:bookmarkEnd w:id="77"/>
          <w:bookmarkEnd w:id="78"/>
          <w:bookmarkEnd w:id="79"/>
          <w:bookmarkEnd w:id="80"/>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for simple input/output connectors, which are in Physiolibrary specified for each type in package ‘</w:t>
          </w:r>
          <w:proofErr w:type="spellStart"/>
          <w:r w:rsidRPr="00E562DD">
            <w:rPr>
              <w:rFonts w:ascii="Times New Roman" w:hAnsi="Times New Roman" w:cs="Times New Roman"/>
            </w:rPr>
            <w:t>Types.RealIO</w:t>
          </w:r>
          <w:proofErr w:type="spellEnd"/>
          <w:r w:rsidRPr="00E562DD">
            <w:rPr>
              <w:rFonts w:ascii="Times New Roman" w:hAnsi="Times New Roman" w:cs="Times New Roman"/>
            </w:rPr>
            <w:t xml:space="preserve">’. Using this typed connectors instead of simple </w:t>
          </w:r>
          <w:proofErr w:type="spellStart"/>
          <w:r w:rsidRPr="00E562DD">
            <w:rPr>
              <w:rFonts w:ascii="Times New Roman" w:hAnsi="Times New Roman" w:cs="Times New Roman"/>
            </w:rPr>
            <w:t>RealInput</w:t>
          </w:r>
          <w:proofErr w:type="spellEnd"/>
          <w:r w:rsidRPr="00E562DD">
            <w:rPr>
              <w:rFonts w:ascii="Times New Roman" w:hAnsi="Times New Roman" w:cs="Times New Roman"/>
            </w:rPr>
            <w:t>/</w:t>
          </w:r>
          <w:proofErr w:type="spellStart"/>
          <w:r w:rsidRPr="00E562DD">
            <w:rPr>
              <w:rFonts w:ascii="Times New Roman" w:hAnsi="Times New Roman" w:cs="Times New Roman"/>
            </w:rPr>
            <w:t>RealOutput</w:t>
          </w:r>
          <w:proofErr w:type="spellEnd"/>
          <w:r w:rsidRPr="00E562DD">
            <w:rPr>
              <w:rFonts w:ascii="Times New Roman" w:hAnsi="Times New Roman" w:cs="Times New Roman"/>
            </w:rPr>
            <w:t xml:space="preserve">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For the dialog setting of just one value into the model are prepared constants for each type in package ‘</w:t>
          </w:r>
          <w:proofErr w:type="spellStart"/>
          <w:r w:rsidRPr="00E562DD">
            <w:rPr>
              <w:rFonts w:ascii="Times New Roman" w:hAnsi="Times New Roman" w:cs="Times New Roman"/>
            </w:rPr>
            <w:t>Types.Constants</w:t>
          </w:r>
          <w:proofErr w:type="spellEnd"/>
          <w:r w:rsidRPr="00E562DD">
            <w:rPr>
              <w:rFonts w:ascii="Times New Roman" w:hAnsi="Times New Roman" w:cs="Times New Roman"/>
            </w:rPr>
            <w:t xml:space="preserve">’.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81" w:name="_Blocks"/>
          <w:bookmarkStart w:id="82" w:name="_Toc408842120"/>
          <w:bookmarkStart w:id="83" w:name="_Toc408844069"/>
          <w:bookmarkStart w:id="84" w:name="_Toc408845902"/>
          <w:bookmarkStart w:id="85" w:name="_Toc409289284"/>
          <w:bookmarkStart w:id="86" w:name="_Toc413447179"/>
          <w:bookmarkEnd w:id="81"/>
          <w:r w:rsidRPr="00E562DD">
            <w:rPr>
              <w:rFonts w:ascii="Times New Roman" w:hAnsi="Times New Roman" w:cs="Times New Roman"/>
            </w:rPr>
            <w:t>Blocks</w:t>
          </w:r>
          <w:bookmarkEnd w:id="82"/>
          <w:bookmarkEnd w:id="83"/>
          <w:bookmarkEnd w:id="84"/>
          <w:bookmarkEnd w:id="85"/>
          <w:bookmarkEnd w:id="86"/>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w:t>
          </w:r>
          <w:proofErr w:type="spellStart"/>
          <w:r w:rsidR="00AD2DE0" w:rsidRPr="00E562DD">
            <w:rPr>
              <w:rFonts w:ascii="Times New Roman" w:hAnsi="Times New Roman" w:cs="Times New Roman"/>
            </w:rPr>
            <w:t>u</w:t>
          </w:r>
          <w:proofErr w:type="gramStart"/>
          <w:r w:rsidR="00AD2DE0" w:rsidRPr="00E562DD">
            <w:rPr>
              <w:rFonts w:ascii="Times New Roman" w:hAnsi="Times New Roman" w:cs="Times New Roman"/>
            </w:rPr>
            <w:t>,v</w:t>
          </w:r>
          <w:proofErr w:type="spellEnd"/>
          <w:proofErr w:type="gramEnd"/>
          <w:r w:rsidR="00AD2DE0" w:rsidRPr="00E562DD">
            <w:rPr>
              <w:rFonts w:ascii="Times New Roman" w:hAnsi="Times New Roman" w:cs="Times New Roman"/>
            </w:rPr>
            <w:t xml:space="preserve">)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xml:space="preserve">, which is defined by nearest curve points. During initialization has each segment prepared coefficient </w:t>
          </w:r>
          <w:proofErr w:type="spellStart"/>
          <w:r w:rsidR="00FB43D1" w:rsidRPr="00E562DD">
            <w:rPr>
              <w:rFonts w:ascii="Times New Roman" w:hAnsi="Times New Roman" w:cs="Times New Roman"/>
            </w:rPr>
            <w:t>a</w:t>
          </w:r>
          <w:proofErr w:type="gramStart"/>
          <w:r w:rsidR="00FB43D1" w:rsidRPr="00E562DD">
            <w:rPr>
              <w:rFonts w:ascii="Times New Roman" w:hAnsi="Times New Roman" w:cs="Times New Roman"/>
            </w:rPr>
            <w:t>,b,c,d</w:t>
          </w:r>
          <w:proofErr w:type="spellEnd"/>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Pr>
              <w:rFonts w:ascii="Times New Roman" w:hAnsi="Times New Roman" w:cs="Times New Roman"/>
            </w:rPr>
            <w:t>Blocks.Factors</w:t>
          </w:r>
          <w:proofErr w:type="spellEnd"/>
          <w:r w:rsidR="003C60CB">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7"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7"/>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proofErr w:type="spellStart"/>
          <w:r w:rsidR="00FC13DA">
            <w:rPr>
              <w:rFonts w:ascii="Times New Roman" w:hAnsi="Times New Roman" w:cs="Times New Roman"/>
            </w:rPr>
            <w:t>t</w:t>
          </w:r>
          <w:proofErr w:type="spellEnd"/>
          <w:r w:rsidR="00FC13DA">
            <w:rPr>
              <w:rFonts w:ascii="Times New Roman" w:hAnsi="Times New Roman" w:cs="Times New Roman"/>
            </w:rPr>
            <w:t xml:space="preserve">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8" w:name="_Ref408714012"/>
          <w:bookmarkStart w:id="89" w:name="_Toc408842121"/>
          <w:bookmarkStart w:id="90" w:name="_Toc408844070"/>
          <w:bookmarkStart w:id="91" w:name="_Toc408845903"/>
          <w:bookmarkStart w:id="92"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014F1">
            <w:rPr>
              <w:rFonts w:ascii="Times New Roman" w:hAnsi="Times New Roman" w:cs="Times New Roman"/>
              <w:noProof/>
            </w:rPr>
            <w:t>5</w:t>
          </w:r>
          <w:r w:rsidRPr="00E562DD">
            <w:rPr>
              <w:rFonts w:ascii="Times New Roman" w:hAnsi="Times New Roman" w:cs="Times New Roman"/>
            </w:rPr>
            <w:fldChar w:fldCharType="end"/>
          </w:r>
          <w:bookmarkEnd w:id="88"/>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3" w:name="_Ref411729939"/>
          <w:bookmarkStart w:id="94" w:name="_Toc413447180"/>
          <w:r w:rsidRPr="00E562DD">
            <w:rPr>
              <w:rFonts w:ascii="Times New Roman" w:hAnsi="Times New Roman" w:cs="Times New Roman"/>
            </w:rPr>
            <w:t>Steady states</w:t>
          </w:r>
          <w:bookmarkEnd w:id="89"/>
          <w:bookmarkEnd w:id="90"/>
          <w:bookmarkEnd w:id="91"/>
          <w:bookmarkEnd w:id="92"/>
          <w:bookmarkEnd w:id="93"/>
          <w:bookmarkEnd w:id="94"/>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5"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5"/>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6" w:name="_Toc408842122"/>
          <w:bookmarkStart w:id="97" w:name="_Toc408844071"/>
          <w:bookmarkStart w:id="98" w:name="_Toc408845904"/>
          <w:bookmarkStart w:id="99" w:name="_Toc409289286"/>
          <w:bookmarkStart w:id="100" w:name="_Toc413447181"/>
          <w:r w:rsidRPr="00FB4072">
            <w:rPr>
              <w:rFonts w:ascii="Times New Roman" w:hAnsi="Times New Roman" w:cs="Times New Roman"/>
            </w:rPr>
            <w:t>Chemical domain</w:t>
          </w:r>
          <w:bookmarkEnd w:id="96"/>
          <w:bookmarkEnd w:id="97"/>
          <w:bookmarkEnd w:id="98"/>
          <w:bookmarkEnd w:id="99"/>
          <w:bookmarkEnd w:id="100"/>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101"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101"/>
                <w:r w:rsidR="00FC027A">
                  <w:t>, Substance</w:t>
                </w:r>
              </w:p>
            </w:tc>
          </w:tr>
          <w:tr w:rsidR="00FC13DA" w:rsidTr="00FC027A">
            <w:trPr>
              <w:trHeight w:val="594"/>
            </w:trPr>
            <w:tc>
              <w:tcPr>
                <w:tcW w:w="7230" w:type="dxa"/>
                <w:vAlign w:val="center"/>
              </w:tcPr>
              <w:p w:rsidR="00FC13DA" w:rsidRDefault="00FC13DA" w:rsidP="00911E3F">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911E3F">
                <w:pPr>
                  <w:pStyle w:val="Titulek"/>
                  <w:jc w:val="both"/>
                </w:pPr>
                <w:bookmarkStart w:id="102"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102"/>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w:t>
          </w:r>
          <w:r w:rsidR="0086366E">
            <w:rPr>
              <w:rFonts w:ascii="Times New Roman" w:hAnsi="Times New Roman" w:cs="Times New Roman"/>
            </w:rPr>
            <w:t>ese</w:t>
          </w:r>
          <w:r w:rsidR="000054BC">
            <w:rPr>
              <w:rFonts w:ascii="Times New Roman" w:hAnsi="Times New Roman" w:cs="Times New Roman"/>
            </w:rPr>
            <w:t xml:space="preserve">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w:t>
          </w:r>
          <w:proofErr w:type="spellStart"/>
          <w:proofErr w:type="gramStart"/>
          <w:r w:rsidR="00C65337">
            <w:rPr>
              <w:rFonts w:ascii="Times New Roman" w:hAnsi="Times New Roman" w:cs="Times New Roman"/>
            </w:rPr>
            <w:t>dH</w:t>
          </w:r>
          <w:proofErr w:type="spellEnd"/>
          <w:proofErr w:type="gramEnd"/>
          <w:r w:rsidR="00C65337">
            <w:rPr>
              <w:rFonts w:ascii="Times New Roman" w:hAnsi="Times New Roman" w:cs="Times New Roman"/>
            </w:rPr>
            <w:t xml:space="preserve">.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w:t>
          </w:r>
          <w:proofErr w:type="spellStart"/>
          <w:r w:rsidR="005221A6">
            <w:rPr>
              <w:rFonts w:ascii="Times New Roman" w:hAnsi="Times New Roman" w:cs="Times New Roman"/>
            </w:rPr>
            <w:t>Van’t</w:t>
          </w:r>
          <w:proofErr w:type="spellEnd"/>
          <w:r w:rsidR="005221A6">
            <w:rPr>
              <w:rFonts w:ascii="Times New Roman" w:hAnsi="Times New Roman" w:cs="Times New Roman"/>
            </w:rPr>
            <w:t xml:space="preserve">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w:t>
          </w:r>
          <w:proofErr w:type="spellStart"/>
          <w:r w:rsidR="005221A6">
            <w:rPr>
              <w:rFonts w:ascii="Times New Roman" w:hAnsi="Times New Roman" w:cs="Times New Roman"/>
            </w:rPr>
            <w:t>dH</w:t>
          </w:r>
          <w:proofErr w:type="spellEnd"/>
          <w:r w:rsidR="005221A6">
            <w:rPr>
              <w:rFonts w:ascii="Times New Roman" w:hAnsi="Times New Roman" w:cs="Times New Roman"/>
            </w:rPr>
            <w:t xml:space="preserve">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103"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103"/>
                <w:r w:rsidR="00FC027A">
                  <w:t>, Heat Flow</w:t>
                </w:r>
              </w:p>
            </w:tc>
          </w:tr>
          <w:tr w:rsidR="007232ED" w:rsidTr="00FC027A">
            <w:trPr>
              <w:trHeight w:val="999"/>
            </w:trPr>
            <w:tc>
              <w:tcPr>
                <w:tcW w:w="7230" w:type="dxa"/>
                <w:vAlign w:val="center"/>
              </w:tcPr>
              <w:p w:rsidR="007232ED" w:rsidRDefault="00C710E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4" w:name="_Ref407015552"/>
                <w:bookmarkStart w:id="105"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4"/>
                <w:r w:rsidR="00FC027A">
                  <w:t xml:space="preserve">, </w:t>
                </w:r>
                <w:proofErr w:type="spellStart"/>
                <w:r w:rsidR="00FC027A">
                  <w:t>Van’t</w:t>
                </w:r>
                <w:proofErr w:type="spellEnd"/>
                <w:r w:rsidR="00FC027A">
                  <w:t xml:space="preserve"> Hoff</w:t>
                </w:r>
                <w:bookmarkEnd w:id="105"/>
              </w:p>
            </w:tc>
          </w:tr>
        </w:tbl>
        <w:p w:rsidR="007232ED" w:rsidRDefault="005221A6" w:rsidP="00911E3F">
          <w:pPr>
            <w:jc w:val="both"/>
            <w:rPr>
              <w:rFonts w:ascii="Times New Roman" w:hAnsi="Times New Roman" w:cs="Times New Roman"/>
            </w:rPr>
          </w:pPr>
          <w:proofErr w:type="spellStart"/>
          <w:r>
            <w:rPr>
              <w:rFonts w:ascii="Times New Roman" w:hAnsi="Times New Roman" w:cs="Times New Roman"/>
            </w:rPr>
            <w:t>Van’t</w:t>
          </w:r>
          <w:proofErr w:type="spellEnd"/>
          <w:r>
            <w:rPr>
              <w:rFonts w:ascii="Times New Roman" w:hAnsi="Times New Roman" w:cs="Times New Roman"/>
            </w:rPr>
            <w:t xml:space="preserve">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proofErr w:type="spellStart"/>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proofErr w:type="gramStart"/>
          <w:r w:rsidR="005D2A04" w:rsidRPr="00C90A1C">
            <w:rPr>
              <w:rFonts w:ascii="Times New Roman" w:hAnsi="Times New Roman" w:cs="Times New Roman"/>
              <w:i/>
              <w:vertAlign w:val="subscript"/>
            </w:rPr>
            <w:t>,T</w:t>
          </w:r>
          <w:proofErr w:type="spellEnd"/>
          <w:proofErr w:type="gramEnd"/>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proofErr w:type="gramStart"/>
          <w:r w:rsidR="005D2A04" w:rsidRPr="0046121A">
            <w:rPr>
              <w:rFonts w:ascii="Times New Roman" w:hAnsi="Times New Roman" w:cs="Times New Roman"/>
              <w:i/>
              <w:vertAlign w:val="subscript"/>
            </w:rPr>
            <w:t>,T</w:t>
          </w:r>
          <w:proofErr w:type="spellEnd"/>
          <w:proofErr w:type="gramEnd"/>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proofErr w:type="spellStart"/>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proofErr w:type="spellEnd"/>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proofErr w:type="spellStart"/>
          <w:proofErr w:type="gramStart"/>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 </w:t>
          </w:r>
          <w:proofErr w:type="spellStart"/>
          <w:r w:rsidR="00C90A1C">
            <w:rPr>
              <w:rFonts w:ascii="Times New Roman" w:hAnsi="Times New Roman" w:cs="Times New Roman"/>
            </w:rPr>
            <w:t>i-th</w:t>
          </w:r>
          <w:proofErr w:type="spellEnd"/>
          <w:r w:rsidR="00C90A1C">
            <w:rPr>
              <w:rFonts w:ascii="Times New Roman" w:hAnsi="Times New Roman" w:cs="Times New Roman"/>
            </w:rPr>
            <w:t xml:space="preserve">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ri</w:t>
          </w:r>
          <w:proofErr w:type="spellEnd"/>
          <w:r w:rsidR="002A004F">
            <w:rPr>
              <w:rFonts w:ascii="Times New Roman" w:hAnsi="Times New Roman" w:cs="Times New Roman"/>
            </w:rPr>
            <w:t xml:space="preserve">. The symbol </w:t>
          </w:r>
          <w:proofErr w:type="spellStart"/>
          <w:proofErr w:type="gramStart"/>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proofErr w:type="spellEnd"/>
          <w:r w:rsidR="002A004F" w:rsidRPr="00C90A1C">
            <w:rPr>
              <w:rFonts w:ascii="Times New Roman" w:hAnsi="Times New Roman" w:cs="Times New Roman"/>
              <w:i/>
            </w:rPr>
            <w:t>(</w:t>
          </w:r>
          <w:proofErr w:type="gramEnd"/>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w:t>
          </w:r>
          <w:proofErr w:type="spellStart"/>
          <w:r w:rsidR="00C90A1C">
            <w:rPr>
              <w:rFonts w:ascii="Times New Roman" w:hAnsi="Times New Roman" w:cs="Times New Roman"/>
            </w:rPr>
            <w:t>th</w:t>
          </w:r>
          <w:proofErr w:type="spellEnd"/>
          <w:r w:rsidR="00C90A1C">
            <w:rPr>
              <w:rFonts w:ascii="Times New Roman" w:hAnsi="Times New Roman" w:cs="Times New Roman"/>
            </w:rPr>
            <w:t xml:space="preserve">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proofErr w:type="spellStart"/>
          <w:r w:rsidR="002A004F" w:rsidRPr="00C90A1C">
            <w:rPr>
              <w:rFonts w:ascii="Times New Roman" w:hAnsi="Times New Roman" w:cs="Times New Roman"/>
              <w:i/>
            </w:rPr>
            <w:t>pj</w:t>
          </w:r>
          <w:proofErr w:type="spellEnd"/>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C710ED"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6" w:name="_Ref406950750"/>
                <w:bookmarkStart w:id="107"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6"/>
                <w:r w:rsidR="00FC027A">
                  <w:t>, Reaction</w:t>
                </w:r>
                <w:bookmarkEnd w:id="107"/>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proofErr w:type="spellStart"/>
          <w:proofErr w:type="gramStart"/>
          <w:r w:rsidRPr="0046121A">
            <w:rPr>
              <w:rFonts w:ascii="Times New Roman" w:hAnsi="Times New Roman" w:cs="Times New Roman"/>
              <w:i/>
            </w:rPr>
            <w:t>dH</w:t>
          </w:r>
          <w:proofErr w:type="spellEnd"/>
          <w:proofErr w:type="gramEnd"/>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w:t>
          </w:r>
          <w:r w:rsidR="0086366E">
            <w:rPr>
              <w:rFonts w:ascii="Times New Roman" w:hAnsi="Times New Roman" w:cs="Times New Roman"/>
            </w:rPr>
            <w:t>using</w:t>
          </w:r>
          <w:r>
            <w:rPr>
              <w:rFonts w:ascii="Times New Roman" w:hAnsi="Times New Roman" w:cs="Times New Roman"/>
            </w:rPr>
            <w:t xml:space="preserve">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08"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08"/>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w:t>
          </w:r>
          <w:r w:rsidR="0086366E">
            <w:rPr>
              <w:rFonts w:ascii="Times New Roman" w:hAnsi="Times New Roman" w:cs="Times New Roman"/>
            </w:rPr>
            <w:t xml:space="preserve"> physiological</w:t>
          </w:r>
          <w:r w:rsidR="00C45B23">
            <w:rPr>
              <w:rFonts w:ascii="Times New Roman" w:hAnsi="Times New Roman" w:cs="Times New Roman"/>
            </w:rPr>
            <w:t xml:space="preserve">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w:t>
          </w:r>
          <w:proofErr w:type="spellStart"/>
          <w:r>
            <w:rPr>
              <w:rFonts w:ascii="Times New Roman" w:hAnsi="Times New Roman" w:cs="Times New Roman"/>
              <w:lang w:val="cs-CZ"/>
            </w:rPr>
            <w:t>usual</w:t>
          </w:r>
          <w:proofErr w:type="spellEnd"/>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273.15 K and the gaseous concentration is proportional to this</w:t>
          </w:r>
          <w:r w:rsidR="0086366E">
            <w:rPr>
              <w:rFonts w:ascii="Times New Roman" w:hAnsi="Times New Roman" w:cs="Times New Roman"/>
            </w:rPr>
            <w:t xml:space="preserve"> physiological</w:t>
          </w:r>
          <w:r w:rsidR="00C45B23">
            <w:rPr>
              <w:rFonts w:ascii="Times New Roman" w:hAnsi="Times New Roman" w:cs="Times New Roman"/>
            </w:rPr>
            <w:t xml:space="preserve"> partial pressure</w:t>
          </w:r>
          <w:r w:rsidR="0086366E">
            <w:rPr>
              <w:rFonts w:ascii="Times New Roman" w:hAnsi="Times New Roman" w:cs="Times New Roman"/>
            </w:rPr>
            <w:t>. However, this physiological partial pressure is defined very unhappy because the real physical partial pressure of the ideal gas can be different because of different temperature</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proofErr w:type="spellStart"/>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proofErr w:type="spellEnd"/>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w:t>
          </w:r>
          <w:r w:rsidR="0086366E">
            <w:rPr>
              <w:rFonts w:ascii="Times New Roman" w:hAnsi="Times New Roman" w:cs="Times New Roman"/>
            </w:rPr>
            <w:t>it is</w:t>
          </w:r>
          <w:r w:rsidR="006B77E8">
            <w:rPr>
              <w:rFonts w:ascii="Times New Roman" w:hAnsi="Times New Roman" w:cs="Times New Roman"/>
            </w:rPr>
            <w:t xml:space="preserv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proofErr w:type="spellStart"/>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proofErr w:type="gramStart"/>
          <w:r w:rsidR="00C51BD1" w:rsidRPr="0046121A">
            <w:rPr>
              <w:rFonts w:ascii="Times New Roman" w:hAnsi="Times New Roman" w:cs="Times New Roman"/>
              <w:i/>
              <w:vertAlign w:val="subscript"/>
            </w:rPr>
            <w:t>,T</w:t>
          </w:r>
          <w:proofErr w:type="spellEnd"/>
          <w:proofErr w:type="gramEnd"/>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proofErr w:type="spellStart"/>
          <w:proofErr w:type="gram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proofErr w:type="spellEnd"/>
          <w:r w:rsidR="007456B9" w:rsidRPr="0046121A">
            <w:rPr>
              <w:rFonts w:ascii="Times New Roman" w:hAnsi="Times New Roman" w:cs="Times New Roman"/>
              <w:i/>
            </w:rPr>
            <w:t>(</w:t>
          </w:r>
          <w:proofErr w:type="gramEnd"/>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proofErr w:type="spellStart"/>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proofErr w:type="spellEnd"/>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proofErr w:type="gramStart"/>
          <w:r w:rsidR="007456B9" w:rsidRPr="0046121A">
            <w:rPr>
              <w:rFonts w:ascii="Times New Roman" w:hAnsi="Times New Roman" w:cs="Times New Roman"/>
              <w:i/>
            </w:rPr>
            <w:t>volume(</w:t>
          </w:r>
          <w:proofErr w:type="gramEnd"/>
          <w:r w:rsidR="007456B9" w:rsidRPr="0046121A">
            <w:rPr>
              <w:rFonts w:ascii="Times New Roman" w:hAnsi="Times New Roman" w:cs="Times New Roman"/>
              <w:i/>
            </w:rPr>
            <w:t>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C710ED"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09"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09"/>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w:t>
          </w:r>
          <w:r w:rsidR="0086366E">
            <w:rPr>
              <w:rFonts w:ascii="Times New Roman" w:hAnsi="Times New Roman" w:cs="Times New Roman"/>
            </w:rPr>
            <w:t xml:space="preserve">s in chemical reaction </w:t>
          </w:r>
          <w:r w:rsidR="00A91B69">
            <w:rPr>
              <w:rFonts w:ascii="Times New Roman" w:hAnsi="Times New Roman" w:cs="Times New Roman"/>
            </w:rPr>
            <w:t>here is</w:t>
          </w:r>
          <w:r w:rsidR="0086366E">
            <w:rPr>
              <w:rFonts w:ascii="Times New Roman" w:hAnsi="Times New Roman" w:cs="Times New Roman"/>
            </w:rPr>
            <w:t xml:space="preserve"> also</w:t>
          </w:r>
          <w:r w:rsidR="00A91B69">
            <w:rPr>
              <w:rFonts w:ascii="Times New Roman" w:hAnsi="Times New Roman" w:cs="Times New Roman"/>
            </w:rPr>
            <w:t xml:space="preserve"> applicable the </w:t>
          </w:r>
          <w:proofErr w:type="spellStart"/>
          <w:r w:rsidR="00A91B69">
            <w:rPr>
              <w:rFonts w:ascii="Times New Roman" w:hAnsi="Times New Roman" w:cs="Times New Roman"/>
            </w:rPr>
            <w:t>Van’t</w:t>
          </w:r>
          <w:proofErr w:type="spellEnd"/>
          <w:r w:rsidR="00A91B69">
            <w:rPr>
              <w:rFonts w:ascii="Times New Roman" w:hAnsi="Times New Roman" w:cs="Times New Roman"/>
            </w:rPr>
            <w:t xml:space="preserve"> Hoff’s law </w:t>
          </w:r>
          <w:r w:rsidR="0086366E">
            <w:rPr>
              <w:rFonts w:ascii="Times New Roman" w:hAnsi="Times New Roman" w:cs="Times New Roman"/>
            </w:rPr>
            <w:t>to</w:t>
          </w:r>
          <w:r w:rsidR="00A91B69">
            <w:rPr>
              <w:rFonts w:ascii="Times New Roman" w:hAnsi="Times New Roman" w:cs="Times New Roman"/>
            </w:rPr>
            <w:t xml:space="preserve"> shifting equilibrium ratio </w:t>
          </w:r>
          <w:r w:rsidR="0086366E">
            <w:rPr>
              <w:rFonts w:ascii="Times New Roman" w:hAnsi="Times New Roman" w:cs="Times New Roman"/>
            </w:rPr>
            <w:t>at</w:t>
          </w:r>
          <w:r w:rsidR="00A91B69">
            <w:rPr>
              <w:rFonts w:ascii="Times New Roman" w:hAnsi="Times New Roman" w:cs="Times New Roman"/>
            </w:rPr>
            <w:t xml:space="preserve"> </w:t>
          </w:r>
          <w:r w:rsidR="00A91B69">
            <w:rPr>
              <w:rFonts w:ascii="Times New Roman" w:hAnsi="Times New Roman" w:cs="Times New Roman"/>
            </w:rPr>
            <w:lastRenderedPageBreak/>
            <w:t>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86366E">
            <w:rPr>
              <w:rFonts w:ascii="Times New Roman" w:hAnsi="Times New Roman" w:cs="Times New Roman"/>
            </w:rPr>
            <w:t>.</w:t>
          </w:r>
          <w:r w:rsidR="00C51BD1">
            <w:rPr>
              <w:rFonts w:ascii="Times New Roman" w:hAnsi="Times New Roman" w:cs="Times New Roman"/>
            </w:rPr>
            <w:t xml:space="preserve"> </w:t>
          </w:r>
          <w:r w:rsidR="0086366E">
            <w:rPr>
              <w:rFonts w:ascii="Times New Roman" w:hAnsi="Times New Roman" w:cs="Times New Roman"/>
            </w:rPr>
            <w:t>T</w:t>
          </w:r>
          <w:r w:rsidR="00C51BD1">
            <w:rPr>
              <w:rFonts w:ascii="Times New Roman" w:hAnsi="Times New Roman" w:cs="Times New Roman"/>
            </w:rPr>
            <w: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w:t>
          </w:r>
          <w:r w:rsidR="00F540DA">
            <w:rPr>
              <w:rFonts w:ascii="Times New Roman" w:hAnsi="Times New Roman" w:cs="Times New Roman"/>
            </w:rPr>
            <w:t>Because t</w:t>
          </w:r>
          <w:r w:rsidR="0086366E">
            <w:rPr>
              <w:rFonts w:ascii="Times New Roman" w:hAnsi="Times New Roman" w:cs="Times New Roman"/>
            </w:rPr>
            <w:t xml:space="preserve">here </w:t>
          </w:r>
          <w:r w:rsidR="009F0148">
            <w:rPr>
              <w:rFonts w:ascii="Times New Roman" w:hAnsi="Times New Roman" w:cs="Times New Roman"/>
            </w:rPr>
            <w:t>are equilibrated partial pressures, which not always</w:t>
          </w:r>
          <w:r w:rsidR="00F540DA">
            <w:rPr>
              <w:rFonts w:ascii="Times New Roman" w:hAnsi="Times New Roman" w:cs="Times New Roman"/>
            </w:rPr>
            <w:t xml:space="preserve"> have</w:t>
          </w:r>
          <w:r w:rsidR="009F0148">
            <w:rPr>
              <w:rFonts w:ascii="Times New Roman" w:hAnsi="Times New Roman" w:cs="Times New Roman"/>
            </w:rPr>
            <w:t xml:space="preserve">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w:t>
          </w:r>
          <w:r w:rsidR="00F540DA">
            <w:rPr>
              <w:rFonts w:ascii="Times New Roman" w:hAnsi="Times New Roman" w:cs="Times New Roman"/>
            </w:rPr>
            <w:t>l</w:t>
          </w:r>
          <w:r w:rsidR="009F0148">
            <w:rPr>
              <w:rFonts w:ascii="Times New Roman" w:hAnsi="Times New Roman" w:cs="Times New Roman"/>
            </w:rPr>
            <w:t>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w:t>
          </w:r>
          <w:proofErr w:type="spellStart"/>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proofErr w:type="spellEnd"/>
          <w:r w:rsidR="009F0148" w:rsidRPr="0046121A">
            <w:rPr>
              <w:rFonts w:ascii="Times New Roman" w:hAnsi="Times New Roman" w:cs="Times New Roman"/>
              <w:i/>
            </w:rPr>
            <w:t xml:space="preserve"> </w:t>
          </w:r>
          <w:r w:rsidR="005A07C8" w:rsidRPr="0046121A">
            <w:rPr>
              <w:rFonts w:ascii="Times New Roman" w:hAnsi="Times New Roman" w:cs="Times New Roman"/>
              <w:i/>
            </w:rPr>
            <w:t>= Out(t)/</w:t>
          </w:r>
          <w:proofErr w:type="spellStart"/>
          <w:r w:rsidR="005A07C8" w:rsidRPr="0046121A">
            <w:rPr>
              <w:rFonts w:ascii="Times New Roman" w:hAnsi="Times New Roman" w:cs="Times New Roman"/>
              <w:i/>
            </w:rPr>
            <w: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proofErr w:type="spellEnd"/>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10"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10"/>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proofErr w:type="spellStart"/>
          <w:r w:rsidR="00316EE2" w:rsidRPr="0046121A">
            <w:rPr>
              <w:rFonts w:ascii="Times New Roman" w:hAnsi="Times New Roman" w:cs="Times New Roman"/>
              <w:i/>
            </w:rPr>
            <w:t>kH</w:t>
          </w:r>
          <w:proofErr w:type="spellEnd"/>
          <w:r w:rsidR="00316EE2">
            <w:rPr>
              <w:rFonts w:ascii="Times New Roman" w:hAnsi="Times New Roman" w:cs="Times New Roman"/>
            </w:rPr>
            <w:t xml:space="preserve"> and </w:t>
          </w:r>
          <w:proofErr w:type="spellStart"/>
          <w:proofErr w:type="gramStart"/>
          <w:r w:rsidR="00316EE2" w:rsidRPr="0046121A">
            <w:rPr>
              <w:rFonts w:ascii="Times New Roman" w:hAnsi="Times New Roman" w:cs="Times New Roman"/>
              <w:i/>
            </w:rPr>
            <w:t>dH</w:t>
          </w:r>
          <w:proofErr w:type="spellEnd"/>
          <w:proofErr w:type="gramEnd"/>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wh</w:t>
          </w:r>
          <w:r w:rsidR="00F540DA">
            <w:rPr>
              <w:rFonts w:ascii="Times New Roman" w:hAnsi="Times New Roman" w:cs="Times New Roman"/>
            </w:rPr>
            <w:t>ich</w:t>
          </w:r>
          <w:r w:rsidR="00CC2258">
            <w:rPr>
              <w:rFonts w:ascii="Times New Roman" w:hAnsi="Times New Roman" w:cs="Times New Roman"/>
            </w:rPr>
            <w:t xml:space="preserve"> give us the rule of </w:t>
          </w:r>
          <w:proofErr w:type="spellStart"/>
          <w:r w:rsidR="00CC2258">
            <w:rPr>
              <w:rFonts w:ascii="Times New Roman" w:hAnsi="Times New Roman" w:cs="Times New Roman"/>
            </w:rPr>
            <w:t>electroneutrality</w:t>
          </w:r>
          <w:proofErr w:type="spellEnd"/>
          <w:r w:rsidR="00CC2258">
            <w:rPr>
              <w:rFonts w:ascii="Times New Roman" w:hAnsi="Times New Roman" w:cs="Times New Roman"/>
            </w:rPr>
            <w:t xml:space="preserve">.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C710ED"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11" w:name="_Ref407019810"/>
                <w:bookmarkStart w:id="112"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11"/>
                <w:r w:rsidR="00FC027A">
                  <w:t xml:space="preserve">, </w:t>
                </w:r>
                <w:proofErr w:type="spellStart"/>
                <w:r w:rsidR="00FC027A">
                  <w:t>Electroneutrality</w:t>
                </w:r>
                <w:bookmarkEnd w:id="112"/>
                <w:proofErr w:type="spellEnd"/>
              </w:p>
            </w:tc>
          </w:tr>
        </w:tbl>
        <w:p w:rsidR="008F0826" w:rsidRDefault="008F0826" w:rsidP="00911E3F">
          <w:pPr>
            <w:jc w:val="both"/>
            <w:rPr>
              <w:rFonts w:ascii="Times New Roman" w:hAnsi="Times New Roman" w:cs="Times New Roman"/>
            </w:rPr>
          </w:pPr>
          <w:r>
            <w:rPr>
              <w:rFonts w:ascii="Times New Roman" w:hAnsi="Times New Roman" w:cs="Times New Roman"/>
            </w:rPr>
            <w:t xml:space="preserve">The membrane steady state is described as </w:t>
          </w:r>
          <w:proofErr w:type="spellStart"/>
          <w:r>
            <w:rPr>
              <w:rFonts w:ascii="Times New Roman" w:hAnsi="Times New Roman" w:cs="Times New Roman"/>
            </w:rPr>
            <w:t>Donnan’s</w:t>
          </w:r>
          <w:proofErr w:type="spellEnd"/>
          <w:r>
            <w:rPr>
              <w:rFonts w:ascii="Times New Roman" w:hAnsi="Times New Roman" w:cs="Times New Roman"/>
            </w:rPr>
            <w:t xml:space="preserve">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xml:space="preserve">. The ratio coefficient for each </w:t>
          </w:r>
          <w:proofErr w:type="spellStart"/>
          <w:r>
            <w:rPr>
              <w:rFonts w:ascii="Times New Roman" w:hAnsi="Times New Roman" w:cs="Times New Roman"/>
            </w:rPr>
            <w:t>cation</w:t>
          </w:r>
          <w:proofErr w:type="spellEnd"/>
          <w:r>
            <w:rPr>
              <w:rFonts w:ascii="Times New Roman" w:hAnsi="Times New Roman" w:cs="Times New Roman"/>
            </w:rPr>
            <w:t xml:space="preserve"> is (1+</w:t>
          </w:r>
          <w:proofErr w:type="gramStart"/>
          <w:r>
            <w:rPr>
              <w:rFonts w:ascii="Times New Roman" w:hAnsi="Times New Roman" w:cs="Times New Roman"/>
            </w:rPr>
            <w:t>a(</w:t>
          </w:r>
          <w:proofErr w:type="gramEnd"/>
          <w:r>
            <w:rPr>
              <w:rFonts w:ascii="Times New Roman" w:hAnsi="Times New Roman" w:cs="Times New Roman"/>
            </w:rPr>
            <w:t xml:space="preserve">t)) and the ratio coefficient for each anion is (1-a(t)). As a result the variable </w:t>
          </w:r>
          <w:proofErr w:type="gramStart"/>
          <w:r>
            <w:rPr>
              <w:rFonts w:ascii="Times New Roman" w:hAnsi="Times New Roman" w:cs="Times New Roman"/>
            </w:rPr>
            <w:t>a(</w:t>
          </w:r>
          <w:proofErr w:type="gramEnd"/>
          <w:r>
            <w:rPr>
              <w:rFonts w:ascii="Times New Roman" w:hAnsi="Times New Roman" w:cs="Times New Roman"/>
            </w:rPr>
            <w:t xml:space="preserve">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w:t>
          </w:r>
          <w:proofErr w:type="spellStart"/>
          <w:r>
            <w:rPr>
              <w:rFonts w:ascii="Times New Roman" w:hAnsi="Times New Roman" w:cs="Times New Roman"/>
            </w:rPr>
            <w:t>kH</w:t>
          </w:r>
          <w:r w:rsidR="008344E5" w:rsidRPr="008344E5">
            <w:rPr>
              <w:rFonts w:ascii="Times New Roman" w:hAnsi="Times New Roman" w:cs="Times New Roman"/>
              <w:vertAlign w:val="subscript"/>
            </w:rPr>
            <w:t>i</w:t>
          </w:r>
          <w:proofErr w:type="spellEnd"/>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w:t>
          </w:r>
          <w:r w:rsidR="00F540DA">
            <w:rPr>
              <w:rFonts w:ascii="Times New Roman" w:hAnsi="Times New Roman" w:cs="Times New Roman"/>
            </w:rPr>
            <w:t>s, that</w:t>
          </w:r>
          <w:r>
            <w:rPr>
              <w:rFonts w:ascii="Times New Roman" w:hAnsi="Times New Roman" w:cs="Times New Roman"/>
            </w:rPr>
            <w:t xml:space="preserve"> the same dissolving properties on both side of m</w:t>
          </w:r>
          <w:r w:rsidR="00E14C83">
            <w:rPr>
              <w:rFonts w:ascii="Times New Roman" w:hAnsi="Times New Roman" w:cs="Times New Roman"/>
            </w:rPr>
            <w:t xml:space="preserve">embrane. Such as in </w:t>
          </w:r>
          <w:r w:rsidR="00F540DA">
            <w:rPr>
              <w:rFonts w:ascii="Times New Roman" w:hAnsi="Times New Roman" w:cs="Times New Roman"/>
            </w:rPr>
            <w:t>diffusion</w:t>
          </w:r>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 xml:space="preserve">.s] for each substance </w:t>
          </w:r>
          <w:proofErr w:type="spellStart"/>
          <w:r>
            <w:rPr>
              <w:rFonts w:ascii="Times New Roman" w:hAnsi="Times New Roman" w:cs="Times New Roman"/>
            </w:rPr>
            <w:t>i</w:t>
          </w:r>
          <w:proofErr w:type="spellEnd"/>
          <w:r>
            <w:rPr>
              <w:rFonts w:ascii="Times New Roman" w:hAnsi="Times New Roman" w:cs="Times New Roman"/>
            </w:rPr>
            <w:t xml:space="preserve">, where </w:t>
          </w:r>
          <w:proofErr w:type="spellStart"/>
          <w:r>
            <w:rPr>
              <w:rFonts w:ascii="Times New Roman" w:hAnsi="Times New Roman" w:cs="Times New Roman"/>
            </w:rPr>
            <w:t>In</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at first side and </w:t>
          </w:r>
          <w:proofErr w:type="spellStart"/>
          <w:r>
            <w:rPr>
              <w:rFonts w:ascii="Times New Roman" w:hAnsi="Times New Roman" w:cs="Times New Roman"/>
            </w:rPr>
            <w:t>Out</w:t>
          </w:r>
          <w:r w:rsidRPr="008F0826">
            <w:rPr>
              <w:rFonts w:ascii="Times New Roman" w:hAnsi="Times New Roman" w:cs="Times New Roman"/>
              <w:vertAlign w:val="subscript"/>
            </w:rPr>
            <w:t>i</w:t>
          </w:r>
          <w:proofErr w:type="spellEnd"/>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C710E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13" w:name="_Ref406968198"/>
                <w:bookmarkStart w:id="114"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13"/>
                <w:r w:rsidR="00FC027A">
                  <w:t>, Membrane</w:t>
                </w:r>
                <w:bookmarkEnd w:id="114"/>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w:t>
          </w:r>
          <w:r w:rsidR="00F540DA">
            <w:rPr>
              <w:rFonts w:ascii="Times New Roman" w:hAnsi="Times New Roman" w:cs="Times New Roman"/>
            </w:rPr>
            <w:t>d by amino acids and some of the</w:t>
          </w:r>
          <w:r w:rsidR="0072210B">
            <w:rPr>
              <w:rFonts w:ascii="Times New Roman" w:hAnsi="Times New Roman" w:cs="Times New Roman"/>
            </w:rPr>
            <w:t>s</w:t>
          </w:r>
          <w:r w:rsidR="00F540DA">
            <w:rPr>
              <w:rFonts w:ascii="Times New Roman" w:hAnsi="Times New Roman" w:cs="Times New Roman"/>
            </w:rPr>
            <w:t>e</w:t>
          </w:r>
          <w:r w:rsidR="0072210B">
            <w:rPr>
              <w:rFonts w:ascii="Times New Roman" w:hAnsi="Times New Roman" w:cs="Times New Roman"/>
            </w:rPr>
            <w:t xml:space="preserve"> acids can occur in protonated or deprotonated</w:t>
          </w:r>
          <w:r w:rsidR="00C13D28">
            <w:rPr>
              <w:rStyle w:val="Znakapoznpodarou"/>
              <w:rFonts w:ascii="Times New Roman" w:hAnsi="Times New Roman" w:cs="Times New Roman"/>
            </w:rPr>
            <w:footnoteReference w:id="3"/>
          </w:r>
          <w:r w:rsidR="0072210B">
            <w:rPr>
              <w:rFonts w:ascii="Times New Roman" w:hAnsi="Times New Roman" w:cs="Times New Roman"/>
            </w:rPr>
            <w:t xml:space="preserve">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w:t>
          </w:r>
          <w:proofErr w:type="spellStart"/>
          <w:r w:rsidR="00845209" w:rsidRPr="00D823CA">
            <w:rPr>
              <w:rFonts w:ascii="Times New Roman" w:hAnsi="Times New Roman" w:cs="Times New Roman"/>
            </w:rPr>
            <w:t>Changeux</w:t>
          </w:r>
          <w:proofErr w:type="spellEnd"/>
          <w:r w:rsidR="00111787">
            <w:rPr>
              <w:rFonts w:ascii="Times New Roman" w:hAnsi="Times New Roman" w:cs="Times New Roman"/>
            </w:rPr>
            <w:t xml:space="preserve"> (MWC)</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w:t>
          </w:r>
          <w:proofErr w:type="spellStart"/>
          <w:r w:rsidR="002F13F5">
            <w:rPr>
              <w:rFonts w:ascii="Times New Roman" w:hAnsi="Times New Roman" w:cs="Times New Roman"/>
            </w:rPr>
            <w:t>quaternal</w:t>
          </w:r>
          <w:proofErr w:type="spellEnd"/>
          <w:r w:rsidR="002F13F5">
            <w:rPr>
              <w:rFonts w:ascii="Times New Roman" w:hAnsi="Times New Roman" w:cs="Times New Roman"/>
            </w:rPr>
            <w:t xml:space="preserve"> structural changes.</w:t>
          </w:r>
          <w:r w:rsidR="0072210B">
            <w:rPr>
              <w:rFonts w:ascii="Times New Roman" w:hAnsi="Times New Roman" w:cs="Times New Roman"/>
            </w:rPr>
            <w:t xml:space="preserve"> </w:t>
          </w:r>
          <w:r w:rsidR="002F13F5">
            <w:rPr>
              <w:rFonts w:ascii="Times New Roman" w:hAnsi="Times New Roman" w:cs="Times New Roman"/>
            </w:rPr>
            <w:t xml:space="preserve">In case of </w:t>
          </w:r>
          <w:proofErr w:type="spellStart"/>
          <w:r w:rsidR="002F13F5">
            <w:rPr>
              <w:rFonts w:ascii="Times New Roman" w:hAnsi="Times New Roman" w:cs="Times New Roman"/>
            </w:rPr>
            <w:t>allostery</w:t>
          </w:r>
          <w:proofErr w:type="spellEnd"/>
          <w:r w:rsidR="002F13F5">
            <w:rPr>
              <w:rFonts w:ascii="Times New Roman" w:hAnsi="Times New Roman" w:cs="Times New Roman"/>
            </w:rPr>
            <w:t xml:space="preserve">, the form is selected as </w:t>
          </w:r>
          <w:proofErr w:type="spellStart"/>
          <w:r w:rsidR="002F13F5">
            <w:rPr>
              <w:rFonts w:ascii="Times New Roman" w:hAnsi="Times New Roman" w:cs="Times New Roman"/>
            </w:rPr>
            <w:t>unliganted</w:t>
          </w:r>
          <w:proofErr w:type="spellEnd"/>
          <w:r w:rsidR="002F13F5">
            <w:rPr>
              <w:rFonts w:ascii="Times New Roman" w:hAnsi="Times New Roman" w:cs="Times New Roman"/>
            </w:rPr>
            <w:t xml:space="preserve">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 xml:space="preserve">as </w:t>
          </w:r>
          <w:proofErr w:type="spellStart"/>
          <w:proofErr w:type="gramStart"/>
          <w:r>
            <w:rPr>
              <w:rFonts w:ascii="Times New Roman" w:hAnsi="Times New Roman" w:cs="Times New Roman"/>
            </w:rPr>
            <w:t>specificForm</w:t>
          </w:r>
          <w:r w:rsidR="00D20BA4">
            <w:rPr>
              <w:rFonts w:ascii="Times New Roman" w:hAnsi="Times New Roman" w:cs="Times New Roman"/>
            </w:rPr>
            <w:t>Conc</w:t>
          </w:r>
          <w:proofErr w:type="spellEnd"/>
          <w:r>
            <w:rPr>
              <w:rFonts w:ascii="Times New Roman" w:hAnsi="Times New Roman" w:cs="Times New Roman"/>
            </w:rPr>
            <w:t>(</w:t>
          </w:r>
          <w:proofErr w:type="gramEnd"/>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w:t>
          </w:r>
          <w:proofErr w:type="spellStart"/>
          <w:r>
            <w:rPr>
              <w:rFonts w:ascii="Times New Roman" w:hAnsi="Times New Roman" w:cs="Times New Roman"/>
            </w:rPr>
            <w:t>groupConc</w:t>
          </w:r>
          <w:proofErr w:type="spellEnd"/>
          <w:r>
            <w:rPr>
              <w:rFonts w:ascii="Times New Roman" w:hAnsi="Times New Roman" w:cs="Times New Roman"/>
            </w:rPr>
            <w:t xml:space="preserve">(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lastRenderedPageBreak/>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proofErr w:type="spellStart"/>
          <w:r w:rsidR="001462AF" w:rsidRPr="001462AF">
            <w:rPr>
              <w:rFonts w:ascii="Times New Roman" w:hAnsi="Times New Roman" w:cs="Times New Roman"/>
              <w:i/>
            </w:rPr>
            <w:t>soluteFlow</w:t>
          </w:r>
          <w:proofErr w:type="spellEnd"/>
          <w:r w:rsidR="001462AF">
            <w:rPr>
              <w:rFonts w:ascii="Times New Roman" w:hAnsi="Times New Roman" w:cs="Times New Roman"/>
            </w:rPr>
            <w:t xml:space="preserve"> is here the volumetric flow of whole solution </w:t>
          </w:r>
          <w:proofErr w:type="spellStart"/>
          <w:r w:rsidR="001462AF" w:rsidRPr="001462AF">
            <w:rPr>
              <w:rFonts w:ascii="Times New Roman" w:hAnsi="Times New Roman" w:cs="Times New Roman"/>
              <w:i/>
            </w:rPr>
            <w:t>streamFlow</w:t>
          </w:r>
          <w:proofErr w:type="spellEnd"/>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5"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5"/>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the </w:t>
          </w:r>
          <w:r w:rsidR="00B0440B" w:rsidRPr="009C1352">
            <w:rPr>
              <w:rFonts w:ascii="Times New Roman" w:hAnsi="Times New Roman" w:cs="Times New Roman"/>
              <w:b/>
            </w:rPr>
            <w:t>clearance</w:t>
          </w:r>
          <w:r w:rsidR="00FC2097">
            <w:rPr>
              <w:rFonts w:ascii="Times New Roman" w:hAnsi="Times New Roman" w:cs="Times New Roman"/>
            </w:rPr>
            <w:t>, which is used</w:t>
          </w:r>
          <w:r w:rsidR="00B0440B">
            <w:rPr>
              <w:rFonts w:ascii="Times New Roman" w:hAnsi="Times New Roman" w:cs="Times New Roman"/>
            </w:rPr>
            <w:t xml:space="preserve"> for </w:t>
          </w:r>
          <w:r w:rsidR="00FC2097">
            <w:rPr>
              <w:rFonts w:ascii="Times New Roman" w:hAnsi="Times New Roman" w:cs="Times New Roman"/>
            </w:rPr>
            <w:t xml:space="preserve">calculation of </w:t>
          </w:r>
          <w:r w:rsidR="00B0440B">
            <w:rPr>
              <w:rFonts w:ascii="Times New Roman" w:hAnsi="Times New Roman" w:cs="Times New Roman"/>
            </w:rPr>
            <w:t>extracting substance from the body such as kidneys</w:t>
          </w:r>
          <w:r w:rsidR="00FC2097">
            <w:rPr>
              <w:rFonts w:ascii="Times New Roman" w:hAnsi="Times New Roman" w:cs="Times New Roman"/>
            </w:rPr>
            <w:t xml:space="preserve"> excretion</w:t>
          </w:r>
          <w:r w:rsidR="00B0440B">
            <w:rPr>
              <w:rFonts w:ascii="Times New Roman" w:hAnsi="Times New Roman" w:cs="Times New Roman"/>
            </w:rPr>
            <w:t>, liver</w:t>
          </w:r>
          <w:r w:rsidR="00FC2097">
            <w:rPr>
              <w:rFonts w:ascii="Times New Roman" w:hAnsi="Times New Roman" w:cs="Times New Roman"/>
            </w:rPr>
            <w:t xml:space="preserve"> metabolism</w:t>
          </w:r>
          <w:r w:rsidR="00B0440B">
            <w:rPr>
              <w:rFonts w:ascii="Times New Roman" w:hAnsi="Times New Roman" w:cs="Times New Roman"/>
            </w:rPr>
            <w:t xml:space="preserve">, </w:t>
          </w:r>
          <w:proofErr w:type="gramStart"/>
          <w:r w:rsidR="00B0440B">
            <w:rPr>
              <w:rFonts w:ascii="Times New Roman" w:hAnsi="Times New Roman" w:cs="Times New Roman"/>
            </w:rPr>
            <w:t>enzymatic</w:t>
          </w:r>
          <w:proofErr w:type="gramEnd"/>
          <w:r w:rsidR="00B0440B">
            <w:rPr>
              <w:rFonts w:ascii="Times New Roman" w:hAnsi="Times New Roman" w:cs="Times New Roman"/>
            </w:rPr>
            <w:t xml:space="preserve"> processes and so on. For defined substance </w:t>
          </w:r>
          <w:r w:rsidR="00FC2097">
            <w:rPr>
              <w:rFonts w:ascii="Times New Roman" w:hAnsi="Times New Roman" w:cs="Times New Roman"/>
            </w:rPr>
            <w:t xml:space="preserve">the </w:t>
          </w:r>
          <w:r w:rsidR="00B0440B" w:rsidRPr="009C1352">
            <w:rPr>
              <w:rFonts w:ascii="Times New Roman" w:hAnsi="Times New Roman" w:cs="Times New Roman"/>
              <w:i/>
            </w:rPr>
            <w:t>Clearance</w:t>
          </w:r>
          <w:r w:rsidR="00B0440B">
            <w:rPr>
              <w:rFonts w:ascii="Times New Roman" w:hAnsi="Times New Roman" w:cs="Times New Roman"/>
            </w:rPr>
            <w:t xml:space="preserve"> parameter </w:t>
          </w:r>
          <w:r w:rsidR="00FC2097">
            <w:rPr>
              <w:rFonts w:ascii="Times New Roman" w:hAnsi="Times New Roman" w:cs="Times New Roman"/>
            </w:rPr>
            <w:t xml:space="preserve">are measured </w:t>
          </w:r>
          <w:r w:rsidR="00B0440B">
            <w:rPr>
              <w:rFonts w:ascii="Times New Roman" w:hAnsi="Times New Roman" w:cs="Times New Roman"/>
            </w:rPr>
            <w:t>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4C01C2" w:rsidP="00911E3F">
          <w:pPr>
            <w:ind w:firstLine="708"/>
            <w:jc w:val="both"/>
            <w:rPr>
              <w:rFonts w:ascii="Times New Roman" w:hAnsi="Times New Roman" w:cs="Times New Roman"/>
            </w:rPr>
          </w:pPr>
          <w:r>
            <w:rPr>
              <w:rFonts w:ascii="Times New Roman" w:hAnsi="Times New Roman" w:cs="Times New Roman"/>
            </w:rPr>
            <w:t>One</w:t>
          </w:r>
          <w:r w:rsidR="009C1352">
            <w:rPr>
              <w:rFonts w:ascii="Times New Roman" w:hAnsi="Times New Roman" w:cs="Times New Roman"/>
            </w:rPr>
            <w:t xml:space="preserve"> must be careful, because clearance is not only one possible way of removing substances from the body. For some cases there is also passive </w:t>
          </w:r>
          <w:r w:rsidR="009C1352" w:rsidRPr="009C1352">
            <w:rPr>
              <w:rFonts w:ascii="Times New Roman" w:hAnsi="Times New Roman" w:cs="Times New Roman"/>
              <w:b/>
            </w:rPr>
            <w:t>degradation</w:t>
          </w:r>
          <w:r w:rsidR="009C1352">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sidR="009C1352">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If there is no other change of substance and only degradati</w:t>
          </w:r>
          <w:r>
            <w:rPr>
              <w:rFonts w:ascii="Times New Roman" w:hAnsi="Times New Roman" w:cs="Times New Roman"/>
            </w:rPr>
            <w:t>on in the constant volume</w:t>
          </w:r>
          <w:r w:rsidR="00F1054C">
            <w:rPr>
              <w:rFonts w:ascii="Times New Roman" w:hAnsi="Times New Roman" w:cs="Times New Roman"/>
            </w:rPr>
            <w:t xml:space="preserve"> take</w:t>
          </w:r>
          <w:r>
            <w:rPr>
              <w:rFonts w:ascii="Times New Roman" w:hAnsi="Times New Roman" w:cs="Times New Roman"/>
            </w:rPr>
            <w:t>s</w:t>
          </w:r>
          <w:r w:rsidR="00F1054C">
            <w:rPr>
              <w:rFonts w:ascii="Times New Roman" w:hAnsi="Times New Roman" w:cs="Times New Roman"/>
            </w:rPr>
            <w:t xml:space="preserve"> place, then the concentration fall down to half after time </w:t>
          </w:r>
          <w:r>
            <w:rPr>
              <w:rFonts w:ascii="Times New Roman" w:hAnsi="Times New Roman" w:cs="Times New Roman"/>
            </w:rPr>
            <w:t xml:space="preserve">expressed </w:t>
          </w:r>
          <w:r w:rsidR="00F1054C">
            <w:rPr>
              <w:rFonts w:ascii="Times New Roman" w:hAnsi="Times New Roman" w:cs="Times New Roman"/>
            </w:rPr>
            <w:t xml:space="preserve">as parameter </w:t>
          </w:r>
          <w:proofErr w:type="spellStart"/>
          <w:r w:rsidR="00F1054C" w:rsidRPr="00F1054C">
            <w:rPr>
              <w:rFonts w:ascii="Times New Roman" w:hAnsi="Times New Roman" w:cs="Times New Roman"/>
              <w:i/>
            </w:rPr>
            <w:t>HalfTime</w:t>
          </w:r>
          <w:proofErr w:type="spellEnd"/>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w:t>
          </w:r>
          <w:proofErr w:type="gramStart"/>
          <w:r w:rsidR="00F1054C">
            <w:rPr>
              <w:rFonts w:ascii="Times New Roman" w:hAnsi="Times New Roman" w:cs="Times New Roman"/>
            </w:rPr>
            <w:t>ln(</w:t>
          </w:r>
          <w:proofErr w:type="gramEnd"/>
          <w:r w:rsidR="00F1054C">
            <w:rPr>
              <w:rFonts w:ascii="Times New Roman" w:hAnsi="Times New Roman" w:cs="Times New Roman"/>
            </w:rPr>
            <w:t>2)/</w:t>
          </w:r>
          <w:proofErr w:type="spellStart"/>
          <w:r w:rsidR="00F1054C">
            <w:rPr>
              <w:rFonts w:ascii="Times New Roman" w:hAnsi="Times New Roman" w:cs="Times New Roman"/>
            </w:rPr>
            <w:t>HalfTime</w:t>
          </w:r>
          <w:proofErr w:type="spellEnd"/>
          <w:r w:rsidR="00F1054C">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C710ED"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6"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6"/>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4C01C2">
            <w:rPr>
              <w:rFonts w:ascii="Times New Roman" w:hAnsi="Times New Roman" w:cs="Times New Roman"/>
            </w:rPr>
            <w:t>C</w:t>
          </w:r>
          <w:r w:rsidR="00557A00">
            <w:rPr>
              <w:rFonts w:ascii="Times New Roman" w:hAnsi="Times New Roman" w:cs="Times New Roman"/>
            </w:rPr>
            <w:t xml:space="preserve">hemical </w:t>
          </w:r>
          <w:r w:rsidR="004C01C2">
            <w:rPr>
              <w:rFonts w:ascii="Times New Roman" w:hAnsi="Times New Roman" w:cs="Times New Roman"/>
            </w:rPr>
            <w:t>substances</w:t>
          </w:r>
          <w:r w:rsidR="00557A00">
            <w:rPr>
              <w:rFonts w:ascii="Times New Roman" w:hAnsi="Times New Roman" w:cs="Times New Roman"/>
            </w:rPr>
            <w:t xml:space="preserve">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w:t>
          </w:r>
          <w:proofErr w:type="spellStart"/>
          <w:r w:rsidR="001D2D6B">
            <w:rPr>
              <w:rFonts w:ascii="Times New Roman" w:hAnsi="Times New Roman" w:cs="Times New Roman"/>
            </w:rPr>
            <w:t>MaxReab</w:t>
          </w:r>
          <w:proofErr w:type="spellEnd"/>
          <w:r w:rsidR="001D2D6B">
            <w:rPr>
              <w:rFonts w:ascii="Times New Roman" w:hAnsi="Times New Roman" w:cs="Times New Roman"/>
            </w:rPr>
            <w:t xml:space="preserve">. This maximal reabsorption is typically caused by saturation and busyness of membrane channels, which does not allow higher reabsorption than </w:t>
          </w:r>
          <w:proofErr w:type="spellStart"/>
          <w:r w:rsidR="001D2D6B">
            <w:rPr>
              <w:rFonts w:ascii="Times New Roman" w:hAnsi="Times New Roman" w:cs="Times New Roman"/>
            </w:rPr>
            <w:t>MaxReab</w:t>
          </w:r>
          <w:proofErr w:type="spellEnd"/>
          <w:r w:rsidR="001D2D6B">
            <w:rPr>
              <w:rFonts w:ascii="Times New Roman" w:hAnsi="Times New Roman" w:cs="Times New Roman"/>
            </w:rPr>
            <w:t>.</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w:t>
          </w:r>
          <w:proofErr w:type="spellStart"/>
          <w:r w:rsidR="00EB5541">
            <w:rPr>
              <w:rFonts w:ascii="Times New Roman" w:hAnsi="Times New Roman" w:cs="Times New Roman"/>
            </w:rPr>
            <w:t>MaxReab</w:t>
          </w:r>
          <w:proofErr w:type="spellEnd"/>
          <w:r w:rsidR="00EB5541">
            <w:rPr>
              <w:rFonts w:ascii="Times New Roman" w:hAnsi="Times New Roman" w:cs="Times New Roman"/>
            </w:rPr>
            <w:t xml:space="preserve">).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7"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7"/>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18" w:name="_Toc408842123"/>
          <w:bookmarkStart w:id="119" w:name="_Toc408844072"/>
          <w:bookmarkStart w:id="120" w:name="_Toc408845905"/>
          <w:bookmarkStart w:id="121" w:name="_Toc409289287"/>
          <w:bookmarkStart w:id="122" w:name="_Toc413447182"/>
          <w:r w:rsidRPr="00E562DD">
            <w:rPr>
              <w:rFonts w:ascii="Times New Roman" w:hAnsi="Times New Roman" w:cs="Times New Roman"/>
            </w:rPr>
            <w:t>Osmotic domain</w:t>
          </w:r>
          <w:bookmarkEnd w:id="118"/>
          <w:bookmarkEnd w:id="119"/>
          <w:bookmarkEnd w:id="120"/>
          <w:bookmarkEnd w:id="121"/>
          <w:bookmarkEnd w:id="122"/>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 xml:space="preserve">n contrast with chemical domain, where </w:t>
          </w:r>
          <w:r w:rsidR="004C01C2">
            <w:rPr>
              <w:rFonts w:ascii="Times New Roman" w:hAnsi="Times New Roman" w:cs="Times New Roman"/>
            </w:rPr>
            <w:t xml:space="preserve">it </w:t>
          </w:r>
          <w:r w:rsidR="00DB272E">
            <w:rPr>
              <w:rFonts w:ascii="Times New Roman" w:hAnsi="Times New Roman" w:cs="Times New Roman"/>
            </w:rPr>
            <w:t>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w:t>
          </w:r>
          <w:r w:rsidR="006D3D39">
            <w:rPr>
              <w:rFonts w:ascii="Times New Roman" w:hAnsi="Times New Roman" w:cs="Times New Roman"/>
            </w:rPr>
            <w:lastRenderedPageBreak/>
            <w:t>is volumetric flow of solution, not molar flow of solute.</w:t>
          </w:r>
          <w:r w:rsidR="004870DF">
            <w:rPr>
              <w:rFonts w:ascii="Times New Roman" w:hAnsi="Times New Roman" w:cs="Times New Roman"/>
            </w:rPr>
            <w:t xml:space="preserve"> The non-flow variable is </w:t>
          </w:r>
          <w:proofErr w:type="spellStart"/>
          <w:r w:rsidR="004870DF">
            <w:rPr>
              <w:rFonts w:ascii="Times New Roman" w:hAnsi="Times New Roman" w:cs="Times New Roman"/>
            </w:rPr>
            <w:t>osmolarity</w:t>
          </w:r>
          <w:proofErr w:type="spellEnd"/>
          <w:r w:rsidR="004870DF">
            <w:rPr>
              <w:rFonts w:ascii="Times New Roman" w:hAnsi="Times New Roman" w:cs="Times New Roman"/>
            </w:rPr>
            <w:t>, which has physical units as molar concentration</w:t>
          </w:r>
          <w:r w:rsidR="004C01C2">
            <w:rPr>
              <w:rFonts w:ascii="Times New Roman" w:hAnsi="Times New Roman" w:cs="Times New Roman"/>
            </w:rPr>
            <w:t xml:space="preserve"> (</w:t>
          </w:r>
          <w:proofErr w:type="spellStart"/>
          <w:r w:rsidR="004C01C2">
            <w:rPr>
              <w:rFonts w:ascii="Times New Roman" w:hAnsi="Times New Roman" w:cs="Times New Roman"/>
            </w:rPr>
            <w:t>mmol</w:t>
          </w:r>
          <w:proofErr w:type="spellEnd"/>
          <w:r w:rsidR="004C01C2">
            <w:rPr>
              <w:rFonts w:ascii="Times New Roman" w:hAnsi="Times New Roman" w:cs="Times New Roman"/>
            </w:rPr>
            <w:t>/L of impermeable particles)</w:t>
          </w:r>
          <w:r w:rsidR="004870DF">
            <w:rPr>
              <w:rFonts w:ascii="Times New Roman" w:hAnsi="Times New Roman" w:cs="Times New Roman"/>
            </w:rPr>
            <w:t>.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proofErr w:type="spellStart"/>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ity</w:t>
          </w:r>
          <w:proofErr w:type="spellEnd"/>
          <w:r w:rsidR="0010757F">
            <w:rPr>
              <w:rFonts w:ascii="Times New Roman" w:hAnsi="Times New Roman" w:cs="Times New Roman"/>
            </w:rPr>
            <w:t xml:space="preserve">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 xml:space="preserve">colloid </w:t>
          </w:r>
          <w:proofErr w:type="spellStart"/>
          <w:r w:rsidRPr="004870DF">
            <w:rPr>
              <w:rFonts w:ascii="Times New Roman" w:hAnsi="Times New Roman" w:cs="Times New Roman"/>
            </w:rPr>
            <w:t>osmo</w:t>
          </w:r>
          <w:r w:rsidR="003263CB" w:rsidRPr="004870DF">
            <w:rPr>
              <w:rFonts w:ascii="Times New Roman" w:hAnsi="Times New Roman" w:cs="Times New Roman"/>
            </w:rPr>
            <w:t>larity</w:t>
          </w:r>
          <w:proofErr w:type="spellEnd"/>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 xml:space="preserve">cellular membrane, where the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proofErr w:type="spellStart"/>
          <w:r w:rsidRPr="004870DF">
            <w:rPr>
              <w:rFonts w:ascii="Times New Roman" w:hAnsi="Times New Roman" w:cs="Times New Roman"/>
              <w:i/>
            </w:rPr>
            <w:t>OsmoticCell</w:t>
          </w:r>
          <w:proofErr w:type="spellEnd"/>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proofErr w:type="spellStart"/>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xml:space="preserve">. And the specific </w:t>
          </w:r>
          <w:proofErr w:type="spellStart"/>
          <w:r w:rsidRPr="004870DF">
            <w:rPr>
              <w:rFonts w:ascii="Times New Roman" w:hAnsi="Times New Roman" w:cs="Times New Roman"/>
            </w:rPr>
            <w:t>osmolarity</w:t>
          </w:r>
          <w:proofErr w:type="spellEnd"/>
          <w:r w:rsidRPr="004870DF">
            <w:rPr>
              <w:rFonts w:ascii="Times New Roman" w:hAnsi="Times New Roman" w:cs="Times New Roman"/>
            </w:rPr>
            <w:t xml:space="preserve">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proofErr w:type="spellStart"/>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proofErr w:type="spellEnd"/>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23"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23"/>
                <w:r w:rsidR="00FC027A">
                  <w:t>, Osmotic Cell</w:t>
                </w:r>
              </w:p>
            </w:tc>
          </w:tr>
          <w:tr w:rsidR="00FB4072" w:rsidTr="00FB4072">
            <w:trPr>
              <w:trHeight w:val="594"/>
            </w:trPr>
            <w:tc>
              <w:tcPr>
                <w:tcW w:w="7230" w:type="dxa"/>
                <w:vAlign w:val="center"/>
              </w:tcPr>
              <w:p w:rsidR="00FB4072" w:rsidRDefault="00C710E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4"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4"/>
                <w:r w:rsidR="00FC027A">
                  <w:t xml:space="preserve">, </w:t>
                </w:r>
                <w:proofErr w:type="spellStart"/>
                <w:r w:rsidR="00FC027A">
                  <w:t>Osmolarity</w:t>
                </w:r>
                <w:proofErr w:type="spellEnd"/>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w:t>
          </w:r>
          <w:r w:rsidR="004C01C2">
            <w:rPr>
              <w:rFonts w:ascii="Times New Roman" w:hAnsi="Times New Roman" w:cs="Times New Roman"/>
            </w:rPr>
            <w:t>s</w:t>
          </w:r>
          <w:r w:rsidR="00AC0BD4">
            <w:rPr>
              <w:rFonts w:ascii="Times New Roman" w:hAnsi="Times New Roman" w:cs="Times New Roman"/>
            </w:rPr>
            <w:t xml:space="preserve"> only one connector with one</w:t>
          </w:r>
          <w:r>
            <w:rPr>
              <w:rFonts w:ascii="Times New Roman" w:hAnsi="Times New Roman" w:cs="Times New Roman"/>
            </w:rPr>
            <w:t xml:space="preserve"> </w:t>
          </w:r>
          <w:proofErr w:type="spellStart"/>
          <w:r>
            <w:rPr>
              <w:rFonts w:ascii="Times New Roman" w:hAnsi="Times New Roman" w:cs="Times New Roman"/>
            </w:rPr>
            <w:t>osmolarity</w:t>
          </w:r>
          <w:proofErr w:type="spellEnd"/>
          <w:r>
            <w:rPr>
              <w:rFonts w:ascii="Times New Roman" w:hAnsi="Times New Roman" w:cs="Times New Roman"/>
            </w:rPr>
            <w:t xml:space="preserve">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 xml:space="preserve">Calculation of amount of impermeable substances inside is not part of the </w:t>
          </w:r>
          <w:proofErr w:type="spellStart"/>
          <w:r>
            <w:rPr>
              <w:rFonts w:ascii="Times New Roman" w:hAnsi="Times New Roman" w:cs="Times New Roman"/>
            </w:rPr>
            <w:t>OsmoticCell</w:t>
          </w:r>
          <w:proofErr w:type="spellEnd"/>
          <w:r>
            <w:rPr>
              <w:rFonts w:ascii="Times New Roman" w:hAnsi="Times New Roman" w:cs="Times New Roman"/>
            </w:rPr>
            <w:t>.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proofErr w:type="gramStart"/>
          <w:r w:rsidR="005C2649" w:rsidRPr="005C2649">
            <w:rPr>
              <w:rFonts w:ascii="Times New Roman" w:hAnsi="Times New Roman" w:cs="Times New Roman"/>
              <w:i/>
            </w:rPr>
            <w:t>Perm</w:t>
          </w:r>
          <w:r w:rsidR="005C2649">
            <w:rPr>
              <w:rFonts w:ascii="Times New Roman" w:hAnsi="Times New Roman" w:cs="Times New Roman"/>
            </w:rPr>
            <w:t>.</w:t>
          </w:r>
          <w:proofErr w:type="gramEnd"/>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5" w:name="_Ref407706467"/>
                <w:bookmarkStart w:id="126"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5"/>
                <w:r w:rsidR="00FC027A">
                  <w:t>, Permeability</w:t>
                </w:r>
                <w:bookmarkEnd w:id="126"/>
              </w:p>
            </w:tc>
          </w:tr>
          <w:tr w:rsidR="008407C4" w:rsidTr="00FC027A">
            <w:trPr>
              <w:trHeight w:val="567"/>
            </w:trPr>
            <w:tc>
              <w:tcPr>
                <w:tcW w:w="6804" w:type="dxa"/>
                <w:vAlign w:val="center"/>
              </w:tcPr>
              <w:p w:rsidR="008407C4" w:rsidRDefault="00C710E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7" w:name="_Ref407706897"/>
                <w:bookmarkStart w:id="128"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7"/>
                <w:r w:rsidR="00FC027A">
                  <w:t>, Osmotic Pressure</w:t>
                </w:r>
                <w:bookmarkEnd w:id="128"/>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w:t>
          </w:r>
          <w:proofErr w:type="spellStart"/>
          <w:r w:rsidR="00E56034">
            <w:rPr>
              <w:rFonts w:ascii="Times New Roman" w:hAnsi="Times New Roman" w:cs="Times New Roman"/>
            </w:rPr>
            <w:t>osmolarity</w:t>
          </w:r>
          <w:proofErr w:type="spellEnd"/>
          <w:r w:rsidR="00E56034">
            <w:rPr>
              <w:rFonts w:ascii="Times New Roman" w:hAnsi="Times New Roman" w:cs="Times New Roman"/>
            </w:rPr>
            <w:t xml:space="preserve"> is approximated by </w:t>
          </w:r>
          <w:proofErr w:type="spellStart"/>
          <w:proofErr w:type="gramStart"/>
          <w:r w:rsidR="00E56034" w:rsidRPr="00BC7B72">
            <w:rPr>
              <w:rFonts w:ascii="Times New Roman" w:hAnsi="Times New Roman" w:cs="Times New Roman"/>
            </w:rPr>
            <w:t>Mortinner</w:t>
          </w:r>
          <w:proofErr w:type="spellEnd"/>
          <w:r w:rsidR="00BC7B72">
            <w:rPr>
              <w:rFonts w:ascii="Times New Roman" w:hAnsi="Times New Roman" w:cs="Times New Roman"/>
            </w:rPr>
            <w:t xml:space="preserve"> </w:t>
          </w:r>
          <w:r w:rsidR="00E56034">
            <w:rPr>
              <w:rFonts w:ascii="Times New Roman" w:hAnsi="Times New Roman" w:cs="Times New Roman"/>
            </w:rPr>
            <w:t xml:space="preserve"> using</w:t>
          </w:r>
          <w:proofErr w:type="gramEnd"/>
          <w:r w:rsidR="00E56034">
            <w:rPr>
              <w:rFonts w:ascii="Times New Roman" w:hAnsi="Times New Roman" w:cs="Times New Roman"/>
            </w:rPr>
            <w:t xml:space="preserve">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proofErr w:type="spellEnd"/>
          <w:r w:rsidR="0064061B">
            <w:rPr>
              <w:rFonts w:ascii="Times New Roman" w:hAnsi="Times New Roman" w:cs="Times New Roman"/>
            </w:rPr>
            <w:t xml:space="preserve"> </w:t>
          </w:r>
          <w:r w:rsidR="004C01C2">
            <w:rPr>
              <w:rFonts w:ascii="Times New Roman" w:hAnsi="Times New Roman" w:cs="Times New Roman"/>
            </w:rPr>
            <w:t>is</w:t>
          </w:r>
          <w:r w:rsidR="00600F08">
            <w:rPr>
              <w:rFonts w:ascii="Times New Roman" w:hAnsi="Times New Roman" w:cs="Times New Roman"/>
            </w:rPr>
            <w:t xml:space="preserve"> almost equilibrated with interstitial pressure</w:t>
          </w:r>
          <w:r w:rsidR="0064061B">
            <w:rPr>
              <w:rFonts w:ascii="Times New Roman" w:hAnsi="Times New Roman" w:cs="Times New Roman"/>
            </w:rPr>
            <w:t xml:space="preserve"> called </w:t>
          </w:r>
          <w:proofErr w:type="spellStart"/>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proofErr w:type="spellEnd"/>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proofErr w:type="spellStart"/>
          <w:r w:rsidR="006B5221" w:rsidRPr="006B5221">
            <w:rPr>
              <w:rFonts w:ascii="Times New Roman" w:hAnsi="Times New Roman" w:cs="Times New Roman"/>
              <w:i/>
            </w:rPr>
            <w:t>i</w:t>
          </w:r>
          <w:proofErr w:type="spellEnd"/>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proofErr w:type="spellStart"/>
          <w:r w:rsidR="00744154" w:rsidRPr="00744154">
            <w:rPr>
              <w:rFonts w:ascii="Times New Roman" w:hAnsi="Times New Roman" w:cs="Times New Roman"/>
              <w:i/>
            </w:rPr>
            <w:t>filtration</w:t>
          </w:r>
          <w:r w:rsidR="00744154">
            <w:rPr>
              <w:rFonts w:ascii="Times New Roman" w:hAnsi="Times New Roman" w:cs="Times New Roman"/>
              <w:i/>
            </w:rPr>
            <w:t>Flow</w:t>
          </w:r>
          <w:proofErr w:type="spellEnd"/>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C710ED"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29"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29"/>
                <w:r w:rsidR="00FC027A">
                  <w:t>, Ideal Filtration</w:t>
                </w:r>
              </w:p>
            </w:tc>
          </w:tr>
          <w:tr w:rsidR="006B5221" w:rsidTr="00FC027A">
            <w:trPr>
              <w:trHeight w:val="723"/>
            </w:trPr>
            <w:tc>
              <w:tcPr>
                <w:tcW w:w="7088" w:type="dxa"/>
                <w:vAlign w:val="center"/>
              </w:tcPr>
              <w:p w:rsidR="006B5221" w:rsidRDefault="00C710ED"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30"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30"/>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31"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31"/>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proofErr w:type="spellStart"/>
          <w:r w:rsidRPr="00205EC3">
            <w:rPr>
              <w:rFonts w:ascii="Times New Roman" w:hAnsi="Times New Roman" w:cs="Times New Roman"/>
              <w:i/>
            </w:rPr>
            <w:t>IdealOverflowFiltration</w:t>
          </w:r>
          <w:proofErr w:type="spellEnd"/>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w:t>
          </w:r>
          <w:proofErr w:type="spellStart"/>
          <w:r>
            <w:rPr>
              <w:rFonts w:ascii="Times New Roman" w:hAnsi="Times New Roman" w:cs="Times New Roman"/>
            </w:rPr>
            <w:t>osmolarity</w:t>
          </w:r>
          <w:proofErr w:type="spellEnd"/>
          <w:r>
            <w:rPr>
              <w:rFonts w:ascii="Times New Roman" w:hAnsi="Times New Roman" w:cs="Times New Roman"/>
            </w:rPr>
            <w:t xml:space="preserve">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w:t>
          </w:r>
          <w:proofErr w:type="spellStart"/>
          <w:r>
            <w:rPr>
              <w:rFonts w:ascii="Times New Roman" w:hAnsi="Times New Roman" w:cs="Times New Roman"/>
            </w:rPr>
            <w:t>osmolarity</w:t>
          </w:r>
          <w:proofErr w:type="spellEnd"/>
          <w:r>
            <w:rPr>
              <w:rFonts w:ascii="Times New Roman" w:hAnsi="Times New Roman" w:cs="Times New Roman"/>
            </w:rPr>
            <w:t xml:space="preserve">.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w:t>
          </w:r>
          <w:proofErr w:type="spellStart"/>
          <w:r w:rsidR="0025174A">
            <w:rPr>
              <w:rFonts w:ascii="Times New Roman" w:hAnsi="Times New Roman" w:cs="Times New Roman"/>
            </w:rPr>
            <w:t>osmolarity</w:t>
          </w:r>
          <w:proofErr w:type="spellEnd"/>
          <w:r w:rsidR="0025174A">
            <w:rPr>
              <w:rFonts w:ascii="Times New Roman" w:hAnsi="Times New Roman" w:cs="Times New Roman"/>
            </w:rPr>
            <w:t xml:space="preserve">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proofErr w:type="spellStart"/>
          <w:r w:rsidR="0025174A" w:rsidRPr="0025174A">
            <w:rPr>
              <w:rFonts w:ascii="Times New Roman" w:hAnsi="Times New Roman" w:cs="Times New Roman"/>
              <w:i/>
            </w:rPr>
            <w:t>OutflowMin</w:t>
          </w:r>
          <w:proofErr w:type="spellEnd"/>
          <w:r w:rsidR="0025174A">
            <w:rPr>
              <w:rFonts w:ascii="Times New Roman" w:hAnsi="Times New Roman" w:cs="Times New Roman"/>
            </w:rPr>
            <w:t>) is not set, then the reabsorption is the fraction (</w:t>
          </w:r>
          <w:proofErr w:type="spellStart"/>
          <w:r w:rsidR="0025174A" w:rsidRPr="0025174A">
            <w:rPr>
              <w:rFonts w:ascii="Times New Roman" w:hAnsi="Times New Roman" w:cs="Times New Roman"/>
              <w:i/>
            </w:rPr>
            <w:t>fract</w:t>
          </w:r>
          <w:proofErr w:type="spellEnd"/>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32"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32"/>
                <w:r w:rsidR="00FC027A">
                  <w:t>, Reabsorption</w:t>
                </w:r>
              </w:p>
            </w:tc>
          </w:tr>
        </w:tbl>
        <w:p w:rsidR="00EB5541" w:rsidRPr="00205EC3" w:rsidRDefault="00E50EA8" w:rsidP="00911E3F">
          <w:pPr>
            <w:jc w:val="both"/>
            <w:rPr>
              <w:rFonts w:ascii="Times New Roman" w:hAnsi="Times New Roman" w:cs="Times New Roman"/>
            </w:rPr>
          </w:pPr>
          <w:r>
            <w:rPr>
              <w:rFonts w:ascii="Times New Roman" w:hAnsi="Times New Roman" w:cs="Times New Roman"/>
            </w:rPr>
            <w:t>T</w:t>
          </w:r>
          <w:r w:rsidR="00427146">
            <w:rPr>
              <w:rFonts w:ascii="Times New Roman" w:hAnsi="Times New Roman" w:cs="Times New Roman"/>
            </w:rPr>
            <w:t xml:space="preserve">he fraction </w:t>
          </w:r>
          <w:proofErr w:type="spellStart"/>
          <w:r w:rsidR="00427146" w:rsidRPr="00427146">
            <w:rPr>
              <w:rFonts w:ascii="Times New Roman" w:hAnsi="Times New Roman" w:cs="Times New Roman"/>
              <w:i/>
            </w:rPr>
            <w:t>fract</w:t>
          </w:r>
          <w:proofErr w:type="spellEnd"/>
          <w:r w:rsidR="00427146">
            <w:rPr>
              <w:rFonts w:ascii="Times New Roman" w:hAnsi="Times New Roman" w:cs="Times New Roman"/>
            </w:rPr>
            <w:t xml:space="preserve"> </w:t>
          </w:r>
          <w:r>
            <w:rPr>
              <w:rFonts w:ascii="Times New Roman" w:hAnsi="Times New Roman" w:cs="Times New Roman"/>
            </w:rPr>
            <w:t xml:space="preserve">can be </w:t>
          </w:r>
          <w:r w:rsidR="00427146">
            <w:rPr>
              <w:rFonts w:ascii="Times New Roman" w:hAnsi="Times New Roman" w:cs="Times New Roman"/>
            </w:rPr>
            <w:t>approximated from number of opened water channels</w:t>
          </w:r>
          <w:r>
            <w:rPr>
              <w:rFonts w:ascii="Times New Roman" w:hAnsi="Times New Roman" w:cs="Times New Roman"/>
            </w:rPr>
            <w:t xml:space="preserve"> and/or from active transport of osmoles through membrane</w:t>
          </w:r>
          <w:r w:rsidR="00427146">
            <w:rPr>
              <w:rFonts w:ascii="Times New Roman" w:hAnsi="Times New Roman" w:cs="Times New Roman"/>
            </w:rPr>
            <w:t>.</w:t>
          </w:r>
        </w:p>
        <w:p w:rsidR="003362FC" w:rsidRPr="00E562DD" w:rsidRDefault="003362FC" w:rsidP="00911E3F">
          <w:pPr>
            <w:pStyle w:val="Nadpis2"/>
            <w:jc w:val="both"/>
            <w:rPr>
              <w:rFonts w:ascii="Times New Roman" w:hAnsi="Times New Roman" w:cs="Times New Roman"/>
            </w:rPr>
          </w:pPr>
          <w:bookmarkStart w:id="133" w:name="_Toc408842124"/>
          <w:bookmarkStart w:id="134" w:name="_Toc408844073"/>
          <w:bookmarkStart w:id="135" w:name="_Toc408845906"/>
          <w:bookmarkStart w:id="136" w:name="_Toc409289288"/>
          <w:bookmarkStart w:id="137" w:name="_Toc413447183"/>
          <w:r w:rsidRPr="00E562DD">
            <w:rPr>
              <w:rFonts w:ascii="Times New Roman" w:hAnsi="Times New Roman" w:cs="Times New Roman"/>
            </w:rPr>
            <w:t>Thermal domain</w:t>
          </w:r>
          <w:bookmarkEnd w:id="133"/>
          <w:bookmarkEnd w:id="134"/>
          <w:bookmarkEnd w:id="135"/>
          <w:bookmarkEnd w:id="136"/>
          <w:bookmarkEnd w:id="137"/>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38"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38"/>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39"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39"/>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xml:space="preserve">] in the meaning of change of heat energy. These variables are compatible also with </w:t>
          </w:r>
          <w:proofErr w:type="spellStart"/>
          <w:r>
            <w:rPr>
              <w:rFonts w:ascii="Times New Roman" w:hAnsi="Times New Roman" w:cs="Times New Roman"/>
            </w:rPr>
            <w:t>Van’t</w:t>
          </w:r>
          <w:proofErr w:type="spellEnd"/>
          <w:r>
            <w:rPr>
              <w:rFonts w:ascii="Times New Roman" w:hAnsi="Times New Roman" w:cs="Times New Roman"/>
            </w:rPr>
            <w:t xml:space="preserve">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proofErr w:type="spellStart"/>
          <w:r>
            <w:rPr>
              <w:rFonts w:ascii="Times New Roman" w:hAnsi="Times New Roman" w:cs="Times New Roman"/>
            </w:rPr>
            <w:lastRenderedPageBreak/>
            <w:t>solubilities</w:t>
          </w:r>
          <w:proofErr w:type="spellEnd"/>
          <w:r>
            <w:rPr>
              <w:rFonts w:ascii="Times New Roman" w:hAnsi="Times New Roman" w:cs="Times New Roman"/>
            </w:rPr>
            <w:t xml:space="preserve">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w:t>
          </w:r>
          <w:proofErr w:type="spellStart"/>
          <w:r w:rsidR="0076130A">
            <w:rPr>
              <w:rFonts w:ascii="Times New Roman" w:hAnsi="Times New Roman" w:cs="Times New Roman"/>
            </w:rPr>
            <w:t>Thermal.HeatTransfer</w:t>
          </w:r>
          <w:proofErr w:type="spellEnd"/>
          <w:r w:rsidR="0076130A">
            <w:rPr>
              <w:rFonts w:ascii="Times New Roman" w:hAnsi="Times New Roman" w:cs="Times New Roman"/>
            </w:rPr>
            <w:t xml:space="preserve">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40"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40"/>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41" w:name="_Ref408222815"/>
                <w:bookmarkStart w:id="142"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41"/>
                <w:r w:rsidR="00FC027A">
                  <w:t>, Stream</w:t>
                </w:r>
                <w:bookmarkEnd w:id="142"/>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w:t>
          </w:r>
          <w:proofErr w:type="spellStart"/>
          <w:r w:rsidR="000D4FC8">
            <w:rPr>
              <w:rFonts w:ascii="Times New Roman" w:hAnsi="Times New Roman" w:cs="Times New Roman"/>
            </w:rPr>
            <w:t>m</w:t>
          </w:r>
          <w:r>
            <w:rPr>
              <w:rFonts w:ascii="Times New Roman" w:hAnsi="Times New Roman" w:cs="Times New Roman"/>
            </w:rPr>
            <w:t>assFlow</w:t>
          </w:r>
          <w:proofErr w:type="spellEnd"/>
          <w:r>
            <w:rPr>
              <w:rFonts w:ascii="Times New Roman" w:hAnsi="Times New Roman" w:cs="Times New Roman"/>
            </w:rPr>
            <w:t>&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1223B6" w:rsidRPr="00520171">
            <w:t xml:space="preserve">Equation </w:t>
          </w:r>
          <w:r w:rsidR="001223B6" w:rsidRPr="00520171">
            <w:rPr>
              <w:noProof/>
            </w:rPr>
            <w:t>30</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20171">
            <w:t xml:space="preserve">Equation </w:t>
          </w:r>
          <w:r w:rsidR="00520171">
            <w:rPr>
              <w:noProof/>
            </w:rPr>
            <w:t>31</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w:t>
          </w:r>
          <w:proofErr w:type="spellStart"/>
          <w:r w:rsidR="00520171">
            <w:rPr>
              <w:rFonts w:ascii="Times New Roman" w:hAnsi="Times New Roman" w:cs="Times New Roman"/>
            </w:rPr>
            <w:t>T</w:t>
          </w:r>
          <w:r w:rsidR="00520171" w:rsidRPr="00520171">
            <w:rPr>
              <w:rFonts w:ascii="Times New Roman" w:hAnsi="Times New Roman" w:cs="Times New Roman"/>
              <w:vertAlign w:val="subscript"/>
            </w:rPr>
            <w:t>i</w:t>
          </w:r>
          <w:proofErr w:type="spellEnd"/>
          <w:r w:rsidR="00520171">
            <w:rPr>
              <w:rFonts w:ascii="Times New Roman" w:hAnsi="Times New Roman" w:cs="Times New Roman"/>
            </w:rPr>
            <w:t>*</w:t>
          </w:r>
          <w:proofErr w:type="spellStart"/>
          <w:r w:rsidR="00520171">
            <w:rPr>
              <w:rFonts w:ascii="Times New Roman" w:hAnsi="Times New Roman" w:cs="Times New Roman"/>
            </w:rPr>
            <w:t>SpecificHeat</w:t>
          </w:r>
          <w:proofErr w:type="spellEnd"/>
          <w:r w:rsidR="00520171">
            <w:rPr>
              <w:rFonts w:ascii="Times New Roman" w:hAnsi="Times New Roman" w:cs="Times New Roman"/>
            </w:rPr>
            <w: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w:t>
          </w:r>
          <w:proofErr w:type="spellStart"/>
          <w:r w:rsidR="003539A2">
            <w:rPr>
              <w:rFonts w:ascii="Times New Roman" w:hAnsi="Times New Roman" w:cs="Times New Roman"/>
            </w:rPr>
            <w:t>heatFlowToEnv</w:t>
          </w:r>
          <w:proofErr w:type="spellEnd"/>
          <w:r w:rsidR="003539A2">
            <w:rPr>
              <w:rFonts w:ascii="Times New Roman" w:hAnsi="Times New Roman" w:cs="Times New Roman"/>
            </w:rPr>
            <w:t>/</w:t>
          </w:r>
          <w:proofErr w:type="spellStart"/>
          <w:r w:rsidR="003539A2">
            <w:rPr>
              <w:rFonts w:ascii="Times New Roman" w:hAnsi="Times New Roman" w:cs="Times New Roman"/>
            </w:rPr>
            <w:t>massFlow</w:t>
          </w:r>
          <w:proofErr w:type="spellEnd"/>
          <w:r w:rsidR="003539A2">
            <w:rPr>
              <w:rFonts w:ascii="Times New Roman" w:hAnsi="Times New Roman" w:cs="Times New Roman"/>
            </w:rPr>
            <w:t xml:space="preserve">)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w:t>
          </w:r>
          <w:proofErr w:type="spellStart"/>
          <w:r w:rsidR="003539A2">
            <w:rPr>
              <w:rFonts w:ascii="Times New Roman" w:hAnsi="Times New Roman" w:cs="Times New Roman"/>
            </w:rPr>
            <w:t>SpecificHeat</w:t>
          </w:r>
          <w:proofErr w:type="spellEnd"/>
          <w:r w:rsidR="003539A2">
            <w:rPr>
              <w:rFonts w:ascii="Times New Roman" w:hAnsi="Times New Roman" w:cs="Times New Roman"/>
            </w:rPr>
            <w: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proofErr w:type="spellStart"/>
          <w:r w:rsidRPr="00CB2621">
            <w:rPr>
              <w:rFonts w:ascii="Times New Roman" w:hAnsi="Times New Roman" w:cs="Times New Roman"/>
              <w:i/>
            </w:rPr>
            <w:t>massFlow</w:t>
          </w:r>
          <w:proofErr w:type="spellEnd"/>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proofErr w:type="spellStart"/>
          <w:r w:rsidRPr="00CB2621">
            <w:rPr>
              <w:rFonts w:ascii="Times New Roman" w:hAnsi="Times New Roman" w:cs="Times New Roman"/>
              <w:i/>
            </w:rPr>
            <w:t>SpecificHeat</w:t>
          </w:r>
          <w:proofErr w:type="spellEnd"/>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C710ED"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3" w:name="_Ref408238917"/>
                <w:bookmarkStart w:id="144"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43"/>
                <w:r w:rsidR="00FC027A">
                  <w:t>, Ideal Radiator</w:t>
                </w:r>
                <w:bookmarkEnd w:id="144"/>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5"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5"/>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6" w:name="_Toc408842125"/>
          <w:bookmarkStart w:id="147" w:name="_Toc408844074"/>
          <w:bookmarkStart w:id="148" w:name="_Toc408845907"/>
          <w:bookmarkStart w:id="149" w:name="_Toc409289289"/>
          <w:bookmarkStart w:id="150" w:name="_Toc413447184"/>
          <w:r w:rsidRPr="00E562DD">
            <w:rPr>
              <w:rFonts w:ascii="Times New Roman" w:hAnsi="Times New Roman" w:cs="Times New Roman"/>
            </w:rPr>
            <w:lastRenderedPageBreak/>
            <w:t>Hydraulic domain</w:t>
          </w:r>
          <w:bookmarkEnd w:id="146"/>
          <w:bookmarkEnd w:id="147"/>
          <w:bookmarkEnd w:id="148"/>
          <w:bookmarkEnd w:id="149"/>
          <w:bookmarkEnd w:id="150"/>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w:t>
          </w:r>
          <w:proofErr w:type="spellStart"/>
          <w:r w:rsidR="00EE2854">
            <w:rPr>
              <w:rFonts w:ascii="Times New Roman" w:hAnsi="Times New Roman" w:cs="Times New Roman"/>
            </w:rPr>
            <w:t>ElasticVessel</w:t>
          </w:r>
          <w:proofErr w:type="spellEnd"/>
          <w:r w:rsidR="00EE2854">
            <w:rPr>
              <w:rFonts w:ascii="Times New Roman" w:hAnsi="Times New Roman" w:cs="Times New Roman"/>
            </w:rPr>
            <w:t xml:space="preserve">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 xml:space="preserve">small volume called </w:t>
          </w:r>
          <w:proofErr w:type="spellStart"/>
          <w:r w:rsidR="005313F6">
            <w:rPr>
              <w:rFonts w:ascii="Times New Roman" w:hAnsi="Times New Roman" w:cs="Times New Roman"/>
            </w:rPr>
            <w:t>V</w:t>
          </w:r>
          <w:r w:rsidR="005313F6" w:rsidRPr="00191860">
            <w:rPr>
              <w:rFonts w:ascii="Times New Roman" w:hAnsi="Times New Roman" w:cs="Times New Roman"/>
              <w:vertAlign w:val="subscript"/>
            </w:rPr>
            <w:t>Collaps</w:t>
          </w:r>
          <w:proofErr w:type="spellEnd"/>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 xml:space="preserve">difference between external pressures at the middle between zero volume and </w:t>
          </w:r>
          <w:proofErr w:type="spellStart"/>
          <w:r w:rsidR="00760D2B">
            <w:rPr>
              <w:rFonts w:ascii="Times New Roman" w:hAnsi="Times New Roman" w:cs="Times New Roman"/>
            </w:rPr>
            <w:t>V</w:t>
          </w:r>
          <w:r w:rsidR="00760D2B" w:rsidRPr="00191860">
            <w:rPr>
              <w:rFonts w:ascii="Times New Roman" w:hAnsi="Times New Roman" w:cs="Times New Roman"/>
              <w:vertAlign w:val="subscript"/>
            </w:rPr>
            <w:t>Collaps</w:t>
          </w:r>
          <w:proofErr w:type="spellEnd"/>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51"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51"/>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52" w:name="_Ref408240831"/>
                <w:r>
                  <w:t xml:space="preserve">Equation </w:t>
                </w:r>
                <w:r>
                  <w:fldChar w:fldCharType="begin"/>
                </w:r>
                <w:r>
                  <w:instrText xml:space="preserve"> SEQ Equation \* ARABIC </w:instrText>
                </w:r>
                <w:r>
                  <w:fldChar w:fldCharType="separate"/>
                </w:r>
                <w:r w:rsidR="001223B6">
                  <w:rPr>
                    <w:noProof/>
                  </w:rPr>
                  <w:t>33</w:t>
                </w:r>
                <w:r>
                  <w:fldChar w:fldCharType="end"/>
                </w:r>
                <w:bookmarkEnd w:id="152"/>
                <w:r w:rsidR="00D823CA">
                  <w:t xml:space="preserve">, </w:t>
                </w:r>
                <w:proofErr w:type="spellStart"/>
                <w:r w:rsidR="00D823CA">
                  <w:t>ElasticVessel</w:t>
                </w:r>
                <w:proofErr w:type="spellEnd"/>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proofErr w:type="spellStart"/>
          <w:r w:rsidR="00AD49EB">
            <w:rPr>
              <w:rFonts w:ascii="Times New Roman" w:hAnsi="Times New Roman" w:cs="Times New Roman"/>
            </w:rPr>
            <w:t>P</w:t>
          </w:r>
          <w:r w:rsidR="00AD49EB" w:rsidRPr="00AD49EB">
            <w:rPr>
              <w:rFonts w:ascii="Times New Roman" w:hAnsi="Times New Roman" w:cs="Times New Roman"/>
              <w:vertAlign w:val="subscript"/>
            </w:rPr>
            <w:t>Ext</w:t>
          </w:r>
          <w:proofErr w:type="spellEnd"/>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proofErr w:type="spellStart"/>
          <w:r w:rsidR="00060AF1">
            <w:rPr>
              <w:rFonts w:ascii="Times New Roman" w:hAnsi="Times New Roman" w:cs="Times New Roman"/>
            </w:rPr>
            <w:t>intrathorax</w:t>
          </w:r>
          <w:proofErr w:type="spellEnd"/>
          <w:r w:rsidR="00060AF1">
            <w:rPr>
              <w:rFonts w:ascii="Times New Roman" w:hAnsi="Times New Roman" w:cs="Times New Roman"/>
            </w:rPr>
            <w:t xml:space="preserve"> pressure. Th</w:t>
          </w:r>
          <w:r>
            <w:rPr>
              <w:rFonts w:ascii="Times New Roman" w:hAnsi="Times New Roman" w:cs="Times New Roman"/>
            </w:rPr>
            <w:t xml:space="preserve">e negative </w:t>
          </w:r>
          <w:proofErr w:type="spellStart"/>
          <w:r>
            <w:rPr>
              <w:rFonts w:ascii="Times New Roman" w:hAnsi="Times New Roman" w:cs="Times New Roman"/>
            </w:rPr>
            <w:t>intrathorax</w:t>
          </w:r>
          <w:proofErr w:type="spellEnd"/>
          <w:r>
            <w:rPr>
              <w:rFonts w:ascii="Times New Roman" w:hAnsi="Times New Roman" w:cs="Times New Roman"/>
            </w:rPr>
            <w:t xml:space="preserve">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proofErr w:type="spellStart"/>
          <w:r w:rsidR="00535F87">
            <w:rPr>
              <w:rFonts w:ascii="Times New Roman" w:hAnsi="Times New Roman" w:cs="Times New Roman"/>
            </w:rPr>
            <w:t>intrathorax</w:t>
          </w:r>
          <w:proofErr w:type="spellEnd"/>
          <w:r w:rsidR="00535F87">
            <w:rPr>
              <w:rFonts w:ascii="Times New Roman" w:hAnsi="Times New Roman" w:cs="Times New Roman"/>
            </w:rPr>
            <w:t xml:space="preserve">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3"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3"/>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lastRenderedPageBreak/>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proofErr w:type="spellStart"/>
          <w:r w:rsidR="000B2249" w:rsidRPr="000B2249">
            <w:rPr>
              <w:rFonts w:ascii="Times New Roman" w:hAnsi="Times New Roman" w:cs="Times New Roman"/>
              <w:i/>
            </w:rPr>
            <w:t>pumpE</w:t>
          </w:r>
          <w:proofErr w:type="spellEnd"/>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C710E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4" w:name="_Ref408302351"/>
                <w:bookmarkStart w:id="155"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4"/>
                <w:r w:rsidR="00D823CA">
                  <w:t>, Hydrostatic</w:t>
                </w:r>
                <w:bookmarkEnd w:id="155"/>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proofErr w:type="spellStart"/>
          <w:r w:rsidRPr="005D3570">
            <w:rPr>
              <w:rFonts w:ascii="Times New Roman" w:hAnsi="Times New Roman" w:cs="Times New Roman"/>
              <w:i/>
            </w:rPr>
            <w:t>G</w:t>
          </w:r>
          <w:r w:rsidRPr="005D3570">
            <w:rPr>
              <w:rFonts w:ascii="Times New Roman" w:hAnsi="Times New Roman" w:cs="Times New Roman"/>
              <w:i/>
              <w:vertAlign w:val="subscript"/>
            </w:rPr>
            <w:t>on</w:t>
          </w:r>
          <w:proofErr w:type="spellEnd"/>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 xml:space="preserve">Opening pressure gradient can be moved from zero to non-zero value called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35F87">
            <w:t xml:space="preserve">Equation </w:t>
          </w:r>
          <w:r w:rsidR="00535F87">
            <w:rPr>
              <w:noProof/>
            </w:rPr>
            <w:t>36</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proofErr w:type="gramStart"/>
          <w:r w:rsidR="006862F2">
            <w:rPr>
              <w:rFonts w:ascii="Times New Roman" w:hAnsi="Times New Roman" w:cs="Times New Roman"/>
            </w:rPr>
            <w:t>During</w:t>
          </w:r>
          <w:proofErr w:type="gramEnd"/>
          <w:r w:rsidR="006862F2">
            <w:rPr>
              <w:rFonts w:ascii="Times New Roman" w:hAnsi="Times New Roman" w:cs="Times New Roman"/>
            </w:rPr>
            <w:t xml:space="preserve"> opened phase </w:t>
          </w:r>
          <w:r w:rsidR="0070453E">
            <w:rPr>
              <w:rFonts w:ascii="Times New Roman" w:hAnsi="Times New Roman" w:cs="Times New Roman"/>
            </w:rPr>
            <w:t xml:space="preserve">(pressure gradient &gt; </w:t>
          </w:r>
          <w:proofErr w:type="spellStart"/>
          <w:r w:rsidR="0070453E">
            <w:rPr>
              <w:rFonts w:ascii="Times New Roman" w:hAnsi="Times New Roman" w:cs="Times New Roman"/>
            </w:rPr>
            <w:t>P</w:t>
          </w:r>
          <w:r w:rsidR="0070453E" w:rsidRPr="006862F2">
            <w:rPr>
              <w:rFonts w:ascii="Times New Roman" w:hAnsi="Times New Roman" w:cs="Times New Roman"/>
              <w:vertAlign w:val="subscript"/>
            </w:rPr>
            <w:t>knee</w:t>
          </w:r>
          <w:proofErr w:type="spellEnd"/>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w:t>
          </w:r>
          <w:proofErr w:type="spellStart"/>
          <w:r w:rsidR="006862F2">
            <w:rPr>
              <w:rFonts w:ascii="Times New Roman" w:hAnsi="Times New Roman" w:cs="Times New Roman"/>
            </w:rPr>
            <w:t>P</w:t>
          </w:r>
          <w:r w:rsidR="006862F2" w:rsidRPr="006862F2">
            <w:rPr>
              <w:rFonts w:ascii="Times New Roman" w:hAnsi="Times New Roman" w:cs="Times New Roman"/>
              <w:vertAlign w:val="subscript"/>
            </w:rPr>
            <w:t>knee</w:t>
          </w:r>
          <w:proofErr w:type="spellEnd"/>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6"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6"/>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w:t>
          </w:r>
          <w:proofErr w:type="spellStart"/>
          <w:r>
            <w:rPr>
              <w:rFonts w:ascii="Times New Roman" w:hAnsi="Times New Roman" w:cs="Times New Roman"/>
            </w:rPr>
            <w:t>Pknee</w:t>
          </w:r>
          <w:proofErr w:type="spellEnd"/>
          <w:r>
            <w:rPr>
              <w:rFonts w:ascii="Times New Roman" w:hAnsi="Times New Roman" w:cs="Times New Roman"/>
            </w:rPr>
            <w:t xml:space="preserve">*Goff at pressure </w:t>
          </w:r>
          <w:proofErr w:type="spellStart"/>
          <w:r>
            <w:rPr>
              <w:rFonts w:ascii="Times New Roman" w:hAnsi="Times New Roman" w:cs="Times New Roman"/>
            </w:rPr>
            <w:t>Pknee</w:t>
          </w:r>
          <w:proofErr w:type="spellEnd"/>
          <w:r>
            <w:rPr>
              <w:rFonts w:ascii="Times New Roman" w:hAnsi="Times New Roman" w:cs="Times New Roman"/>
            </w:rPr>
            <w:t>) very close to origin (</w:t>
          </w:r>
          <w:proofErr w:type="spellStart"/>
          <w:r>
            <w:rPr>
              <w:rFonts w:ascii="Times New Roman" w:hAnsi="Times New Roman" w:cs="Times New Roman"/>
            </w:rPr>
            <w:t>Pknee</w:t>
          </w:r>
          <w:proofErr w:type="spellEnd"/>
          <w:r>
            <w:rPr>
              <w:rFonts w:ascii="Times New Roman" w:hAnsi="Times New Roman" w:cs="Times New Roman"/>
            </w:rPr>
            <w:t xml:space="preserv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w:t>
          </w:r>
          <w:proofErr w:type="spellStart"/>
          <w:r>
            <w:rPr>
              <w:rFonts w:ascii="Times New Roman" w:hAnsi="Times New Roman" w:cs="Times New Roman"/>
            </w:rPr>
            <w:t>I</w:t>
          </w:r>
          <w:r w:rsidR="003362FC" w:rsidRPr="00E562DD">
            <w:rPr>
              <w:rFonts w:ascii="Times New Roman" w:hAnsi="Times New Roman" w:cs="Times New Roman"/>
            </w:rPr>
            <w:t>nert</w:t>
          </w:r>
          <w:r>
            <w:rPr>
              <w:rFonts w:ascii="Times New Roman" w:hAnsi="Times New Roman" w:cs="Times New Roman"/>
            </w:rPr>
            <w:t>ance</w:t>
          </w:r>
          <w:proofErr w:type="spellEnd"/>
          <w:r>
            <w:rPr>
              <w:rFonts w:ascii="Times New Roman" w:hAnsi="Times New Roman" w:cs="Times New Roman"/>
            </w:rPr>
            <w:t xml:space="preserv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57"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57"/>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inertance</w:t>
          </w:r>
          <w:proofErr w:type="spellEnd"/>
          <w:r>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58" w:name="_Toc408842126"/>
          <w:bookmarkStart w:id="159" w:name="_Toc408844075"/>
          <w:bookmarkStart w:id="160" w:name="_Toc408845908"/>
          <w:bookmarkStart w:id="161" w:name="_Toc409289290"/>
          <w:bookmarkStart w:id="162" w:name="_Toc413447185"/>
          <w:r>
            <w:rPr>
              <w:rFonts w:ascii="Times New Roman" w:hAnsi="Times New Roman" w:cs="Times New Roman"/>
            </w:rPr>
            <w:t>Population domain</w:t>
          </w:r>
          <w:bookmarkEnd w:id="158"/>
          <w:bookmarkEnd w:id="159"/>
          <w:bookmarkEnd w:id="160"/>
          <w:bookmarkEnd w:id="161"/>
          <w:bookmarkEnd w:id="162"/>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lastRenderedPageBreak/>
            <w:t>38</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3" w:name="_Ref408439075"/>
                <w:bookmarkStart w:id="164"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3"/>
                <w:r w:rsidR="00D823CA">
                  <w:t>, Population</w:t>
                </w:r>
                <w:bookmarkEnd w:id="164"/>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spellStart"/>
          <w:proofErr w:type="gramStart"/>
          <w:r w:rsidRPr="00657D7F">
            <w:rPr>
              <w:i/>
            </w:rPr>
            <w:t>populationChange</w:t>
          </w:r>
          <w:proofErr w:type="spellEnd"/>
          <w:r w:rsidRPr="00657D7F">
            <w:rPr>
              <w:i/>
            </w:rPr>
            <w:t>(</w:t>
          </w:r>
          <w:proofErr w:type="gramEnd"/>
          <w:r w:rsidRPr="00657D7F">
            <w:rPr>
              <w:i/>
            </w:rPr>
            <w:t>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5"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5"/>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proofErr w:type="spellStart"/>
          <w:r w:rsidRPr="008B738D">
            <w:rPr>
              <w:i/>
            </w:rPr>
            <w:t>changePerPopulationMember</w:t>
          </w:r>
          <w:proofErr w:type="spellEnd"/>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proofErr w:type="spellStart"/>
          <w:r w:rsidRPr="008B738D">
            <w:rPr>
              <w:i/>
            </w:rPr>
            <w:t>changePerPopulationMember</w:t>
          </w:r>
          <w:proofErr w:type="spellEnd"/>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6" w:name="_Toc408844076"/>
      <w:bookmarkStart w:id="167" w:name="_Toc409289291"/>
      <w:bookmarkStart w:id="168" w:name="_Ref411702902"/>
      <w:bookmarkStart w:id="169" w:name="_Ref411730094"/>
      <w:bookmarkStart w:id="170" w:name="_Toc413447186"/>
      <w:proofErr w:type="spellStart"/>
      <w:r w:rsidRPr="003A5773">
        <w:rPr>
          <w:rStyle w:val="Znaknadpisu1"/>
          <w:rFonts w:ascii="Times New Roman" w:hAnsi="Times New Roman" w:cs="Times New Roman"/>
        </w:rPr>
        <w:lastRenderedPageBreak/>
        <w:t>Physiomodel</w:t>
      </w:r>
      <w:bookmarkEnd w:id="166"/>
      <w:bookmarkEnd w:id="167"/>
      <w:bookmarkEnd w:id="168"/>
      <w:bookmarkEnd w:id="169"/>
      <w:bookmarkEnd w:id="170"/>
      <w:proofErr w:type="spellEnd"/>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xml:space="preserve">, </w:t>
      </w:r>
      <w:proofErr w:type="spellStart"/>
      <w:r w:rsidR="00752A9E">
        <w:t>Physiomodel</w:t>
      </w:r>
      <w:proofErr w:type="spellEnd"/>
      <w:r w:rsidR="00752A9E">
        <w:t xml:space="preserve"> subsystems, top-level diagram implementation</w:t>
      </w:r>
    </w:p>
    <w:p w:rsidR="003362FC" w:rsidRDefault="003362FC" w:rsidP="00911E3F">
      <w:pPr>
        <w:pStyle w:val="Nadpis2"/>
        <w:jc w:val="both"/>
        <w:rPr>
          <w:rStyle w:val="Znaknadpisu1"/>
          <w:rFonts w:ascii="Times New Roman" w:hAnsi="Times New Roman" w:cs="Times New Roman"/>
        </w:rPr>
      </w:pPr>
      <w:bookmarkStart w:id="171" w:name="_Toc409289292"/>
      <w:bookmarkStart w:id="172" w:name="_Toc413447187"/>
      <w:r w:rsidRPr="003A5773">
        <w:rPr>
          <w:rStyle w:val="Znaknadpisu1"/>
          <w:rFonts w:ascii="Times New Roman" w:hAnsi="Times New Roman" w:cs="Times New Roman"/>
        </w:rPr>
        <w:t>Cardiovascular system</w:t>
      </w:r>
      <w:bookmarkEnd w:id="171"/>
      <w:bookmarkEnd w:id="172"/>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w:t>
      </w:r>
      <w:proofErr w:type="spellStart"/>
      <w:r w:rsidR="00DC2A89">
        <w:t>venules</w:t>
      </w:r>
      <w:proofErr w:type="spellEnd"/>
      <w:r w:rsidR="00DC2A89">
        <w:t xml:space="preserve">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3"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3"/>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4" w:name="_Ref409079447"/>
      <w:bookmarkStart w:id="175" w:name="_Toc409289293"/>
      <w:r w:rsidRPr="00C51E82">
        <w:t>Heart</w:t>
      </w:r>
      <w:bookmarkEnd w:id="174"/>
      <w:bookmarkEnd w:id="175"/>
    </w:p>
    <w:p w:rsidR="00ED7A0D" w:rsidRDefault="00ED7A0D" w:rsidP="00911E3F">
      <w:pPr>
        <w:jc w:val="both"/>
      </w:pPr>
      <w:r>
        <w:t xml:space="preserve">The model of blood pumping by heart consists from models of heart atriums, ventricles, sinoatrial node, atrial pressure receptors and </w:t>
      </w:r>
      <w:proofErr w:type="spellStart"/>
      <w:r>
        <w:t>atriopeptin</w:t>
      </w:r>
      <w:proofErr w:type="spellEnd"/>
      <w:r>
        <w:t xml:space="preserve">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w:t>
      </w:r>
      <w:proofErr w:type="spellStart"/>
      <w:r w:rsidR="00335A5C">
        <w:t>ovale</w:t>
      </w:r>
      <w:proofErr w:type="spellEnd"/>
      <w:r w:rsidR="00335A5C">
        <w:t xml:space="preserv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 xml:space="preserve">The </w:t>
      </w:r>
      <w:proofErr w:type="spellStart"/>
      <w:r>
        <w:t>sino</w:t>
      </w:r>
      <w:proofErr w:type="spellEnd"/>
      <w:r>
        <w:t xml:space="preserve">-atrial node calculate the heart rate and it will be described together with low pressure receptors in section about autonomic neural activity. </w:t>
      </w:r>
      <w:proofErr w:type="spellStart"/>
      <w:r>
        <w:t>Atriopeptin</w:t>
      </w:r>
      <w:proofErr w:type="spellEnd"/>
      <w:r>
        <w:t xml:space="preserve">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76"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76"/>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proofErr w:type="spellStart"/>
      <w:r w:rsidR="00EF4622">
        <w:rPr>
          <w:rFonts w:ascii="Times New Roman" w:eastAsia="Times New Roman" w:hAnsi="Times New Roman" w:cs="Times New Roman"/>
        </w:rPr>
        <w:t>Dicrotic</w:t>
      </w:r>
      <w:proofErr w:type="spellEnd"/>
      <w:r w:rsidR="00EF4622">
        <w:rPr>
          <w:rFonts w:ascii="Times New Roman" w:eastAsia="Times New Roman" w:hAnsi="Times New Roman" w:cs="Times New Roman"/>
        </w:rPr>
        <w:t xml:space="preserve">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77"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77"/>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78" w:name="_Ref409078498"/>
      <w:bookmarkStart w:id="179" w:name="_Toc409289294"/>
      <w:r>
        <w:rPr>
          <w:rFonts w:eastAsia="Times New Roman"/>
        </w:rPr>
        <w:t>C</w:t>
      </w:r>
      <w:r w:rsidR="00C51E82">
        <w:rPr>
          <w:rFonts w:eastAsia="Times New Roman"/>
        </w:rPr>
        <w:t>irculation</w:t>
      </w:r>
      <w:bookmarkEnd w:id="178"/>
      <w:bookmarkEnd w:id="179"/>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xml:space="preserve">).  A special block is used for calculation of perfusion of ventilated alveoli based on total blood flow through pulmonary capillaries called </w:t>
      </w:r>
      <w:proofErr w:type="spellStart"/>
      <w:r>
        <w:t>lungBloodFlow</w:t>
      </w:r>
      <w:proofErr w:type="spellEnd"/>
      <w:r>
        <w:t>.</w:t>
      </w:r>
    </w:p>
    <w:p w:rsidR="00AA03BD" w:rsidRDefault="00AA03BD" w:rsidP="00911E3F">
      <w:pPr>
        <w:keepNext/>
        <w:jc w:val="both"/>
      </w:pPr>
    </w:p>
    <w:p w:rsidR="00DB5134" w:rsidRDefault="00AA03BD" w:rsidP="00911E3F">
      <w:pPr>
        <w:pStyle w:val="Titulek"/>
        <w:jc w:val="both"/>
      </w:pPr>
      <w:bookmarkStart w:id="180"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80"/>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 xml:space="preserve">After flowing through tissues goes blood into systemic veins, which zero-pressure-volume is driven by </w:t>
      </w:r>
      <w:proofErr w:type="spellStart"/>
      <w:r>
        <w:t>venoconstriction</w:t>
      </w:r>
      <w:proofErr w:type="spellEnd"/>
      <w:r>
        <w:t xml:space="preserve"> driven by sympathetic neural answer as part of </w:t>
      </w:r>
      <w:proofErr w:type="spellStart"/>
      <w:r>
        <w:t>baroreflex</w:t>
      </w:r>
      <w:proofErr w:type="spellEnd"/>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w:t>
      </w:r>
      <w:proofErr w:type="spellStart"/>
      <w:r>
        <w:t>intrathorax</w:t>
      </w:r>
      <w:proofErr w:type="spellEnd"/>
      <w:r>
        <w:t xml:space="preserve"> cavity can be collapsing of the veins. This is caused by small negative </w:t>
      </w:r>
      <w:proofErr w:type="spellStart"/>
      <w:r>
        <w:t>intrathorax</w:t>
      </w:r>
      <w:proofErr w:type="spellEnd"/>
      <w:r>
        <w:t xml:space="preserve">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1"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1"/>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2"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2"/>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3" w:name="_Ref409078506"/>
      <w:bookmarkStart w:id="184" w:name="_Toc409289295"/>
      <w:r>
        <w:rPr>
          <w:rFonts w:eastAsia="Times New Roman"/>
        </w:rPr>
        <w:t>Microcirculation</w:t>
      </w:r>
      <w:bookmarkEnd w:id="183"/>
      <w:bookmarkEnd w:id="184"/>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w:t>
      </w:r>
      <w:proofErr w:type="spellStart"/>
      <w:r w:rsidR="007220A0">
        <w:rPr>
          <w:rFonts w:eastAsia="Times New Roman"/>
        </w:rPr>
        <w:t>catecholamines</w:t>
      </w:r>
      <w:proofErr w:type="spellEnd"/>
      <w:r w:rsidR="007220A0">
        <w:rPr>
          <w:rFonts w:eastAsia="Times New Roman"/>
        </w:rPr>
        <w:t xml:space="preserve">. The </w:t>
      </w:r>
      <w:proofErr w:type="spellStart"/>
      <w:r w:rsidR="007220A0">
        <w:rPr>
          <w:rFonts w:eastAsia="Times New Roman"/>
        </w:rPr>
        <w:t>catecholamines</w:t>
      </w:r>
      <w:proofErr w:type="spellEnd"/>
      <w:r w:rsidR="007220A0">
        <w:rPr>
          <w:rFonts w:eastAsia="Times New Roman"/>
        </w:rPr>
        <w:t xml:space="preserve">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w:t>
      </w:r>
      <w:proofErr w:type="spellStart"/>
      <w:r w:rsidR="007220A0">
        <w:rPr>
          <w:rFonts w:eastAsia="Times New Roman"/>
        </w:rPr>
        <w:t>AlphaPool_Effect</w:t>
      </w:r>
      <w:proofErr w:type="spellEnd"/>
      <w:r w:rsidR="007220A0">
        <w:rPr>
          <w:rFonts w:eastAsia="Times New Roman"/>
        </w:rPr>
        <w: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w:t>
      </w:r>
      <w:proofErr w:type="spellStart"/>
      <w:r w:rsidR="007220A0">
        <w:rPr>
          <w:rFonts w:eastAsia="Times New Roman"/>
        </w:rPr>
        <w:t>GangliaGeneral_NA</w:t>
      </w:r>
      <w:proofErr w:type="spellEnd"/>
      <w:r w:rsidR="007220A0">
        <w:rPr>
          <w:rFonts w:eastAsia="Times New Roman"/>
        </w:rPr>
        <w:t>) or inhibited using alpha blockers (</w:t>
      </w:r>
      <w:proofErr w:type="spellStart"/>
      <w:r w:rsidR="007220A0">
        <w:rPr>
          <w:rFonts w:eastAsia="Times New Roman"/>
        </w:rPr>
        <w:t>AlphaBlocade_Effect</w:t>
      </w:r>
      <w:proofErr w:type="spellEnd"/>
      <w:r w:rsidR="007220A0">
        <w:rPr>
          <w:rFonts w:eastAsia="Times New Roman"/>
        </w:rPr>
        <w: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w:t>
      </w:r>
      <w:proofErr w:type="spellStart"/>
      <w:r w:rsidR="00517C37">
        <w:rPr>
          <w:rFonts w:eastAsia="Times New Roman"/>
        </w:rPr>
        <w:t>metaboreflex</w:t>
      </w:r>
      <w:proofErr w:type="spellEnd"/>
      <w:r w:rsidR="00517C37">
        <w:rPr>
          <w:rFonts w:eastAsia="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Pr>
          <w:rFonts w:eastAsia="Times New Roman"/>
        </w:rPr>
        <w:t>venules</w:t>
      </w:r>
      <w:proofErr w:type="spellEnd"/>
      <w:r w:rsidR="00517C37">
        <w:rPr>
          <w:rFonts w:eastAsia="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85"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85"/>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An exception of microcirculation is the renal circulation of kidneys, where only the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w:t>
      </w:r>
      <w:proofErr w:type="spellStart"/>
      <w:r>
        <w:rPr>
          <w:rFonts w:ascii="Times New Roman" w:eastAsia="Times New Roman" w:hAnsi="Times New Roman" w:cs="Times New Roman"/>
        </w:rPr>
        <w:t>interlobar</w:t>
      </w:r>
      <w:proofErr w:type="spellEnd"/>
      <w:r>
        <w:rPr>
          <w:rFonts w:ascii="Times New Roman" w:eastAsia="Times New Roman" w:hAnsi="Times New Roman" w:cs="Times New Roman"/>
        </w:rPr>
        <w:t xml:space="preserve">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86"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86"/>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87" w:name="_Ref409081391"/>
      <w:bookmarkStart w:id="188" w:name="_Toc409289296"/>
      <w:r>
        <w:rPr>
          <w:rFonts w:eastAsia="Times New Roman"/>
        </w:rPr>
        <w:t>Blood</w:t>
      </w:r>
      <w:bookmarkEnd w:id="187"/>
      <w:bookmarkEnd w:id="188"/>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89"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89"/>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Pr="003A5773" w:rsidRDefault="002F081D" w:rsidP="00911E3F">
      <w:pPr>
        <w:pStyle w:val="Titulek"/>
        <w:jc w:val="both"/>
        <w:rPr>
          <w:rFonts w:ascii="Times New Roman" w:eastAsia="Times New Roman" w:hAnsi="Times New Roman" w:cs="Times New Roman"/>
        </w:rPr>
      </w:pPr>
      <w:r>
        <w:t xml:space="preserve">Figure </w:t>
      </w:r>
      <w:r>
        <w:fldChar w:fldCharType="begin"/>
      </w:r>
      <w:r>
        <w:instrText xml:space="preserve"> SEQ Figure \* ARABIC </w:instrText>
      </w:r>
      <w:r>
        <w:fldChar w:fldCharType="separate"/>
      </w:r>
      <w:r w:rsidR="008014F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F516A0" w:rsidRDefault="00F516A0" w:rsidP="00911E3F">
      <w:pPr>
        <w:pStyle w:val="Nadpis2"/>
        <w:jc w:val="both"/>
        <w:rPr>
          <w:rStyle w:val="Znaknadpisu1"/>
          <w:rFonts w:ascii="Times New Roman" w:hAnsi="Times New Roman" w:cs="Times New Roman"/>
        </w:rPr>
      </w:pPr>
      <w:bookmarkStart w:id="190" w:name="_Toc413447188"/>
      <w:r>
        <w:rPr>
          <w:rStyle w:val="Znaknadpisu1"/>
          <w:rFonts w:ascii="Times New Roman" w:hAnsi="Times New Roman" w:cs="Times New Roman"/>
        </w:rPr>
        <w:t>Body Water</w:t>
      </w:r>
      <w:bookmarkEnd w:id="190"/>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1"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1"/>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2"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2"/>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3"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3"/>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94" w:name="_Toc409289299"/>
      <w:r w:rsidRPr="00345A7A">
        <w:t>Extracellular proteins</w:t>
      </w:r>
      <w:bookmarkEnd w:id="194"/>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w:t>
      </w:r>
      <w:r>
        <w:rPr>
          <w:rFonts w:ascii="Times New Roman" w:hAnsi="Times New Roman" w:cs="Times New Roman"/>
        </w:rPr>
        <w:lastRenderedPageBreak/>
        <w:t xml:space="preserve">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w:t>
      </w:r>
      <w:proofErr w:type="spellStart"/>
      <w:r w:rsidR="003362FC" w:rsidRPr="003A5773">
        <w:rPr>
          <w:rFonts w:ascii="Times New Roman" w:hAnsi="Times New Roman" w:cs="Times New Roman"/>
        </w:rPr>
        <w:t>kDa</w:t>
      </w:r>
      <w:proofErr w:type="spellEnd"/>
      <w:r w:rsidR="003362FC" w:rsidRPr="003A5773">
        <w:rPr>
          <w:rFonts w:ascii="Times New Roman" w:hAnsi="Times New Roman" w:cs="Times New Roman"/>
        </w:rPr>
        <w:t xml:space="preserve">.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5" w:name="_Ref409452626"/>
      <w:bookmarkStart w:id="196"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195"/>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96"/>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97" w:name="_Ref409452963"/>
      <w:bookmarkStart w:id="198"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197"/>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bookmarkEnd w:id="198"/>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w:t>
            </w:r>
            <w:proofErr w:type="spellStart"/>
            <w:r w:rsidR="0041179B">
              <w:rPr>
                <w:rFonts w:ascii="Times New Roman" w:hAnsi="Times New Roman" w:cs="Times New Roman"/>
                <w:b w:val="0"/>
              </w:rPr>
              <w:t>mmol</w:t>
            </w:r>
            <w:proofErr w:type="spellEnd"/>
            <w:r w:rsidR="0041179B">
              <w:rPr>
                <w:rFonts w:ascii="Times New Roman" w:hAnsi="Times New Roman" w:cs="Times New Roman"/>
                <w:b w:val="0"/>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proofErr w:type="spellStart"/>
            <w:r w:rsidR="0041179B" w:rsidRPr="0041179B">
              <w:rPr>
                <w:rFonts w:ascii="Times New Roman" w:hAnsi="Times New Roman" w:cs="Times New Roman"/>
              </w:rPr>
              <w:t>mmol</w:t>
            </w:r>
            <w:proofErr w:type="spellEnd"/>
            <w:r w:rsidR="0041179B" w:rsidRPr="0041179B">
              <w:rPr>
                <w:rFonts w:ascii="Times New Roman" w:hAnsi="Times New Roman" w:cs="Times New Roman"/>
              </w:rPr>
              <w:t>/L</w:t>
            </w:r>
          </w:p>
        </w:tc>
      </w:tr>
    </w:tbl>
    <w:p w:rsidR="00F830D4" w:rsidRDefault="00F830D4" w:rsidP="00911E3F">
      <w:pPr>
        <w:keepNext/>
        <w:jc w:val="both"/>
      </w:pPr>
    </w:p>
    <w:p w:rsidR="003362FC" w:rsidRPr="00121CDA" w:rsidRDefault="00F830D4" w:rsidP="00911E3F">
      <w:pPr>
        <w:pStyle w:val="Titulek"/>
        <w:jc w:val="both"/>
      </w:pPr>
      <w:bookmarkStart w:id="199" w:name="_Ref409453019"/>
      <w:bookmarkStart w:id="200"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199"/>
      <w:r>
        <w:t>, Subsystem of Extracellular Proteins</w:t>
      </w:r>
      <w:bookmarkEnd w:id="200"/>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1" w:name="_Toc409289300"/>
      <w:r w:rsidRPr="00345A7A">
        <w:t>Gastro intestinal water absorption</w:t>
      </w:r>
      <w:bookmarkEnd w:id="201"/>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3A5773">
        <w:rPr>
          <w:rFonts w:ascii="Times New Roman" w:hAnsi="Times New Roman" w:cs="Times New Roman"/>
        </w:rPr>
        <w:t>GILumen</w:t>
      </w:r>
      <w:proofErr w:type="spellEnd"/>
      <w:r w:rsidR="003362FC" w:rsidRPr="003A5773">
        <w:rPr>
          <w:rFonts w:ascii="Times New Roman" w:hAnsi="Times New Roman" w:cs="Times New Roman"/>
        </w:rPr>
        <w:t xml:space="preserve">), where it ha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5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is composed mostly with sodium with anions (16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dietary fiber (43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and potassium with anions (50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Water is sucked by gastrointestinal cells, where is the mean </w:t>
      </w:r>
      <w:proofErr w:type="spellStart"/>
      <w:r w:rsidR="003362FC" w:rsidRPr="003A5773">
        <w:rPr>
          <w:rFonts w:ascii="Times New Roman" w:hAnsi="Times New Roman" w:cs="Times New Roman"/>
        </w:rPr>
        <w:t>osmolarity</w:t>
      </w:r>
      <w:proofErr w:type="spellEnd"/>
      <w:r w:rsidR="003362FC" w:rsidRPr="003A5773">
        <w:rPr>
          <w:rFonts w:ascii="Times New Roman" w:hAnsi="Times New Roman" w:cs="Times New Roman"/>
        </w:rPr>
        <w:t xml:space="preserve"> about 286 </w:t>
      </w:r>
      <w:proofErr w:type="spellStart"/>
      <w:r w:rsidR="003362FC" w:rsidRPr="003A5773">
        <w:rPr>
          <w:rFonts w:ascii="Times New Roman" w:hAnsi="Times New Roman" w:cs="Times New Roman"/>
        </w:rPr>
        <w:t>mosm</w:t>
      </w:r>
      <w:proofErr w:type="spellEnd"/>
      <w:r w:rsidR="003362FC" w:rsidRPr="003A5773">
        <w:rPr>
          <w:rFonts w:ascii="Times New Roman" w:hAnsi="Times New Roman" w:cs="Times New Roman"/>
        </w:rPr>
        <w:t xml:space="preserve">/l called </w:t>
      </w:r>
      <w:proofErr w:type="spellStart"/>
      <w:r w:rsidR="003362FC" w:rsidRPr="003A5773">
        <w:rPr>
          <w:rFonts w:ascii="Times New Roman" w:hAnsi="Times New Roman" w:cs="Times New Roman"/>
        </w:rPr>
        <w:t>OsmBody_CellWall</w:t>
      </w:r>
      <w:proofErr w:type="spellEnd"/>
      <w:r w:rsidR="003362FC" w:rsidRPr="003A5773">
        <w:rPr>
          <w:rFonts w:ascii="Times New Roman" w:hAnsi="Times New Roman" w:cs="Times New Roman"/>
        </w:rPr>
        <w:t xml:space="preserve">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2"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2"/>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w:t>
      </w:r>
      <w:proofErr w:type="spellStart"/>
      <w:r w:rsidR="00D14055">
        <w:rPr>
          <w:rFonts w:ascii="Times New Roman" w:hAnsi="Times New Roman" w:cs="Times New Roman"/>
        </w:rPr>
        <w:t>osmolarity</w:t>
      </w:r>
      <w:proofErr w:type="spellEnd"/>
      <w:r w:rsidR="00D14055">
        <w:rPr>
          <w:rFonts w:ascii="Times New Roman" w:hAnsi="Times New Roman" w:cs="Times New Roman"/>
        </w:rPr>
        <w:t xml:space="preserve"> gradient of </w:t>
      </w:r>
      <w:r w:rsidR="00CC0D14">
        <w:rPr>
          <w:rFonts w:ascii="Times New Roman" w:hAnsi="Times New Roman" w:cs="Times New Roman"/>
        </w:rPr>
        <w:t>9</w:t>
      </w:r>
      <w:r w:rsidR="00D14055">
        <w:rPr>
          <w:rFonts w:ascii="Times New Roman" w:hAnsi="Times New Roman" w:cs="Times New Roman"/>
        </w:rPr>
        <w:t xml:space="preserve"> </w:t>
      </w:r>
      <w:proofErr w:type="spellStart"/>
      <w:r w:rsidR="00D14055">
        <w:rPr>
          <w:rFonts w:ascii="Times New Roman" w:hAnsi="Times New Roman" w:cs="Times New Roman"/>
        </w:rPr>
        <w:t>mosm</w:t>
      </w:r>
      <w:proofErr w:type="spellEnd"/>
      <w:r w:rsidR="00D14055">
        <w:rPr>
          <w:rFonts w:ascii="Times New Roman" w:hAnsi="Times New Roman" w:cs="Times New Roman"/>
        </w:rPr>
        <w:t>/</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proofErr w:type="spellStart"/>
      <w:r w:rsidR="0022298D">
        <w:rPr>
          <w:rFonts w:ascii="Times New Roman" w:hAnsi="Times New Roman" w:cs="Times New Roman"/>
        </w:rPr>
        <w:t>k</w:t>
      </w:r>
      <w:r w:rsidR="00D14055">
        <w:rPr>
          <w:rFonts w:ascii="Times New Roman" w:hAnsi="Times New Roman" w:cs="Times New Roman"/>
        </w:rPr>
        <w:t>Pa</w:t>
      </w:r>
      <w:proofErr w:type="spellEnd"/>
      <w:r w:rsidR="00D14055">
        <w:rPr>
          <w:rFonts w:ascii="Times New Roman" w:hAnsi="Times New Roman" w:cs="Times New Roman"/>
        </w:rPr>
        <w:t xml:space="preserve">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spellStart"/>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proofErr w:type="spellEnd"/>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3" w:name="_Toc409289301"/>
      <w:r w:rsidRPr="00345A7A">
        <w:lastRenderedPageBreak/>
        <w:t>Upper/Middle/Lower torso water</w:t>
      </w:r>
      <w:bookmarkEnd w:id="203"/>
    </w:p>
    <w:p w:rsidR="003362FC" w:rsidRDefault="003362FC" w:rsidP="00911E3F">
      <w:pPr>
        <w:jc w:val="both"/>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4"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04"/>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w:t>
            </w:r>
            <w:proofErr w:type="spellStart"/>
            <w:r w:rsidR="0041179B">
              <w:rPr>
                <w:rFonts w:ascii="Times New Roman" w:hAnsi="Times New Roman" w:cs="Times New Roman"/>
                <w:caps w:val="0"/>
              </w:rPr>
              <w:t>mosm</w:t>
            </w:r>
            <w:proofErr w:type="spellEnd"/>
            <w:r w:rsidR="0041179B">
              <w:rPr>
                <w:rFonts w:ascii="Times New Roman" w:hAnsi="Times New Roman" w:cs="Times New Roman"/>
                <w:caps w:val="0"/>
              </w:rPr>
              <w:t>/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 xml:space="preserve">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05" w:name="_Toc409289302"/>
      <w:r w:rsidRPr="00345A7A">
        <w:t>Kidney</w:t>
      </w:r>
      <w:r w:rsidR="007D270F">
        <w:t xml:space="preserve"> water excretion</w:t>
      </w:r>
      <w:bookmarkEnd w:id="20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45A7A" w:rsidRDefault="00345A7A" w:rsidP="00911E3F">
      <w:pPr>
        <w:pStyle w:val="Nadpis3"/>
        <w:jc w:val="both"/>
      </w:pPr>
      <w:bookmarkStart w:id="206" w:name="_Toc409289303"/>
      <w:r>
        <w:t>Hydrostatic</w:t>
      </w:r>
      <w:r w:rsidR="007D270F">
        <w:t xml:space="preserve"> spillover</w:t>
      </w:r>
      <w:bookmarkEnd w:id="206"/>
    </w:p>
    <w:p w:rsidR="006A7E86" w:rsidRPr="00345A7A"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w:t>
      </w:r>
      <w:proofErr w:type="spellStart"/>
      <w:r w:rsidR="00767918">
        <w:t>interstitium</w:t>
      </w:r>
      <w:proofErr w:type="spellEnd"/>
      <w:r w:rsidR="00767918">
        <w:t xml:space="preserve">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3362FC" w:rsidRDefault="003362FC" w:rsidP="00911E3F">
      <w:pPr>
        <w:pStyle w:val="Nadpis2"/>
        <w:jc w:val="both"/>
        <w:rPr>
          <w:rStyle w:val="Znaknadpisu1"/>
          <w:rFonts w:ascii="Times New Roman" w:hAnsi="Times New Roman" w:cs="Times New Roman"/>
        </w:rPr>
      </w:pPr>
      <w:bookmarkStart w:id="207" w:name="_Toc409289305"/>
      <w:bookmarkStart w:id="208" w:name="_Ref412813307"/>
      <w:bookmarkStart w:id="209" w:name="_Ref412813310"/>
      <w:bookmarkStart w:id="210" w:name="_Toc413447189"/>
      <w:r w:rsidRPr="003A5773">
        <w:rPr>
          <w:rStyle w:val="Znaknadpisu1"/>
          <w:rFonts w:ascii="Times New Roman" w:hAnsi="Times New Roman" w:cs="Times New Roman"/>
        </w:rPr>
        <w:t>Hormones</w:t>
      </w:r>
      <w:bookmarkEnd w:id="207"/>
      <w:bookmarkEnd w:id="208"/>
      <w:bookmarkEnd w:id="209"/>
      <w:bookmarkEnd w:id="210"/>
    </w:p>
    <w:p w:rsidR="00752A9E" w:rsidRDefault="001F6B45" w:rsidP="00911E3F">
      <w:pPr>
        <w:pStyle w:val="Nadpis3"/>
        <w:jc w:val="both"/>
      </w:pPr>
      <w:bookmarkStart w:id="211" w:name="_Toc409289307"/>
      <w:r>
        <w:t xml:space="preserve">Anti-Diuretic Hormone (ADH, </w:t>
      </w:r>
      <w:r w:rsidR="00752A9E" w:rsidRPr="007D270F">
        <w:t>Vasopressin</w:t>
      </w:r>
      <w:bookmarkEnd w:id="211"/>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2"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2"/>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 xml:space="preserve">is </w:t>
      </w:r>
      <w:r w:rsidR="009E4FC0" w:rsidRPr="003A5773">
        <w:rPr>
          <w:rFonts w:ascii="Times New Roman" w:hAnsi="Times New Roman" w:cs="Times New Roman"/>
        </w:rPr>
        <w:lastRenderedPageBreak/>
        <w:t xml:space="preserve">determined by </w:t>
      </w:r>
      <w:proofErr w:type="spellStart"/>
      <w:r w:rsidR="009E4FC0" w:rsidRPr="003A5773">
        <w:rPr>
          <w:rFonts w:ascii="Times New Roman" w:hAnsi="Times New Roman" w:cs="Times New Roman"/>
        </w:rPr>
        <w:t>osmoreceptors</w:t>
      </w:r>
      <w:proofErr w:type="spellEnd"/>
      <w:r w:rsidR="009E4FC0" w:rsidRPr="003A5773">
        <w:rPr>
          <w:rFonts w:ascii="Times New Roman" w:hAnsi="Times New Roman" w:cs="Times New Roman"/>
        </w:rPr>
        <w:t xml:space="preserve"> and pituitary activity</w:t>
      </w:r>
      <w:r w:rsidR="009E4FC0">
        <w:rPr>
          <w:rFonts w:ascii="Times New Roman" w:hAnsi="Times New Roman" w:cs="Times New Roman"/>
        </w:rPr>
        <w:t>.</w:t>
      </w:r>
      <w:r w:rsidRPr="003A5773">
        <w:rPr>
          <w:rFonts w:ascii="Times New Roman" w:hAnsi="Times New Roman" w:cs="Times New Roman"/>
        </w:rPr>
        <w:t xml:space="preserv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3"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13"/>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nmol</w:t>
            </w:r>
            <w:proofErr w:type="spellEnd"/>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proofErr w:type="spellStart"/>
      <w:r w:rsidR="008039D6">
        <w:rPr>
          <w:rFonts w:ascii="Times New Roman" w:hAnsi="Times New Roman" w:cs="Times New Roman"/>
        </w:rPr>
        <w:t>pg</w:t>
      </w:r>
      <w:proofErr w:type="spellEnd"/>
      <w:r w:rsidR="008039D6">
        <w:rPr>
          <w:rFonts w:ascii="Times New Roman" w:hAnsi="Times New Roman" w:cs="Times New Roman"/>
        </w:rPr>
        <w:t xml:space="preserve">/ml, </w:t>
      </w:r>
      <w:proofErr w:type="spellStart"/>
      <w:r w:rsidR="003362FC" w:rsidRPr="003A5773">
        <w:rPr>
          <w:rFonts w:ascii="Times New Roman" w:hAnsi="Times New Roman" w:cs="Times New Roman"/>
        </w:rPr>
        <w:t>pmol</w:t>
      </w:r>
      <w:proofErr w:type="spellEnd"/>
      <w:r w:rsidR="003362FC" w:rsidRPr="003A5773">
        <w:rPr>
          <w:rFonts w:ascii="Times New Roman" w:hAnsi="Times New Roman" w:cs="Times New Roman"/>
        </w:rPr>
        <w:t xml:space="preserve">/l or </w:t>
      </w:r>
      <w:proofErr w:type="spellStart"/>
      <w:r w:rsidR="003362FC" w:rsidRPr="003A5773">
        <w:rPr>
          <w:rFonts w:ascii="Times New Roman" w:hAnsi="Times New Roman" w:cs="Times New Roman"/>
        </w:rPr>
        <w:t>mIU</w:t>
      </w:r>
      <w:proofErr w:type="spellEnd"/>
      <w:r w:rsidR="003362FC" w:rsidRPr="003A5773">
        <w:rPr>
          <w:rFonts w:ascii="Times New Roman" w:hAnsi="Times New Roman" w:cs="Times New Roman"/>
        </w:rPr>
        <w:t>/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14" w:name="_Toc409289306"/>
      <w:bookmarkStart w:id="215" w:name="_Toc409289308"/>
      <w:proofErr w:type="spellStart"/>
      <w:r>
        <w:t>Atriopeptin</w:t>
      </w:r>
      <w:bookmarkEnd w:id="214"/>
      <w:proofErr w:type="spellEnd"/>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16"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16"/>
      <w:r>
        <w:t>, Atrium Natriuretic Peptide</w:t>
      </w:r>
    </w:p>
    <w:p w:rsidR="001F6B45" w:rsidRDefault="001F6B45" w:rsidP="00911E3F">
      <w:pPr>
        <w:pStyle w:val="Nadpis3"/>
        <w:jc w:val="both"/>
      </w:pPr>
      <w:bookmarkStart w:id="217" w:name="_Toc409289312"/>
      <w:proofErr w:type="spellStart"/>
      <w:r>
        <w:t>Catecholamines</w:t>
      </w:r>
      <w:bookmarkEnd w:id="217"/>
      <w:proofErr w:type="spellEnd"/>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xml:space="preserve">, </w:t>
      </w:r>
      <w:proofErr w:type="spellStart"/>
      <w:r>
        <w:t>Catecholamines</w:t>
      </w:r>
      <w:proofErr w:type="spellEnd"/>
      <w:r>
        <w:t xml:space="preserve"> model is composed with model of Epinephrine and </w:t>
      </w:r>
      <w:proofErr w:type="spellStart"/>
      <w:r>
        <w:t>Nonepineprhine</w:t>
      </w:r>
      <w:proofErr w:type="spellEnd"/>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18" w:name="_Toc409289313"/>
      <w:r>
        <w:t>Erythropoietin</w:t>
      </w:r>
      <w:bookmarkEnd w:id="218"/>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19" w:name="_Toc409289309"/>
      <w:r w:rsidRPr="007D270F">
        <w:lastRenderedPageBreak/>
        <w:t>Insulin</w:t>
      </w:r>
      <w:r>
        <w:t xml:space="preserve"> and glucagon</w:t>
      </w:r>
      <w:bookmarkEnd w:id="219"/>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 xml:space="preserve">5.808 </w:t>
      </w:r>
      <w:proofErr w:type="spellStart"/>
      <w:r w:rsidRPr="00CC6E58">
        <w:rPr>
          <w:rFonts w:ascii="Times New Roman" w:hAnsi="Times New Roman" w:cs="Times New Roman"/>
          <w:color w:val="222222"/>
          <w:sz w:val="20"/>
          <w:szCs w:val="20"/>
          <w:shd w:val="clear" w:color="auto" w:fill="FFFFFF"/>
        </w:rPr>
        <w:t>kDa</w:t>
      </w:r>
      <w:proofErr w:type="spellEnd"/>
      <w:r w:rsidRPr="00CC6E58">
        <w:rPr>
          <w:rFonts w:ascii="Times New Roman" w:hAnsi="Times New Roman" w:cs="Times New Roman"/>
          <w:color w:val="222222"/>
          <w:sz w:val="20"/>
          <w:szCs w:val="20"/>
          <w:shd w:val="clear" w:color="auto" w:fill="FFFFFF"/>
        </w:rPr>
        <w:t>.</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proofErr w:type="spellStart"/>
      <w:r w:rsidR="001F6B45">
        <w:rPr>
          <w:rFonts w:ascii="Times New Roman" w:hAnsi="Times New Roman" w:cs="Times New Roman"/>
        </w:rPr>
        <w:t>keto</w:t>
      </w:r>
      <w:proofErr w:type="spellEnd"/>
      <w:r w:rsidR="001F6B45">
        <w:rPr>
          <w:rFonts w:ascii="Times New Roman" w:hAnsi="Times New Roman" w:cs="Times New Roman"/>
        </w:rPr>
        <w:t xml:space="preserve">-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w:t>
      </w:r>
      <w:proofErr w:type="spellStart"/>
      <w:r w:rsidR="00F140F6">
        <w:rPr>
          <w:rFonts w:ascii="Times New Roman" w:hAnsi="Times New Roman" w:cs="Times New Roman"/>
        </w:rPr>
        <w:t>glycogenolysis</w:t>
      </w:r>
      <w:proofErr w:type="spellEnd"/>
      <w:r w:rsidR="00F140F6">
        <w:rPr>
          <w:rFonts w:ascii="Times New Roman" w:hAnsi="Times New Roman" w:cs="Times New Roman"/>
        </w:rPr>
        <w:t>), created from amino-acids (gluconeogenesis) or transformed to fats (</w:t>
      </w:r>
      <w:proofErr w:type="spellStart"/>
      <w:r w:rsidR="00F140F6">
        <w:rPr>
          <w:rFonts w:ascii="Times New Roman" w:hAnsi="Times New Roman" w:cs="Times New Roman"/>
        </w:rPr>
        <w:t>lipogenesis</w:t>
      </w:r>
      <w:proofErr w:type="spellEnd"/>
      <w:r w:rsidR="00F140F6">
        <w:rPr>
          <w:rFonts w:ascii="Times New Roman" w:hAnsi="Times New Roman" w:cs="Times New Roman"/>
        </w:rPr>
        <w:t>)</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w:t>
      </w:r>
      <w:proofErr w:type="spellStart"/>
      <w:r w:rsidR="00AA5645">
        <w:rPr>
          <w:rFonts w:ascii="Times New Roman" w:hAnsi="Times New Roman" w:cs="Times New Roman"/>
        </w:rPr>
        <w:t>submodel</w:t>
      </w:r>
      <w:proofErr w:type="spellEnd"/>
      <w:r w:rsidR="00AA5645">
        <w:rPr>
          <w:rFonts w:ascii="Times New Roman" w:hAnsi="Times New Roman" w:cs="Times New Roman"/>
        </w:rPr>
        <w:t xml:space="preserve">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20" w:name="_Toc409289310"/>
      <w:r w:rsidRPr="007D270F">
        <w:t>Leptin</w:t>
      </w:r>
      <w:bookmarkEnd w:id="220"/>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15"/>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w:t>
      </w:r>
      <w:proofErr w:type="spellStart"/>
      <w:r>
        <w:rPr>
          <w:rFonts w:ascii="Times New Roman" w:hAnsi="Times New Roman" w:cs="Times New Roman"/>
        </w:rPr>
        <w:t>tubulo</w:t>
      </w:r>
      <w:proofErr w:type="spellEnd"/>
      <w:r>
        <w:rPr>
          <w:rFonts w:ascii="Times New Roman" w:hAnsi="Times New Roman" w:cs="Times New Roman"/>
        </w:rPr>
        <w:t xml:space="preserve">-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xml:space="preserve">. Renin is an enzyme, which converts angiotensinogen into angiotensin I. This conversion obeys </w:t>
      </w:r>
      <w:proofErr w:type="spellStart"/>
      <w:r>
        <w:rPr>
          <w:rFonts w:ascii="Times New Roman" w:hAnsi="Times New Roman" w:cs="Times New Roman"/>
        </w:rPr>
        <w:t>Michaelis-Menton</w:t>
      </w:r>
      <w:proofErr w:type="spellEnd"/>
      <w:r>
        <w:rPr>
          <w:rFonts w:ascii="Times New Roman" w:hAnsi="Times New Roman" w:cs="Times New Roman"/>
        </w:rPr>
        <w:t xml:space="preserve">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21" w:name="_Toc409289311"/>
      <w:r w:rsidRPr="007D270F">
        <w:t>Thyroid hormones</w:t>
      </w:r>
      <w:bookmarkEnd w:id="221"/>
    </w:p>
    <w:p w:rsidR="00BD00BE" w:rsidRDefault="00BD00BE" w:rsidP="00911E3F">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w:t>
      </w:r>
      <w:r w:rsidR="007940BB">
        <w:rPr>
          <w:rFonts w:ascii="Times New Roman" w:hAnsi="Times New Roman" w:cs="Times New Roman"/>
        </w:rPr>
        <w:lastRenderedPageBreak/>
        <w:t>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xml:space="preserve">, which is determined by current thyroxines concentrations and </w:t>
      </w:r>
      <w:proofErr w:type="spellStart"/>
      <w:r w:rsidR="00156BAC">
        <w:rPr>
          <w:rFonts w:ascii="Times New Roman" w:hAnsi="Times New Roman" w:cs="Times New Roman"/>
        </w:rPr>
        <w:t>temeprature</w:t>
      </w:r>
      <w:proofErr w:type="spellEnd"/>
      <w:r w:rsidR="007940BB">
        <w:rPr>
          <w:rFonts w:ascii="Times New Roman" w:hAnsi="Times New Roman" w:cs="Times New Roman"/>
        </w:rPr>
        <w:t>.</w:t>
      </w:r>
    </w:p>
    <w:p w:rsidR="003362FC" w:rsidRDefault="003362FC" w:rsidP="00911E3F">
      <w:pPr>
        <w:pStyle w:val="Nadpis2"/>
        <w:jc w:val="both"/>
        <w:rPr>
          <w:rStyle w:val="Znaknadpisu1"/>
          <w:rFonts w:ascii="Times New Roman" w:hAnsi="Times New Roman" w:cs="Times New Roman"/>
        </w:rPr>
      </w:pPr>
      <w:bookmarkStart w:id="222" w:name="_Toc409289314"/>
      <w:bookmarkStart w:id="223" w:name="_Toc413447190"/>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22"/>
      <w:bookmarkEnd w:id="223"/>
    </w:p>
    <w:p w:rsidR="00A42A08" w:rsidRDefault="00A42A08" w:rsidP="00911E3F">
      <w:pPr>
        <w:pStyle w:val="Nadpis3"/>
        <w:jc w:val="both"/>
      </w:pPr>
      <w:bookmarkStart w:id="224" w:name="_Toc409289315"/>
      <w:bookmarkStart w:id="225" w:name="_Ref411275309"/>
      <w:bookmarkStart w:id="226" w:name="_Ref413744727"/>
      <w:r w:rsidRPr="007D270F">
        <w:t>Acid-base</w:t>
      </w:r>
      <w:bookmarkEnd w:id="224"/>
      <w:bookmarkEnd w:id="225"/>
      <w:bookmarkEnd w:id="226"/>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 xml:space="preserve">The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tewart&lt;/Author&gt;&lt;Year&gt;1981&lt;/Year&gt;&lt;RecNum&gt;419&lt;/RecNum&gt;&lt;DisplayText&gt;[137]&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7]</w:t>
      </w:r>
      <w:r w:rsidR="00781A0D">
        <w:rPr>
          <w:rFonts w:ascii="Times New Roman" w:hAnsi="Times New Roman" w:cs="Times New Roman"/>
        </w:rPr>
        <w:fldChar w:fldCharType="end"/>
      </w:r>
      <w:r w:rsidRPr="003A5773">
        <w:rPr>
          <w:rFonts w:ascii="Times New Roman" w:hAnsi="Times New Roman" w:cs="Times New Roman"/>
        </w:rPr>
        <w:t>. From acid-base buffers (</w:t>
      </w:r>
      <w:r w:rsidR="00FF38D1">
        <w:rPr>
          <w:rFonts w:ascii="Times New Roman" w:hAnsi="Times New Roman" w:cs="Times New Roman"/>
        </w:rPr>
        <w:t xml:space="preserve">other, </w:t>
      </w:r>
      <w:r w:rsidRPr="003A5773">
        <w:rPr>
          <w:rFonts w:ascii="Times New Roman" w:hAnsi="Times New Roman" w:cs="Times New Roman"/>
        </w:rPr>
        <w:t xml:space="preserve">weak ions) is also calculated 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 xml:space="preserve">), where t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7.4</w:t>
      </w:r>
      <w:r w:rsidR="00FF38D1">
        <w:rPr>
          <w:rFonts w:ascii="Times New Roman" w:hAnsi="Times New Roman" w:cs="Times New Roman"/>
          <w:b/>
        </w:rPr>
        <w:t xml:space="preserve"> </w:t>
      </w:r>
      <w:r w:rsidR="004D79D5">
        <w:rPr>
          <w:rStyle w:val="Znakapoznpodarou"/>
          <w:rFonts w:ascii="Times New Roman" w:hAnsi="Times New Roman" w:cs="Times New Roman"/>
          <w:b/>
        </w:rPr>
        <w:footnoteReference w:id="4"/>
      </w:r>
      <w:r w:rsidR="00321EB9">
        <w:rPr>
          <w:rFonts w:ascii="Times New Roman" w:hAnsi="Times New Roman" w:cs="Times New Roman"/>
          <w:b/>
        </w:rPr>
        <w:t>, erythrocyte</w:t>
      </w:r>
      <w:r w:rsidR="008969C8">
        <w:rPr>
          <w:rFonts w:ascii="Times New Roman" w:hAnsi="Times New Roman" w:cs="Times New Roman"/>
          <w:b/>
        </w:rPr>
        <w:t xml:space="preserve"> intracellular</w:t>
      </w:r>
      <w:r w:rsidR="00321EB9">
        <w:rPr>
          <w:rFonts w:ascii="Times New Roman" w:hAnsi="Times New Roman" w:cs="Times New Roman"/>
          <w:b/>
        </w:rPr>
        <w:t xml:space="preserve"> pH=7.2</w:t>
      </w:r>
      <w:r w:rsidRPr="004F64F6">
        <w:rPr>
          <w:rFonts w:ascii="Times New Roman" w:hAnsi="Times New Roman" w:cs="Times New Roman"/>
          <w:b/>
        </w:rPr>
        <w:t>, 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40mmHg and temperature=</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6F5556">
        <w:rPr>
          <w:rFonts w:ascii="Times New Roman" w:hAnsi="Times New Roman" w:cs="Times New Roman"/>
        </w:rPr>
        <w:t>Sometimes are used the variable anion gap (</w:t>
      </w:r>
      <w:r w:rsidR="006F5556" w:rsidRPr="006F5556">
        <w:rPr>
          <w:rFonts w:ascii="Times New Roman" w:hAnsi="Times New Roman" w:cs="Times New Roman"/>
          <w:b/>
        </w:rPr>
        <w:t>AG</w:t>
      </w:r>
      <w:r w:rsidR="006F5556">
        <w:rPr>
          <w:rFonts w:ascii="Times New Roman" w:hAnsi="Times New Roman" w:cs="Times New Roman"/>
        </w:rPr>
        <w:t xml:space="preserve">), which is the same as SID with charge of bicarbonates (AG = SID </w:t>
      </w:r>
      <w:r w:rsidR="00496664">
        <w:rPr>
          <w:rFonts w:ascii="Times New Roman" w:hAnsi="Times New Roman" w:cs="Times New Roman"/>
        </w:rPr>
        <w:t>–</w:t>
      </w:r>
      <w:r w:rsidR="006F5556">
        <w:rPr>
          <w:rFonts w:ascii="Times New Roman" w:hAnsi="Times New Roman" w:cs="Times New Roman"/>
        </w:rPr>
        <w:t xml:space="preserve"> </w:t>
      </w:r>
      <w:r w:rsidR="00496664">
        <w:rPr>
          <w:rFonts w:ascii="Times New Roman" w:hAnsi="Times New Roman" w:cs="Times New Roman"/>
        </w:rPr>
        <w:t>[</w:t>
      </w:r>
      <w:r w:rsidR="006F5556">
        <w:rPr>
          <w:rFonts w:ascii="Times New Roman" w:hAnsi="Times New Roman" w:cs="Times New Roman"/>
        </w:rPr>
        <w:t>HCO</w:t>
      </w:r>
      <w:r w:rsidR="006F5556" w:rsidRPr="006F5556">
        <w:rPr>
          <w:rFonts w:ascii="Times New Roman" w:hAnsi="Times New Roman" w:cs="Times New Roman"/>
          <w:vertAlign w:val="subscript"/>
        </w:rPr>
        <w:t>3</w:t>
      </w:r>
      <w:r w:rsidR="006F5556" w:rsidRPr="006F5556">
        <w:rPr>
          <w:rFonts w:ascii="Times New Roman" w:hAnsi="Times New Roman" w:cs="Times New Roman"/>
          <w:vertAlign w:val="superscript"/>
        </w:rPr>
        <w:t>-</w:t>
      </w:r>
      <w:r w:rsidR="00496664">
        <w:rPr>
          <w:rFonts w:ascii="Times New Roman" w:hAnsi="Times New Roman" w:cs="Times New Roman"/>
        </w:rPr>
        <w:t>]</w:t>
      </w:r>
      <w:r w:rsidR="006F5556">
        <w:rPr>
          <w:rFonts w:ascii="Times New Roman" w:hAnsi="Times New Roman" w:cs="Times New Roman"/>
        </w:rPr>
        <w:t xml:space="preserve">), where are </w:t>
      </w:r>
      <w:r w:rsidR="005505DF">
        <w:rPr>
          <w:rFonts w:ascii="Times New Roman" w:hAnsi="Times New Roman" w:cs="Times New Roman"/>
        </w:rPr>
        <w:t xml:space="preserve">not </w:t>
      </w:r>
      <w:r w:rsidR="006F5556">
        <w:rPr>
          <w:rFonts w:ascii="Times New Roman" w:hAnsi="Times New Roman" w:cs="Times New Roman"/>
        </w:rPr>
        <w:t>included the amount</w:t>
      </w:r>
      <w:r w:rsidR="005505DF">
        <w:rPr>
          <w:rFonts w:ascii="Times New Roman" w:hAnsi="Times New Roman" w:cs="Times New Roman"/>
        </w:rPr>
        <w:t>s</w:t>
      </w:r>
      <w:r w:rsidR="006F5556">
        <w:rPr>
          <w:rFonts w:ascii="Times New Roman" w:hAnsi="Times New Roman" w:cs="Times New Roman"/>
        </w:rPr>
        <w:t xml:space="preserve"> and properties of other </w:t>
      </w:r>
      <w:r w:rsidR="005505DF">
        <w:rPr>
          <w:rFonts w:ascii="Times New Roman" w:hAnsi="Times New Roman" w:cs="Times New Roman"/>
        </w:rPr>
        <w:t xml:space="preserve">non-bicarbonates </w:t>
      </w:r>
      <w:r w:rsidR="006F5556">
        <w:rPr>
          <w:rFonts w:ascii="Times New Roman" w:hAnsi="Times New Roman" w:cs="Times New Roman"/>
        </w:rPr>
        <w:t xml:space="preserve">acid-base puffers. </w:t>
      </w:r>
      <w:r w:rsidR="005505DF">
        <w:rPr>
          <w:rFonts w:ascii="Times New Roman" w:hAnsi="Times New Roman" w:cs="Times New Roman"/>
        </w:rPr>
        <w:t xml:space="preserve">Using NSID is better and more intuitive, because it </w:t>
      </w:r>
      <w:r w:rsidR="00F10123">
        <w:rPr>
          <w:rFonts w:ascii="Times New Roman" w:hAnsi="Times New Roman" w:cs="Times New Roman"/>
        </w:rPr>
        <w:t xml:space="preserve">describes the potential of acid-base buffers and it </w:t>
      </w:r>
      <w:r w:rsidR="005505DF">
        <w:rPr>
          <w:rFonts w:ascii="Times New Roman" w:hAnsi="Times New Roman" w:cs="Times New Roman"/>
        </w:rPr>
        <w:t xml:space="preserve">will ha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 xml:space="preserve">the pH&lt;7.4 </w:t>
      </w:r>
      <w:r w:rsidR="005E26FD">
        <w:rPr>
          <w:rFonts w:ascii="Times New Roman" w:hAnsi="Times New Roman" w:cs="Times New Roman"/>
        </w:rPr>
        <w:t>during normal state of respiration.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proofErr w:type="spellStart"/>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proofErr w:type="spellStart"/>
      <w:r w:rsidR="00CB795F">
        <w:rPr>
          <w:rFonts w:ascii="Times New Roman" w:hAnsi="Times New Roman" w:cs="Times New Roman"/>
        </w:rPr>
        <w:t>Hct</w:t>
      </w:r>
      <w:proofErr w:type="spellEnd"/>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xml:space="preserve">, where </w:t>
      </w:r>
      <w:proofErr w:type="spellStart"/>
      <w:r w:rsidR="00CB795F">
        <w:rPr>
          <w:rFonts w:ascii="Times New Roman" w:hAnsi="Times New Roman" w:cs="Times New Roman"/>
        </w:rPr>
        <w:t>Hct</w:t>
      </w:r>
      <w:proofErr w:type="spellEnd"/>
      <w:r w:rsidR="00CB795F">
        <w:rPr>
          <w:rFonts w:ascii="Times New Roman" w:hAnsi="Times New Roman" w:cs="Times New Roman"/>
        </w:rPr>
        <w:t xml:space="preserve"> is the hematocrit</w:t>
      </w:r>
      <w:r w:rsidR="00321EB9">
        <w:rPr>
          <w:rFonts w:ascii="Times New Roman" w:hAnsi="Times New Roman" w:cs="Times New Roman"/>
        </w:rPr>
        <w:t xml:space="preserve"> and </w:t>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proofErr w:type="spellStart"/>
      <w:r w:rsidRPr="00321EB9">
        <w:rPr>
          <w:rFonts w:ascii="Times New Roman" w:hAnsi="Times New Roman" w:cs="Times New Roman"/>
          <w:b/>
        </w:rPr>
        <w:t>cTH</w:t>
      </w:r>
      <w:r w:rsidRPr="00321EB9">
        <w:rPr>
          <w:rFonts w:ascii="Times New Roman" w:hAnsi="Times New Roman" w:cs="Times New Roman"/>
          <w:b/>
          <w:vertAlign w:val="subscript"/>
        </w:rPr>
        <w:t>ox</w:t>
      </w:r>
      <w:proofErr w:type="spellEnd"/>
      <w:r w:rsidR="00321EB9">
        <w:rPr>
          <w:rFonts w:ascii="Times New Roman" w:hAnsi="Times New Roman" w:cs="Times New Roman"/>
        </w:rPr>
        <w:t xml:space="preserve"> = </w:t>
      </w:r>
      <w:r w:rsidR="005E26FD">
        <w:rPr>
          <w:rFonts w:ascii="Times New Roman" w:hAnsi="Times New Roman" w:cs="Times New Roman"/>
        </w:rPr>
        <w:noBreakHyphen/>
      </w:r>
      <w:proofErr w:type="spellStart"/>
      <w:r w:rsidR="00321EB9" w:rsidRPr="003A5773">
        <w:rPr>
          <w:rFonts w:ascii="Times New Roman" w:hAnsi="Times New Roman" w:cs="Times New Roman"/>
        </w:rPr>
        <w:t>BE</w:t>
      </w:r>
      <w:r w:rsidR="00321EB9" w:rsidRPr="00CB795F">
        <w:rPr>
          <w:rFonts w:ascii="Times New Roman" w:hAnsi="Times New Roman" w:cs="Times New Roman"/>
          <w:vertAlign w:val="subscript"/>
        </w:rPr>
        <w:t>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Siggaard-Andersen&lt;/Author&gt;&lt;Year&gt;2005&lt;/Year&gt;&lt;RecNum&gt;111&lt;/RecNum&gt;&lt;DisplayText&gt;[138]&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w:t>
      </w:r>
      <w:proofErr w:type="spellStart"/>
      <w:r w:rsidR="008969C8">
        <w:rPr>
          <w:rFonts w:ascii="Times New Roman" w:hAnsi="Times New Roman" w:cs="Times New Roman"/>
        </w:rPr>
        <w:t>BE</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nd </w:t>
      </w:r>
      <w:proofErr w:type="spellStart"/>
      <w:r w:rsidR="008969C8">
        <w:rPr>
          <w:rFonts w:ascii="Times New Roman" w:hAnsi="Times New Roman" w:cs="Times New Roman"/>
        </w:rPr>
        <w:t>cTH</w:t>
      </w:r>
      <w:r w:rsidR="008969C8" w:rsidRPr="008969C8">
        <w:rPr>
          <w:rFonts w:ascii="Times New Roman" w:hAnsi="Times New Roman" w:cs="Times New Roman"/>
          <w:vertAlign w:val="subscript"/>
        </w:rPr>
        <w:t>ox</w:t>
      </w:r>
      <w:proofErr w:type="spellEnd"/>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 xml:space="preserve">with all charged substances. </w:t>
      </w:r>
      <w:r w:rsidR="00C40DEB">
        <w:rPr>
          <w:rFonts w:ascii="Times New Roman" w:hAnsi="Times New Roman" w:cs="Times New Roman"/>
        </w:rPr>
        <w:t>The charges of substances are calculated in physical unit called equivalent (</w:t>
      </w:r>
      <w:proofErr w:type="spellStart"/>
      <w:r w:rsidR="00C40DEB" w:rsidRPr="004F64F6">
        <w:rPr>
          <w:rFonts w:ascii="Times New Roman" w:hAnsi="Times New Roman" w:cs="Times New Roman"/>
          <w:b/>
        </w:rPr>
        <w:t>eq</w:t>
      </w:r>
      <w:proofErr w:type="spellEnd"/>
      <w:r w:rsidR="00C40DEB">
        <w:rPr>
          <w:rFonts w:ascii="Times New Roman" w:hAnsi="Times New Roman" w:cs="Times New Roman"/>
        </w:rPr>
        <w:t xml:space="preserve">) or </w:t>
      </w:r>
      <w:proofErr w:type="spellStart"/>
      <w:r w:rsidR="00C40DEB">
        <w:rPr>
          <w:rFonts w:ascii="Times New Roman" w:hAnsi="Times New Roman" w:cs="Times New Roman"/>
        </w:rPr>
        <w:t>miliequivalent</w:t>
      </w:r>
      <w:proofErr w:type="spellEnd"/>
      <w:r w:rsidR="00C40DEB">
        <w:rPr>
          <w:rFonts w:ascii="Times New Roman" w:hAnsi="Times New Roman" w:cs="Times New Roman"/>
        </w:rPr>
        <w:t xml:space="preserve"> (1 </w:t>
      </w:r>
      <w:proofErr w:type="spellStart"/>
      <w:r w:rsidR="00C40DEB">
        <w:rPr>
          <w:rFonts w:ascii="Times New Roman" w:hAnsi="Times New Roman" w:cs="Times New Roman"/>
        </w:rPr>
        <w:t>meq</w:t>
      </w:r>
      <w:proofErr w:type="spellEnd"/>
      <w:r w:rsidR="00C40DEB">
        <w:rPr>
          <w:rFonts w:ascii="Times New Roman" w:hAnsi="Times New Roman" w:cs="Times New Roman"/>
        </w:rPr>
        <w:t xml:space="preserve"> = 0.001 </w:t>
      </w:r>
      <w:proofErr w:type="spellStart"/>
      <w:r w:rsidR="00C40DEB">
        <w:rPr>
          <w:rFonts w:ascii="Times New Roman" w:hAnsi="Times New Roman" w:cs="Times New Roman"/>
        </w:rPr>
        <w:t>eq</w:t>
      </w:r>
      <w:proofErr w:type="spellEnd"/>
      <w:r w:rsidR="00C40DEB">
        <w:rPr>
          <w:rFonts w:ascii="Times New Roman" w:hAnsi="Times New Roman" w:cs="Times New Roman"/>
        </w:rPr>
        <w:t xml:space="preserve">).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protons, which is the same as one </w:t>
      </w:r>
      <w:proofErr w:type="spellStart"/>
      <w:r w:rsidR="00C40DEB">
        <w:rPr>
          <w:rFonts w:ascii="Times New Roman" w:hAnsi="Times New Roman" w:cs="Times New Roman"/>
        </w:rPr>
        <w:t>mol</w:t>
      </w:r>
      <w:proofErr w:type="spellEnd"/>
      <w:r w:rsidR="00C40DEB">
        <w:rPr>
          <w:rFonts w:ascii="Times New Roman" w:hAnsi="Times New Roman" w:cs="Times New Roman"/>
        </w:rPr>
        <w:t xml:space="preserve"> of sod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w:t>
      </w:r>
      <w:proofErr w:type="spellStart"/>
      <w:r w:rsidR="00C40DEB">
        <w:rPr>
          <w:rFonts w:ascii="Times New Roman" w:hAnsi="Times New Roman" w:cs="Times New Roman"/>
        </w:rPr>
        <w:t>cations</w:t>
      </w:r>
      <w:proofErr w:type="spellEnd"/>
      <w:r w:rsidR="00C40DEB">
        <w:rPr>
          <w:rFonts w:ascii="Times New Roman" w:hAnsi="Times New Roman" w:cs="Times New Roman"/>
        </w:rPr>
        <w:t xml:space="preserve">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40 </w:t>
      </w:r>
      <w:proofErr w:type="spellStart"/>
      <w:r w:rsidR="00171967">
        <w:rPr>
          <w:rFonts w:ascii="Times New Roman" w:hAnsi="Times New Roman" w:cs="Times New Roman"/>
        </w:rPr>
        <w:t>meq</w:t>
      </w:r>
      <w:proofErr w:type="spellEnd"/>
      <w:r w:rsidR="00171967">
        <w:rPr>
          <w:rFonts w:ascii="Times New Roman" w:hAnsi="Times New Roman" w:cs="Times New Roman"/>
        </w:rPr>
        <w:t>/</w:t>
      </w:r>
      <w:r w:rsidR="00C40DEB">
        <w:rPr>
          <w:rFonts w:ascii="Times New Roman" w:hAnsi="Times New Roman" w:cs="Times New Roman"/>
        </w:rPr>
        <w:t>L</w:t>
      </w:r>
      <w:r w:rsidR="00171967">
        <w:rPr>
          <w:rFonts w:ascii="Times New Roman" w:hAnsi="Times New Roman" w:cs="Times New Roman"/>
        </w:rPr>
        <w:t xml:space="preserve"> and typical SID</w:t>
      </w:r>
      <w:r w:rsidR="00171967" w:rsidRPr="00C40DEB">
        <w:rPr>
          <w:rFonts w:ascii="Times New Roman" w:hAnsi="Times New Roman" w:cs="Times New Roman"/>
          <w:vertAlign w:val="subscript"/>
        </w:rPr>
        <w:t>E</w:t>
      </w:r>
      <w:r w:rsidR="00171967">
        <w:rPr>
          <w:rFonts w:ascii="Times New Roman" w:hAnsi="Times New Roman" w:cs="Times New Roman"/>
        </w:rPr>
        <w:t xml:space="preserve"> and NSID</w:t>
      </w:r>
      <w:r w:rsidR="00171967" w:rsidRPr="00C40DEB">
        <w:rPr>
          <w:rFonts w:ascii="Times New Roman" w:hAnsi="Times New Roman" w:cs="Times New Roman"/>
          <w:vertAlign w:val="subscript"/>
        </w:rPr>
        <w:t>E</w:t>
      </w:r>
      <w:r w:rsidR="00171967">
        <w:rPr>
          <w:rFonts w:ascii="Times New Roman" w:hAnsi="Times New Roman" w:cs="Times New Roman"/>
        </w:rPr>
        <w:t xml:space="preserve"> is </w:t>
      </w:r>
      <w:r w:rsidR="00C40DEB">
        <w:rPr>
          <w:rFonts w:ascii="Times New Roman" w:hAnsi="Times New Roman" w:cs="Times New Roman"/>
        </w:rPr>
        <w:t xml:space="preserve">about </w:t>
      </w:r>
      <w:r w:rsidR="00171967">
        <w:rPr>
          <w:rFonts w:ascii="Times New Roman" w:hAnsi="Times New Roman" w:cs="Times New Roman"/>
        </w:rPr>
        <w:t xml:space="preserve">30 </w:t>
      </w:r>
      <w:proofErr w:type="spellStart"/>
      <w:r w:rsidR="00171967">
        <w:rPr>
          <w:rFonts w:ascii="Times New Roman" w:hAnsi="Times New Roman" w:cs="Times New Roman"/>
        </w:rPr>
        <w:t>meq</w:t>
      </w:r>
      <w:proofErr w:type="spellEnd"/>
      <w:r w:rsidR="00171967">
        <w:rPr>
          <w:rFonts w:ascii="Times New Roman" w:hAnsi="Times New Roman" w:cs="Times New Roman"/>
        </w:rPr>
        <w:t>/</w:t>
      </w:r>
      <w:r w:rsidR="00C40DEB">
        <w:rPr>
          <w:rFonts w:ascii="Times New Roman" w:hAnsi="Times New Roman" w:cs="Times New Roman"/>
        </w:rPr>
        <w:t>L</w:t>
      </w:r>
      <w:r w:rsidR="00171967">
        <w:rPr>
          <w:rFonts w:ascii="Times New Roman" w:hAnsi="Times New Roman" w:cs="Times New Roman"/>
        </w:rPr>
        <w:t>. 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145</w:t>
      </w:r>
      <w:r w:rsidR="00C40DEB">
        <w:rPr>
          <w:rFonts w:ascii="Times New Roman" w:hAnsi="Times New Roman" w:cs="Times New Roman"/>
        </w:rPr>
        <w:t>meq/L</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4</w:t>
      </w:r>
      <w:r w:rsidR="00C40DEB">
        <w:rPr>
          <w:rFonts w:ascii="Times New Roman" w:hAnsi="Times New Roman" w:cs="Times New Roman"/>
        </w:rPr>
        <w:t>meql/L</w:t>
      </w:r>
      <w:r w:rsidR="00171967">
        <w:rPr>
          <w:rFonts w:ascii="Times New Roman" w:hAnsi="Times New Roman" w:cs="Times New Roman"/>
        </w:rPr>
        <w:t>), Cl</w:t>
      </w:r>
      <w:r w:rsidR="00017466" w:rsidRPr="00017466">
        <w:rPr>
          <w:rFonts w:ascii="Times New Roman" w:hAnsi="Times New Roman" w:cs="Times New Roman"/>
          <w:vertAlign w:val="superscript"/>
        </w:rPr>
        <w:t>-</w:t>
      </w:r>
      <w:r w:rsidR="00171967">
        <w:rPr>
          <w:rFonts w:ascii="Times New Roman" w:hAnsi="Times New Roman" w:cs="Times New Roman"/>
        </w:rPr>
        <w:t>(</w:t>
      </w:r>
      <w:r w:rsidR="00C40DEB">
        <w:rPr>
          <w:rFonts w:ascii="Times New Roman" w:hAnsi="Times New Roman" w:cs="Times New Roman"/>
        </w:rPr>
        <w:t>-</w:t>
      </w:r>
      <w:r w:rsidR="00171967">
        <w:rPr>
          <w:rFonts w:ascii="Times New Roman" w:hAnsi="Times New Roman" w:cs="Times New Roman"/>
        </w:rPr>
        <w:t>104</w:t>
      </w:r>
      <w:r w:rsidR="00C40DEB">
        <w:rPr>
          <w:rFonts w:ascii="Times New Roman" w:hAnsi="Times New Roman" w:cs="Times New Roman"/>
        </w:rPr>
        <w:t>meq/L),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C40DEB">
        <w:rPr>
          <w:rFonts w:ascii="Times New Roman" w:hAnsi="Times New Roman" w:cs="Times New Roman"/>
        </w:rPr>
        <w:t>(-4meq/L</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w:t>
      </w:r>
      <w:r w:rsidR="00C40DEB">
        <w:rPr>
          <w:rFonts w:ascii="Times New Roman" w:hAnsi="Times New Roman" w:cs="Times New Roman"/>
        </w:rPr>
        <w:noBreakHyphen/>
      </w:r>
      <w:r w:rsidR="00171967">
        <w:rPr>
          <w:rFonts w:ascii="Times New Roman" w:hAnsi="Times New Roman" w:cs="Times New Roman"/>
        </w:rPr>
        <w:t>1</w:t>
      </w:r>
      <w:r w:rsidR="00C40DEB">
        <w:rPr>
          <w:rFonts w:ascii="Times New Roman" w:hAnsi="Times New Roman" w:cs="Times New Roman"/>
        </w:rPr>
        <w:t>meq/L</w:t>
      </w:r>
      <w:r w:rsidR="00171967">
        <w:rPr>
          <w:rFonts w:ascii="Times New Roman" w:hAnsi="Times New Roman" w:cs="Times New Roman"/>
        </w:rPr>
        <w:t>)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24</w:t>
      </w:r>
      <w:r>
        <w:rPr>
          <w:rFonts w:ascii="Times New Roman" w:hAnsi="Times New Roman" w:cs="Times New Roman"/>
        </w:rPr>
        <w:t>.5</w:t>
      </w:r>
      <w:r w:rsidR="006F5556">
        <w:rPr>
          <w:rFonts w:ascii="Times New Roman" w:hAnsi="Times New Roman" w:cs="Times New Roman"/>
        </w:rPr>
        <w:t>meq/L)</w:t>
      </w:r>
      <w:r w:rsidR="00171967">
        <w:rPr>
          <w:rFonts w:ascii="Times New Roman" w:hAnsi="Times New Roman" w:cs="Times New Roman"/>
        </w:rPr>
        <w:t xml:space="preserve">, </w:t>
      </w:r>
      <w:r w:rsidR="00171967">
        <w:rPr>
          <w:rFonts w:ascii="Times New Roman" w:hAnsi="Times New Roman" w:cs="Times New Roman"/>
        </w:rPr>
        <w:lastRenderedPageBreak/>
        <w:t>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 xml:space="preserve"> 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 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102</w:t>
      </w:r>
      <w:r w:rsidR="00017466">
        <w:rPr>
          <w:rFonts w:ascii="Times New Roman" w:hAnsi="Times New Roman" w:cs="Times New Roman"/>
        </w:rPr>
        <w:t>meq/L</w:t>
      </w:r>
      <w:r w:rsidR="00171967">
        <w:rPr>
          <w:rFonts w:ascii="Times New Roman" w:hAnsi="Times New Roman" w:cs="Times New Roman"/>
        </w:rPr>
        <w:t>), Na</w:t>
      </w:r>
      <w:r w:rsidR="00017466" w:rsidRPr="00017466">
        <w:rPr>
          <w:rFonts w:ascii="Times New Roman" w:hAnsi="Times New Roman" w:cs="Times New Roman"/>
          <w:vertAlign w:val="superscript"/>
        </w:rPr>
        <w:t>+</w:t>
      </w:r>
      <w:r w:rsidR="00171967">
        <w:rPr>
          <w:rFonts w:ascii="Times New Roman" w:hAnsi="Times New Roman" w:cs="Times New Roman"/>
        </w:rPr>
        <w:t>(7.5</w:t>
      </w:r>
      <w:r w:rsidR="00017466">
        <w:rPr>
          <w:rFonts w:ascii="Times New Roman" w:hAnsi="Times New Roman" w:cs="Times New Roman"/>
        </w:rPr>
        <w:t>meq/L</w:t>
      </w:r>
      <w:r w:rsidR="00171967">
        <w:rPr>
          <w:rFonts w:ascii="Times New Roman" w:hAnsi="Times New Roman" w:cs="Times New Roman"/>
        </w:rPr>
        <w:t>), Mg</w:t>
      </w:r>
      <w:r w:rsidR="00017466">
        <w:rPr>
          <w:rFonts w:ascii="Times New Roman" w:hAnsi="Times New Roman" w:cs="Times New Roman"/>
          <w:vertAlign w:val="superscript"/>
        </w:rPr>
        <w:t>2+</w:t>
      </w:r>
      <w:r w:rsidR="00171967">
        <w:rPr>
          <w:rFonts w:ascii="Times New Roman" w:hAnsi="Times New Roman" w:cs="Times New Roman"/>
        </w:rPr>
        <w:t>(</w:t>
      </w:r>
      <w:r w:rsidR="00017466">
        <w:rPr>
          <w:rFonts w:ascii="Times New Roman" w:hAnsi="Times New Roman" w:cs="Times New Roman"/>
        </w:rPr>
        <w:t>4</w:t>
      </w:r>
      <w:r w:rsidR="00171967">
        <w:rPr>
          <w:rFonts w:ascii="Times New Roman" w:hAnsi="Times New Roman" w:cs="Times New Roman"/>
        </w:rPr>
        <w:t>m</w:t>
      </w:r>
      <w:r w:rsidR="00017466">
        <w:rPr>
          <w:rFonts w:ascii="Times New Roman" w:hAnsi="Times New Roman" w:cs="Times New Roman"/>
        </w:rPr>
        <w:t>eq</w:t>
      </w:r>
      <w:r w:rsidR="00171967">
        <w:rPr>
          <w:rFonts w:ascii="Times New Roman" w:hAnsi="Times New Roman" w:cs="Times New Roman"/>
        </w:rPr>
        <w:t>/</w:t>
      </w:r>
      <w:r w:rsidR="00017466">
        <w:rPr>
          <w:rFonts w:ascii="Times New Roman" w:hAnsi="Times New Roman" w:cs="Times New Roman"/>
        </w:rPr>
        <w:t>L</w:t>
      </w:r>
      <w:r w:rsidR="00171967">
        <w:rPr>
          <w:rFonts w:ascii="Times New Roman" w:hAnsi="Times New Roman" w:cs="Times New Roman"/>
        </w:rPr>
        <w:t>), Cl</w:t>
      </w:r>
      <w:r w:rsidR="00017466">
        <w:rPr>
          <w:rFonts w:ascii="Times New Roman" w:hAnsi="Times New Roman" w:cs="Times New Roman"/>
          <w:vertAlign w:val="superscript"/>
        </w:rPr>
        <w:t>-</w:t>
      </w:r>
      <w:r w:rsidR="00171967">
        <w:rPr>
          <w:rFonts w:ascii="Times New Roman" w:hAnsi="Times New Roman" w:cs="Times New Roman"/>
        </w:rPr>
        <w:t>(</w:t>
      </w:r>
      <w:r w:rsidR="00017466">
        <w:rPr>
          <w:rFonts w:ascii="Times New Roman" w:hAnsi="Times New Roman" w:cs="Times New Roman"/>
        </w:rPr>
        <w:t>-</w:t>
      </w:r>
      <w:r w:rsidR="00171967">
        <w:rPr>
          <w:rFonts w:ascii="Times New Roman" w:hAnsi="Times New Roman" w:cs="Times New Roman"/>
        </w:rPr>
        <w:t>68</w:t>
      </w:r>
      <w:r w:rsidR="00017466">
        <w:rPr>
          <w:rFonts w:ascii="Times New Roman" w:hAnsi="Times New Roman" w:cs="Times New Roman"/>
        </w:rPr>
        <w:t>meq/L</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017466">
        <w:rPr>
          <w:rFonts w:ascii="Times New Roman" w:hAnsi="Times New Roman" w:cs="Times New Roman"/>
        </w:rPr>
        <w:t xml:space="preserve"> (2meq/L</w:t>
      </w:r>
      <w:r w:rsidR="00171967">
        <w:rPr>
          <w:rFonts w:ascii="Times New Roman" w:hAnsi="Times New Roman" w:cs="Times New Roman"/>
        </w:rPr>
        <w:t>)</w:t>
      </w:r>
      <w:r w:rsidR="008E24D5">
        <w:rPr>
          <w:rFonts w:ascii="Times New Roman" w:hAnsi="Times New Roman" w:cs="Times New Roman"/>
        </w:rPr>
        <w:t xml:space="preserve">. </w:t>
      </w:r>
      <w:r w:rsidR="00171967">
        <w:rPr>
          <w:rFonts w:ascii="Times New Roman" w:hAnsi="Times New Roman" w:cs="Times New Roman"/>
        </w:rPr>
        <w:t xml:space="preserve"> </w:t>
      </w:r>
      <w:r w:rsidR="008E24D5">
        <w:rPr>
          <w:rFonts w:ascii="Times New Roman" w:hAnsi="Times New Roman" w:cs="Times New Roman"/>
        </w:rPr>
        <w:t>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 of</w:t>
      </w:r>
      <w:r w:rsidR="00017466">
        <w:rPr>
          <w:rFonts w:ascii="Times New Roman" w:hAnsi="Times New Roman" w:cs="Times New Roman"/>
        </w:rPr>
        <w:t xml:space="preserve"> </w:t>
      </w:r>
      <w:r w:rsidR="0096786A">
        <w:rPr>
          <w:rFonts w:ascii="Times New Roman" w:hAnsi="Times New Roman" w:cs="Times New Roman"/>
        </w:rPr>
        <w:t xml:space="preserve">normal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6F5556">
        <w:rPr>
          <w:rFonts w:ascii="Times New Roman" w:hAnsi="Times New Roman" w:cs="Times New Roman"/>
        </w:rPr>
        <w:t>(-15meq/L)</w:t>
      </w:r>
      <w:r w:rsidR="00171967">
        <w:rPr>
          <w:rFonts w:ascii="Times New Roman" w:hAnsi="Times New Roman" w:cs="Times New Roman"/>
        </w:rPr>
        <w:t>, hemoglobin</w:t>
      </w:r>
      <w:r w:rsidR="00017466">
        <w:rPr>
          <w:rFonts w:ascii="Times New Roman" w:hAnsi="Times New Roman" w:cs="Times New Roman"/>
        </w:rPr>
        <w:t xml:space="preserve"> and</w:t>
      </w:r>
      <w:r w:rsidR="00171967">
        <w:rPr>
          <w:rFonts w:ascii="Times New Roman" w:hAnsi="Times New Roman" w:cs="Times New Roman"/>
        </w:rPr>
        <w:t xml:space="preserve"> </w:t>
      </w:r>
      <w:proofErr w:type="gramStart"/>
      <w:r w:rsidR="00017466">
        <w:rPr>
          <w:rFonts w:ascii="Times New Roman" w:hAnsi="Times New Roman" w:cs="Times New Roman"/>
        </w:rPr>
        <w:t>phosphates(</w:t>
      </w:r>
      <w:proofErr w:type="gramEnd"/>
      <w:r w:rsidR="00171967">
        <w:rPr>
          <w:rFonts w:ascii="Times New Roman" w:hAnsi="Times New Roman" w:cs="Times New Roman"/>
        </w:rPr>
        <w:t>2,3-DPG</w:t>
      </w:r>
      <w:r w:rsidR="008E24D5">
        <w:rPr>
          <w:rFonts w:ascii="Times New Roman" w:hAnsi="Times New Roman" w:cs="Times New Roman"/>
        </w:rPr>
        <w:t>, ATP, ADP</w:t>
      </w:r>
      <w:r w:rsidR="00017466">
        <w:rPr>
          <w:rFonts w:ascii="Times New Roman" w:hAnsi="Times New Roman" w:cs="Times New Roman"/>
        </w:rPr>
        <w:t>,..)</w:t>
      </w:r>
      <w:r w:rsidR="004F64F6">
        <w:rPr>
          <w:rFonts w:ascii="Times New Roman" w:hAnsi="Times New Roman" w:cs="Times New Roman"/>
        </w:rPr>
        <w:t xml:space="preserve"> charges at hypothetical pH=7.</w:t>
      </w:r>
      <w:r>
        <w:rPr>
          <w:rFonts w:ascii="Times New Roman" w:hAnsi="Times New Roman" w:cs="Times New Roman"/>
        </w:rPr>
        <w:t>2</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w:t>
      </w:r>
      <w:proofErr w:type="spellStart"/>
      <w:r w:rsidR="003109FF">
        <w:rPr>
          <w:rFonts w:ascii="Times New Roman" w:hAnsi="Times New Roman" w:cs="Times New Roman"/>
        </w:rPr>
        <w:t>Hasselbalch</w:t>
      </w:r>
      <w:proofErr w:type="spellEnd"/>
      <w:r w:rsidR="003109FF">
        <w:rPr>
          <w:rFonts w:ascii="Times New Roman" w:hAnsi="Times New Roman" w:cs="Times New Roman"/>
        </w:rPr>
        <w:t xml:space="preserve">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 xml:space="preserve">egative decimal logarithm as </w:t>
      </w:r>
      <w:proofErr w:type="spellStart"/>
      <w:r w:rsidR="002F1262">
        <w:rPr>
          <w:rFonts w:ascii="Times New Roman" w:hAnsi="Times New Roman" w:cs="Times New Roman"/>
        </w:rPr>
        <w:t>pK</w:t>
      </w:r>
      <w:proofErr w:type="spellEnd"/>
      <w:r w:rsidR="002F1262">
        <w:rPr>
          <w:rFonts w:ascii="Times New Roman" w:hAnsi="Times New Roman" w:cs="Times New Roman"/>
        </w:rPr>
        <w:t>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But be careful with unit compatibilities in definitions of pH and </w:t>
      </w:r>
      <w:proofErr w:type="spellStart"/>
      <w:r w:rsidR="002F1262">
        <w:rPr>
          <w:rFonts w:ascii="Times New Roman" w:hAnsi="Times New Roman" w:cs="Times New Roman"/>
        </w:rPr>
        <w:t>pK</w:t>
      </w:r>
      <w:proofErr w:type="spellEnd"/>
      <w:r w:rsidR="002F1262">
        <w:rPr>
          <w:rFonts w:ascii="Times New Roman" w:hAnsi="Times New Roman" w:cs="Times New Roman"/>
        </w:rPr>
        <w:t>,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w:t>
      </w:r>
      <w:proofErr w:type="spellStart"/>
      <w:r w:rsidR="002F1262">
        <w:rPr>
          <w:rFonts w:ascii="Times New Roman" w:hAnsi="Times New Roman" w:cs="Times New Roman"/>
        </w:rPr>
        <w:t>mmol</w:t>
      </w:r>
      <w:proofErr w:type="spellEnd"/>
      <w:r w:rsidR="002F1262">
        <w:rPr>
          <w:rFonts w:ascii="Times New Roman" w:hAnsi="Times New Roman" w:cs="Times New Roman"/>
        </w:rPr>
        <w:t>/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27"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27"/>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monoprotic</w:t>
            </w:r>
            <w:proofErr w:type="spellEnd"/>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proofErr w:type="spellStart"/>
            <w:r>
              <w:rPr>
                <w:rFonts w:ascii="Times New Roman" w:hAnsi="Times New Roman" w:cs="Times New Roman"/>
              </w:rPr>
              <w:t>HCl</w:t>
            </w:r>
            <w:proofErr w:type="spellEnd"/>
            <w:r>
              <w:rPr>
                <w:rFonts w:ascii="Times New Roman" w:hAnsi="Times New Roman" w:cs="Times New Roman"/>
              </w:rPr>
              <w:t>,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Times New Roman" w:hAnsi="Times New Roman" w:cs="Times New Roman"/>
              </w:rPr>
              <w:t>polyprotic</w:t>
            </w:r>
            <w:proofErr w:type="spellEnd"/>
          </w:p>
        </w:tc>
        <w:tc>
          <w:tcPr>
            <w:tcW w:w="3260" w:type="dxa"/>
          </w:tcPr>
          <w:p w:rsidR="00F32AE8" w:rsidRPr="00D71842" w:rsidRDefault="00F32AE8" w:rsidP="00911E3F">
            <w:pPr>
              <w:jc w:val="both"/>
              <w:rPr>
                <w:rFonts w:ascii="Times New Roman" w:hAnsi="Times New Roman" w:cs="Times New Roman"/>
                <w:vertAlign w:val="superscript"/>
              </w:rPr>
            </w:pPr>
            <w:proofErr w:type="spellStart"/>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w:t>
            </w:r>
            <w:proofErr w:type="spellEnd"/>
            <w:r w:rsidRPr="00D71842">
              <w:rPr>
                <w:rFonts w:ascii="Times New Roman" w:hAnsi="Times New Roman" w:cs="Times New Roman"/>
              </w:rPr>
              <w:t xml:space="preserve">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proofErr w:type="spellStart"/>
            <w:r>
              <w:rPr>
                <w:rFonts w:ascii="Arial" w:hAnsi="Arial" w:cs="Arial"/>
                <w:sz w:val="21"/>
                <w:szCs w:val="21"/>
                <w:shd w:val="clear" w:color="auto" w:fill="FFFFFF"/>
              </w:rPr>
              <w:t>Brønsted</w:t>
            </w:r>
            <w:proofErr w:type="spellEnd"/>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28" w:name="_Ref410726698"/>
      <w:r>
        <w:t xml:space="preserve">Table </w:t>
      </w:r>
      <w:r>
        <w:fldChar w:fldCharType="begin"/>
      </w:r>
      <w:r>
        <w:instrText xml:space="preserve"> SEQ Table \* ARABIC </w:instrText>
      </w:r>
      <w:r>
        <w:fldChar w:fldCharType="separate"/>
      </w:r>
      <w:r>
        <w:rPr>
          <w:noProof/>
        </w:rPr>
        <w:t>12</w:t>
      </w:r>
      <w:r>
        <w:fldChar w:fldCharType="end"/>
      </w:r>
      <w:bookmarkEnd w:id="228"/>
      <w:r>
        <w:t>, Dissociation constants (</w:t>
      </w:r>
      <w:proofErr w:type="spellStart"/>
      <w:r>
        <w:t>pK</w:t>
      </w:r>
      <w:proofErr w:type="spellEnd"/>
      <w:r>
        <w:t>)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proofErr w:type="spellStart"/>
            <w:r>
              <w:rPr>
                <w:rFonts w:ascii="Times New Roman" w:hAnsi="Times New Roman" w:cs="Times New Roman"/>
              </w:rPr>
              <w:t>pK</w:t>
            </w:r>
            <w:proofErr w:type="spellEnd"/>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 xml:space="preserve">temperature of </w:t>
            </w:r>
            <w:proofErr w:type="spellStart"/>
            <w:r>
              <w:rPr>
                <w:rFonts w:ascii="Times New Roman" w:hAnsi="Times New Roman" w:cs="Times New Roman"/>
              </w:rPr>
              <w:t>pK</w:t>
            </w:r>
            <w:proofErr w:type="spellEnd"/>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w:t>
            </w:r>
            <w:proofErr w:type="spellStart"/>
            <w:r>
              <w:rPr>
                <w:rFonts w:cs="Times New Roman"/>
              </w:rPr>
              <w:t>aq</w:t>
            </w:r>
            <w:proofErr w:type="spellEnd"/>
            <w:r>
              <w:rPr>
                <w:rFonts w:cs="Times New Roman"/>
              </w:rPr>
              <w:t>)</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proofErr w:type="spellStart"/>
            <w:r w:rsidRPr="005F2AC7">
              <w:rPr>
                <w:rFonts w:cs="Times New Roman"/>
              </w:rPr>
              <w:t>AcAc</w:t>
            </w:r>
            <w:proofErr w:type="spellEnd"/>
            <w:r w:rsidRPr="005F2AC7">
              <w:rPr>
                <w:rFonts w:cs="Times New Roman"/>
              </w:rPr>
              <w:t xml:space="preserve"> ↔ H</w:t>
            </w:r>
            <w:r w:rsidRPr="005F2AC7">
              <w:rPr>
                <w:rFonts w:cs="Times New Roman"/>
                <w:vertAlign w:val="superscript"/>
              </w:rPr>
              <w:t xml:space="preserve">+ </w:t>
            </w:r>
            <w:r w:rsidRPr="005F2AC7">
              <w:rPr>
                <w:rFonts w:cs="Times New Roman"/>
              </w:rPr>
              <w:t xml:space="preserve">+ </w:t>
            </w:r>
            <w:proofErr w:type="spellStart"/>
            <w:r w:rsidRPr="005F2AC7">
              <w:rPr>
                <w:rFonts w:cs="Times New Roman"/>
              </w:rPr>
              <w:t>AcAc</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rPr>
              <w:t xml:space="preserve">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w:t>
            </w:r>
            <w:proofErr w:type="spellStart"/>
            <w:r w:rsidRPr="005F2AC7">
              <w:rPr>
                <w:rFonts w:cs="Times New Roman"/>
              </w:rPr>
              <w:t>Hb</w:t>
            </w:r>
            <w:proofErr w:type="spellEnd"/>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29" w:name="_Toc409289316"/>
      <w:r>
        <w:t>Kidney acid-base regulation</w:t>
      </w:r>
      <w:bookmarkEnd w:id="229"/>
    </w:p>
    <w:p w:rsidR="00116CD4" w:rsidRDefault="00116AB6" w:rsidP="00911E3F">
      <w:pPr>
        <w:jc w:val="both"/>
      </w:pPr>
      <w:r>
        <w:t>I</w:t>
      </w:r>
      <w:r w:rsidR="00B359CC">
        <w:t>n</w:t>
      </w:r>
      <w:r>
        <w:t xml:space="preserve"> the</w:t>
      </w:r>
      <w:r w:rsidR="002F1262">
        <w:t xml:space="preserve"> kidney</w:t>
      </w:r>
      <w:r w:rsidR="00B359CC">
        <w:t xml:space="preserve"> is pH regulated with excretion of </w:t>
      </w:r>
      <w:proofErr w:type="spellStart"/>
      <w:r w:rsidR="00B359CC">
        <w:t>titratable</w:t>
      </w:r>
      <w:proofErr w:type="spellEnd"/>
      <w:r w:rsidR="00B359CC">
        <w:t xml:space="preserv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w:t>
      </w:r>
      <w:proofErr w:type="spellStart"/>
      <w:r>
        <w:t>pH</w:t>
      </w:r>
      <w:r w:rsidRPr="00116AB6">
        <w:rPr>
          <w:vertAlign w:val="subscript"/>
        </w:rPr>
        <w:t>u</w:t>
      </w:r>
      <w:proofErr w:type="spellEnd"/>
      <w:r>
        <w:t>) wit</w:t>
      </w:r>
      <w:r w:rsidR="00151412">
        <w:t>h flow of all charged substances is</w:t>
      </w:r>
      <w:r>
        <w:t xml:space="preserve"> used the equation of </w:t>
      </w:r>
      <w:proofErr w:type="spellStart"/>
      <w:r>
        <w:t>electroneutrality</w:t>
      </w:r>
      <w:proofErr w:type="spellEnd"/>
      <w:r>
        <w:t xml:space="preserve">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w:t>
      </w:r>
      <w:r w:rsidR="007D2F9E">
        <w:lastRenderedPageBreak/>
        <w:t>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t>So</w:t>
      </w:r>
      <w:bookmarkStart w:id="230" w:name="_Toc409289317"/>
      <w:r w:rsidR="007D270F">
        <w:t>dium</w:t>
      </w:r>
      <w:bookmarkEnd w:id="230"/>
    </w:p>
    <w:p w:rsidR="00781A0D" w:rsidRPr="00781A0D" w:rsidRDefault="00781A0D" w:rsidP="00911E3F">
      <w:pPr>
        <w:jc w:val="both"/>
      </w:pPr>
      <w:r>
        <w:t>The sodium (Na</w:t>
      </w:r>
      <w:r>
        <w:rPr>
          <w:vertAlign w:val="superscript"/>
        </w:rPr>
        <w:t>+</w:t>
      </w:r>
      <w:r>
        <w:t xml:space="preserve">) concentration is modelled in extracellular space to reach typical value from 140 to 150 </w:t>
      </w:r>
      <w:proofErr w:type="spellStart"/>
      <w:r>
        <w:t>mmol</w:t>
      </w:r>
      <w:proofErr w:type="spellEnd"/>
      <w:r>
        <w:t>/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31"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31"/>
      <w:r>
        <w:t>, Sodium in extracellular fluid</w:t>
      </w:r>
    </w:p>
    <w:p w:rsidR="00781A0D" w:rsidRDefault="00781A0D" w:rsidP="00911E3F">
      <w:pPr>
        <w:keepNext/>
        <w:jc w:val="both"/>
      </w:pPr>
    </w:p>
    <w:p w:rsidR="00781A0D" w:rsidRDefault="00781A0D" w:rsidP="00911E3F">
      <w:pPr>
        <w:pStyle w:val="Titulek"/>
        <w:jc w:val="both"/>
      </w:pPr>
      <w:bookmarkStart w:id="232"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32"/>
      <w:r>
        <w:t xml:space="preserve">, Kidney </w:t>
      </w:r>
      <w:proofErr w:type="spellStart"/>
      <w:r>
        <w:t>excterion</w:t>
      </w:r>
      <w:proofErr w:type="spellEnd"/>
      <w:r>
        <w:t xml:space="preserve"> of sodium</w:t>
      </w:r>
    </w:p>
    <w:p w:rsidR="00781A0D" w:rsidRPr="00781A0D" w:rsidRDefault="00781A0D" w:rsidP="00911E3F">
      <w:pPr>
        <w:jc w:val="both"/>
      </w:pPr>
      <w:r>
        <w:t xml:space="preserve">In the kidney are the sodium </w:t>
      </w:r>
      <w:proofErr w:type="spellStart"/>
      <w:r>
        <w:t>cations</w:t>
      </w:r>
      <w:proofErr w:type="spellEnd"/>
      <w:r>
        <w:t xml:space="preserve"> filtered by glomerulus to primary urine of </w:t>
      </w:r>
      <w:proofErr w:type="spellStart"/>
      <w:r>
        <w:t>nephrone</w:t>
      </w:r>
      <w:proofErr w:type="spellEnd"/>
      <w:r>
        <w:t xml:space="preserve">. In each part of </w:t>
      </w:r>
      <w:proofErr w:type="spellStart"/>
      <w:r>
        <w:t>nephrone</w:t>
      </w:r>
      <w:proofErr w:type="spellEnd"/>
      <w:r>
        <w:t xml:space="preserv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xml:space="preserve">). And together with sodium is reabsorbed also the water expect the collecting duct and the Henle’s loops of </w:t>
      </w:r>
      <w:proofErr w:type="spellStart"/>
      <w:r>
        <w:t>juxtamedullary</w:t>
      </w:r>
      <w:proofErr w:type="spellEnd"/>
      <w:r>
        <w:t xml:space="preserve"> nephrons, where are missing the </w:t>
      </w:r>
      <w:proofErr w:type="spellStart"/>
      <w:r>
        <w:t>aquaporines</w:t>
      </w:r>
      <w:proofErr w:type="spellEnd"/>
      <w:r>
        <w:t xml:space="preserve">. After glomerular filtration is the sodium reabsorbed in proximal tubule, loop of Henle, distal tubule and finally in collecting duct. The reabsorption is driven by aldosterone, atrial natriuretic peptide and </w:t>
      </w:r>
      <w:proofErr w:type="spellStart"/>
      <w:r>
        <w:t>angiotensine</w:t>
      </w:r>
      <w:proofErr w:type="spellEnd"/>
      <w:r>
        <w:t xml:space="preserve"> 2. Reabsorbed sodium is accumulated inside kidney medulla, where it is the secondary exterminator of </w:t>
      </w:r>
      <w:proofErr w:type="spellStart"/>
      <w:r>
        <w:t>osmolarity</w:t>
      </w:r>
      <w:proofErr w:type="spellEnd"/>
      <w:r>
        <w:t>.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33" w:name="_Toc409289318"/>
      <w:r>
        <w:t>Potassium</w:t>
      </w:r>
      <w:bookmarkEnd w:id="233"/>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w:t>
      </w:r>
      <w:r>
        <w:lastRenderedPageBreak/>
        <w:t>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34"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34"/>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35" w:name="_Toc409289319"/>
      <w:r>
        <w:t>Phosphates and Sulfates</w:t>
      </w:r>
      <w:bookmarkEnd w:id="235"/>
    </w:p>
    <w:p w:rsidR="00C3715C" w:rsidRPr="00C3715C" w:rsidRDefault="00C3715C" w:rsidP="00911E3F">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xml:space="preserve">) are accumulated in extracellular fluid. Intake is from diet and unregulated outtake to urine just undergoes the </w:t>
      </w:r>
      <w:proofErr w:type="spellStart"/>
      <w:r>
        <w:t>Donnan’s</w:t>
      </w:r>
      <w:proofErr w:type="spellEnd"/>
      <w:r>
        <w:t xml:space="preserve">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3362FC" w:rsidRPr="003A5773" w:rsidRDefault="000860A9" w:rsidP="00911E3F">
      <w:pPr>
        <w:pStyle w:val="Nadpis2"/>
        <w:jc w:val="both"/>
        <w:rPr>
          <w:rStyle w:val="Znaknadpisu1"/>
          <w:rFonts w:ascii="Times New Roman" w:hAnsi="Times New Roman" w:cs="Times New Roman"/>
        </w:rPr>
      </w:pPr>
      <w:bookmarkStart w:id="236" w:name="_Toc409289320"/>
      <w:bookmarkStart w:id="237" w:name="_Toc413447191"/>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36"/>
      <w:bookmarkEnd w:id="237"/>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38" w:name="_Toc409289321"/>
      <w:r w:rsidRPr="006079D3">
        <w:t>Ventilation</w:t>
      </w:r>
      <w:bookmarkEnd w:id="238"/>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39" w:name="_Toc409289322"/>
      <w:r w:rsidRPr="006079D3">
        <w:lastRenderedPageBreak/>
        <w:t>Oxygen</w:t>
      </w:r>
      <w:bookmarkEnd w:id="239"/>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 xml:space="preserve">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40" w:name="_Toc409289323"/>
      <w:r>
        <w:t>Hemoglobin</w:t>
      </w:r>
    </w:p>
    <w:p w:rsidR="00644636" w:rsidRDefault="00644636" w:rsidP="00911E3F">
      <w:pPr>
        <w:jc w:val="both"/>
      </w:pPr>
      <w:r>
        <w:t xml:space="preserve">Hemoglobin </w:t>
      </w:r>
      <w:proofErr w:type="spellStart"/>
      <w:r w:rsidR="00A20809">
        <w:t>allosterically</w:t>
      </w:r>
      <w:proofErr w:type="spellEnd"/>
      <w:r w:rsidR="00A20809">
        <w:t xml:space="preserve">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 xml:space="preserve">In the middle of each subunit is </w:t>
      </w:r>
      <w:proofErr w:type="spellStart"/>
      <w:r w:rsidR="00644636">
        <w:t>heme</w:t>
      </w:r>
      <w:proofErr w:type="spellEnd"/>
      <w:r w:rsidR="00644636">
        <w:t xml:space="preserve"> with central ferritin atom</w:t>
      </w:r>
      <w:r w:rsidR="00BC2F50">
        <w:t xml:space="preserve"> (Fe</w:t>
      </w:r>
      <w:r w:rsidR="00BC2F50">
        <w:rPr>
          <w:vertAlign w:val="superscript"/>
        </w:rPr>
        <w:t>2+</w:t>
      </w:r>
      <w:r w:rsidR="00BC2F50">
        <w:t>)</w:t>
      </w:r>
      <w:r w:rsidR="00A20809">
        <w:t>, where the oxygen molec</w:t>
      </w:r>
      <w:r w:rsidR="00644636">
        <w:t xml:space="preserve">ule is bounded. Bounding of oxygen (oxygenation) caused small change of shape of </w:t>
      </w:r>
      <w:proofErr w:type="spellStart"/>
      <w:r w:rsidR="00644636">
        <w:t>heme</w:t>
      </w:r>
      <w:proofErr w:type="spellEnd"/>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40"/>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w:t>
      </w:r>
      <w:proofErr w:type="spellStart"/>
      <w:r>
        <w:t>Donnan</w:t>
      </w:r>
      <w:proofErr w:type="spellEnd"/>
      <w:r>
        <w:t xml:space="preserve">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lastRenderedPageBreak/>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w:t>
            </w:r>
            <w:proofErr w:type="spellStart"/>
            <w:r w:rsidR="003362FC" w:rsidRPr="003A5773">
              <w:rPr>
                <w:rFonts w:ascii="Times New Roman" w:hAnsi="Times New Roman" w:cs="Times New Roman"/>
              </w:rPr>
              <w:t>mmol</w:t>
            </w:r>
            <w:proofErr w:type="spellEnd"/>
            <w:r w:rsidR="003362FC" w:rsidRPr="003A5773">
              <w:rPr>
                <w:rFonts w:ascii="Times New Roman" w:hAnsi="Times New Roman" w:cs="Times New Roman"/>
              </w:rPr>
              <w:t>/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 xml:space="preserve">21.6 </w:t>
            </w:r>
            <w:proofErr w:type="spellStart"/>
            <w:r>
              <w:rPr>
                <w:rFonts w:ascii="Times New Roman" w:hAnsi="Times New Roman" w:cs="Times New Roman"/>
              </w:rPr>
              <w:t>mmol</w:t>
            </w:r>
            <w:proofErr w:type="spellEnd"/>
            <w:r>
              <w:rPr>
                <w:rFonts w:ascii="Times New Roman" w:hAnsi="Times New Roman" w:cs="Times New Roman"/>
              </w:rPr>
              <w:t>/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mmol</w:t>
            </w:r>
            <w:proofErr w:type="spellEnd"/>
            <w:r>
              <w:rPr>
                <w:rFonts w:ascii="Times New Roman" w:hAnsi="Times New Roman" w:cs="Times New Roman"/>
              </w:rPr>
              <w:t>/l</w:t>
            </w:r>
          </w:p>
        </w:tc>
      </w:tr>
    </w:tbl>
    <w:p w:rsidR="00B55736" w:rsidRDefault="003362FC" w:rsidP="00911E3F">
      <w:pPr>
        <w:pStyle w:val="Nadpis2"/>
        <w:jc w:val="both"/>
        <w:rPr>
          <w:rStyle w:val="Znaknadpisu1"/>
          <w:rFonts w:ascii="Times New Roman" w:hAnsi="Times New Roman" w:cs="Times New Roman"/>
        </w:rPr>
      </w:pPr>
      <w:bookmarkStart w:id="241" w:name="_Toc409289324"/>
      <w:bookmarkStart w:id="242" w:name="_Toc413447192"/>
      <w:r w:rsidRPr="003A5773">
        <w:rPr>
          <w:rStyle w:val="Znaknadpisu1"/>
          <w:rFonts w:ascii="Times New Roman" w:hAnsi="Times New Roman" w:cs="Times New Roman"/>
        </w:rPr>
        <w:t>Nutrients and Metabolism</w:t>
      </w:r>
      <w:bookmarkEnd w:id="241"/>
      <w:bookmarkEnd w:id="242"/>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w:t>
      </w:r>
      <w:proofErr w:type="spellStart"/>
      <w:r w:rsidR="00F93069">
        <w:t>keto</w:t>
      </w:r>
      <w:proofErr w:type="spellEnd"/>
      <w:r w:rsidR="00F93069">
        <w:t xml:space="preserve">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43" w:name="_Toc409289325"/>
      <w:r w:rsidRPr="006079D3">
        <w:t>Cellular metabolism</w:t>
      </w:r>
      <w:bookmarkEnd w:id="243"/>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w:t>
      </w:r>
      <w:proofErr w:type="spellStart"/>
      <w:r w:rsidR="008E02E3">
        <w:t>electroneutrality</w:t>
      </w:r>
      <w:proofErr w:type="spellEnd"/>
      <w:r w:rsidR="008E02E3">
        <w:t xml:space="preserve">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A651A6">
        <w:instrText xml:space="preserve"> ADDIN EN.CITE &lt;EndNote&gt;&lt;Cite&gt;&lt;Author&gt;Randle&lt;/Author&gt;&lt;Year&gt;1986&lt;/Year&gt;&lt;RecNum&gt;540&lt;/RecNum&gt;&lt;DisplayText&gt;[139]&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A651A6">
        <w:rPr>
          <w:noProof/>
        </w:rPr>
        <w:t>[139]</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w:t>
      </w:r>
      <w:proofErr w:type="spellStart"/>
      <w:r w:rsidR="00975F2F">
        <w:t>keto</w:t>
      </w:r>
      <w:proofErr w:type="spellEnd"/>
      <w:r w:rsidR="00975F2F">
        <w:t xml:space="preserve"> acids and it</w:t>
      </w:r>
      <w:r w:rsidR="00CE56BD">
        <w:t xml:space="preserve"> </w:t>
      </w:r>
      <w:r w:rsidR="00975F2F">
        <w:t>does not use any fatty acids or triglycerides</w:t>
      </w:r>
      <w:r w:rsidR="00F93069">
        <w:t xml:space="preserve"> </w:t>
      </w:r>
      <w:r w:rsidR="00F93069">
        <w:fldChar w:fldCharType="begin"/>
      </w:r>
      <w:r w:rsidR="00A651A6">
        <w:instrText xml:space="preserve"> ADDIN EN.CITE &lt;EndNote&gt;&lt;Cite&gt;&lt;Author&gt;Owen&lt;/Author&gt;&lt;Year&gt;1967&lt;/Year&gt;&lt;RecNum&gt;338&lt;/RecNum&gt;&lt;DisplayText&gt;[140]&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A651A6">
        <w:rPr>
          <w:noProof/>
        </w:rPr>
        <w:t>[140]</w:t>
      </w:r>
      <w:r w:rsidR="00F93069">
        <w:fldChar w:fldCharType="end"/>
      </w:r>
      <w:r w:rsidR="00975F2F">
        <w:t>.</w:t>
      </w:r>
      <w:r w:rsidR="00AB4B0D">
        <w:t xml:space="preserve"> The amino acids can be metabolized only by liver or in kidney tubules</w:t>
      </w:r>
      <w:r w:rsidR="00A651A6">
        <w:fldChar w:fldCharType="begin"/>
      </w:r>
      <w:r w:rsidR="00A651A6">
        <w:instrText xml:space="preserve"> ADDIN EN.CITE &lt;EndNote&gt;&lt;Cite&gt;&lt;Author&gt;Hannaford&lt;/Author&gt;&lt;Year&gt;1982&lt;/Year&gt;&lt;RecNum&gt;351&lt;/RecNum&gt;&lt;DisplayText&gt;[141]&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A651A6">
        <w:rPr>
          <w:noProof/>
        </w:rPr>
        <w:t>[141]</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44" w:name="_Toc409289326"/>
      <w:r>
        <w:t>Liver metabolism</w:t>
      </w:r>
      <w:bookmarkEnd w:id="244"/>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A651A6">
        <w:instrText xml:space="preserve"> ADDIN EN.CITE &lt;EndNote&gt;&lt;Cite&gt;&lt;Author&gt;Wahren&lt;/Author&gt;&lt;Year&gt;2007&lt;/Year&gt;&lt;RecNum&gt;56&lt;/RecNum&gt;&lt;DisplayText&gt;[142]&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A651A6">
        <w:rPr>
          <w:noProof/>
        </w:rPr>
        <w:t>[142]</w:t>
      </w:r>
      <w:r w:rsidR="00A651A6">
        <w:fldChar w:fldCharType="end"/>
      </w:r>
      <w:r w:rsidR="00E61D74">
        <w:t xml:space="preserve">, </w:t>
      </w:r>
      <w:proofErr w:type="spellStart"/>
      <w:r w:rsidR="00E61D74">
        <w:t>ketogenesis</w:t>
      </w:r>
      <w:proofErr w:type="spellEnd"/>
      <w:r w:rsidR="00A651A6">
        <w:fldChar w:fldCharType="begin"/>
      </w:r>
      <w:r w:rsidR="00A651A6">
        <w:instrText xml:space="preserve"> ADDIN EN.CITE &lt;EndNote&gt;&lt;Cite&gt;&lt;Author&gt;McGarry&lt;/Author&gt;&lt;Year&gt;1976&lt;/Year&gt;&lt;RecNum&gt;64&lt;/RecNum&gt;&lt;DisplayText&gt;[143]&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A651A6">
        <w:rPr>
          <w:noProof/>
        </w:rPr>
        <w:t>[143]</w:t>
      </w:r>
      <w:r w:rsidR="00A651A6">
        <w:fldChar w:fldCharType="end"/>
      </w:r>
      <w:r w:rsidR="00164065">
        <w:t xml:space="preserve"> or </w:t>
      </w:r>
      <w:proofErr w:type="spellStart"/>
      <w:r w:rsidR="00164065">
        <w:t>lipogenesis</w:t>
      </w:r>
      <w:proofErr w:type="spellEnd"/>
      <w:r w:rsidR="00A651A6">
        <w:fldChar w:fldCharType="begin"/>
      </w:r>
      <w:r w:rsidR="00A651A6">
        <w:instrText xml:space="preserve"> ADDIN EN.CITE &lt;EndNote&gt;&lt;Cite&gt;&lt;Author&gt;Kotani&lt;/Author&gt;&lt;Year&gt;2004&lt;/Year&gt;&lt;RecNum&gt;54&lt;/RecNum&gt;&lt;DisplayText&gt;[14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A651A6">
        <w:rPr>
          <w:noProof/>
        </w:rPr>
        <w:t>[144]</w:t>
      </w:r>
      <w:r w:rsidR="00A651A6">
        <w:fldChar w:fldCharType="end"/>
      </w:r>
      <w:r w:rsidR="00E61D74">
        <w:t>.</w:t>
      </w:r>
      <w:r w:rsidR="00164065">
        <w:t xml:space="preserve"> Gl</w:t>
      </w:r>
      <w:r w:rsidR="00F93069">
        <w:t>uco</w:t>
      </w:r>
      <w:r w:rsidR="00164065">
        <w:t xml:space="preserve">neogenesis creates new glucose from amino acids, </w:t>
      </w:r>
      <w:proofErr w:type="spellStart"/>
      <w:r w:rsidR="00164065">
        <w:t>ketogenesis</w:t>
      </w:r>
      <w:proofErr w:type="spellEnd"/>
      <w:r w:rsidR="00164065">
        <w:t xml:space="preserve"> creates </w:t>
      </w:r>
      <w:proofErr w:type="spellStart"/>
      <w:r w:rsidR="00164065">
        <w:t>keto</w:t>
      </w:r>
      <w:proofErr w:type="spellEnd"/>
      <w:r w:rsidR="00164065">
        <w:t xml:space="preserve"> acids from lipids and </w:t>
      </w:r>
      <w:proofErr w:type="spellStart"/>
      <w:r w:rsidR="00164065">
        <w:t>lipogenesis</w:t>
      </w:r>
      <w:proofErr w:type="spellEnd"/>
      <w:r w:rsidR="00164065">
        <w:t xml:space="preserve">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A651A6">
        <w:instrText xml:space="preserve"> ADDIN EN.CITE &lt;EndNote&gt;&lt;Cite&gt;&lt;Author&gt;Chiasson&lt;/Author&gt;&lt;Year&gt;1976&lt;/Year&gt;&lt;RecNum&gt;59&lt;/RecNum&gt;&lt;DisplayText&gt;[145]&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A651A6">
        <w:rPr>
          <w:noProof/>
        </w:rPr>
        <w:t>[145]</w:t>
      </w:r>
      <w:r w:rsidR="00A651A6">
        <w:fldChar w:fldCharType="end"/>
      </w:r>
      <w:r>
        <w:t>.</w:t>
      </w:r>
      <w:r w:rsidR="00113F50">
        <w:t xml:space="preserve"> Process of storing glucose into glycogen granules is known as glycogenesis and reversal process of releasing glucose from glycogen is known as </w:t>
      </w:r>
      <w:proofErr w:type="spellStart"/>
      <w:r w:rsidR="00113F50">
        <w:t>glycogenolysis</w:t>
      </w:r>
      <w:proofErr w:type="spellEnd"/>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45"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45"/>
      <w:r>
        <w:t>, Liver transformations of base nutrients</w:t>
      </w:r>
    </w:p>
    <w:p w:rsidR="006079D3" w:rsidRDefault="006079D3" w:rsidP="00911E3F">
      <w:pPr>
        <w:pStyle w:val="Nadpis3"/>
        <w:jc w:val="both"/>
      </w:pPr>
      <w:bookmarkStart w:id="246" w:name="_Toc409289328"/>
      <w:r>
        <w:t>Lipids</w:t>
      </w:r>
      <w:bookmarkEnd w:id="246"/>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6C2F68">
        <w:instrText xml:space="preserve"> ADDIN EN.CITE &lt;EndNote&gt;&lt;Cite&gt;&lt;Author&gt;Frayn&lt;/Author&gt;&lt;Year&gt;2002&lt;/Year&gt;&lt;RecNum&gt;52&lt;/RecNum&gt;&lt;DisplayText&gt;[146]&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6C2F68">
        <w:rPr>
          <w:noProof/>
        </w:rPr>
        <w:t>[146]</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47" w:name="_Toc409289329"/>
      <w:r>
        <w:t>Proteins, amino-acids and urea</w:t>
      </w:r>
      <w:bookmarkEnd w:id="247"/>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w:t>
      </w:r>
      <w:proofErr w:type="spellStart"/>
      <w:r w:rsidR="008F2B9E">
        <w:t>nephrone</w:t>
      </w:r>
      <w:proofErr w:type="spellEnd"/>
      <w:r w:rsidR="008F2B9E">
        <w:t xml:space="preserv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w:t>
      </w:r>
      <w:proofErr w:type="spellStart"/>
      <w:r w:rsidR="008F2B9E">
        <w:t>pH.</w:t>
      </w:r>
      <w:proofErr w:type="spellEnd"/>
      <w:r w:rsidR="008F2B9E">
        <w:t xml:space="preserve"> The deamination of amino acids in liver will prepare new glucose or triglycerides as source of energy for other cells. The new synthetized urea diffuse into the blood and take primary role in high kidney medulla </w:t>
      </w:r>
      <w:proofErr w:type="spellStart"/>
      <w:r w:rsidR="008F2B9E">
        <w:t>osmolarity</w:t>
      </w:r>
      <w:proofErr w:type="spellEnd"/>
      <w:r w:rsidR="008F2B9E">
        <w:t>, which is necessary for water balance</w:t>
      </w:r>
      <w:r w:rsidR="00F4684B">
        <w:t xml:space="preserve"> </w:t>
      </w:r>
      <w:r w:rsidR="006C2F68">
        <w:fldChar w:fldCharType="begin"/>
      </w:r>
      <w:r w:rsidR="006C2F68">
        <w:instrText xml:space="preserve"> ADDIN EN.CITE &lt;EndNote&gt;&lt;Cite&gt;&lt;Author&gt;Sands&lt;/Author&gt;&lt;Year&gt;1999&lt;/Year&gt;&lt;RecNum&gt;240&lt;/RecNum&gt;&lt;DisplayText&gt;[147]&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6C2F68">
        <w:rPr>
          <w:noProof/>
        </w:rPr>
        <w:t>[147]</w:t>
      </w:r>
      <w:r w:rsidR="006C2F68">
        <w:fldChar w:fldCharType="end"/>
      </w:r>
      <w:r w:rsidR="008F2B9E">
        <w:t xml:space="preserve">. </w:t>
      </w:r>
    </w:p>
    <w:p w:rsidR="00DA7495" w:rsidRDefault="00DA7495" w:rsidP="00911E3F">
      <w:pPr>
        <w:pStyle w:val="Nadpis3"/>
        <w:jc w:val="both"/>
      </w:pPr>
      <w:proofErr w:type="spellStart"/>
      <w:r>
        <w:t>Keto</w:t>
      </w:r>
      <w:proofErr w:type="spellEnd"/>
      <w:r>
        <w:t>-acids</w:t>
      </w:r>
    </w:p>
    <w:p w:rsidR="00DA7495" w:rsidRDefault="00DA7495" w:rsidP="00911E3F">
      <w:pPr>
        <w:jc w:val="both"/>
      </w:pPr>
      <w:proofErr w:type="spellStart"/>
      <w:r>
        <w:t>Keto</w:t>
      </w:r>
      <w:proofErr w:type="spellEnd"/>
      <w:r>
        <w:t xml:space="preserve">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proofErr w:type="spellStart"/>
      <w:r w:rsidR="00394A13">
        <w:t>acetylacetate</w:t>
      </w:r>
      <w:proofErr w:type="spellEnd"/>
      <w:r w:rsidR="00394A13">
        <w:t xml:space="preserve"> and beta</w:t>
      </w:r>
      <w:r w:rsidR="00E236F2">
        <w:t>-</w:t>
      </w:r>
      <w:proofErr w:type="spellStart"/>
      <w:r w:rsidR="00394A13">
        <w:t>hydrox</w:t>
      </w:r>
      <w:r w:rsidR="00E236F2">
        <w:t>y</w:t>
      </w:r>
      <w:r w:rsidR="00394A13">
        <w:t>butyrate</w:t>
      </w:r>
      <w:proofErr w:type="spellEnd"/>
      <w:r w:rsidR="00394A13">
        <w:t>. Both</w:t>
      </w:r>
      <w:r w:rsidR="00E236F2">
        <w:t xml:space="preserve"> </w:t>
      </w:r>
      <w:proofErr w:type="spellStart"/>
      <w:r w:rsidR="00E236F2">
        <w:t>keto</w:t>
      </w:r>
      <w:proofErr w:type="spellEnd"/>
      <w:r w:rsidR="00E236F2">
        <w:t>-acids</w:t>
      </w:r>
      <w:r w:rsidR="00394A13">
        <w:t xml:space="preserve"> are synthetized in liver from acetyl coenzyme A, which is created mainly from free fatty acids, acetic acid or ethanol</w:t>
      </w:r>
      <w:r w:rsidR="00F4684B">
        <w:t xml:space="preserve"> </w:t>
      </w:r>
      <w:r w:rsidR="006C2F68">
        <w:fldChar w:fldCharType="begin"/>
      </w:r>
      <w:r w:rsidR="006C2F68">
        <w:instrText xml:space="preserve"> ADDIN EN.CITE &lt;EndNote&gt;&lt;Cite&gt;&lt;Author&gt;McGarry&lt;/Author&gt;&lt;Year&gt;1976&lt;/Year&gt;&lt;RecNum&gt;411&lt;/RecNum&gt;&lt;DisplayText&gt;[148]&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6C2F68">
        <w:rPr>
          <w:noProof/>
        </w:rPr>
        <w:t>[148]</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6C2F68">
        <w:instrText xml:space="preserve"> ADDIN EN.CITE &lt;EndNote&gt;&lt;Cite&gt;&lt;Author&gt;Mateják&lt;/Author&gt;&lt;Year&gt;2013&lt;/Year&gt;&lt;RecNum&gt;31&lt;/RecNum&gt;&lt;DisplayText&gt;[149, 150]&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6C2F68">
        <w:rPr>
          <w:noProof/>
        </w:rPr>
        <w:t>[149, 150]</w:t>
      </w:r>
      <w:r w:rsidR="006C2F68">
        <w:fldChar w:fldCharType="end"/>
      </w:r>
      <w:r w:rsidR="00E236F2">
        <w:t xml:space="preserve">. </w:t>
      </w:r>
    </w:p>
    <w:p w:rsidR="00394A13" w:rsidRDefault="00394A13" w:rsidP="00911E3F">
      <w:pPr>
        <w:keepNext/>
        <w:jc w:val="both"/>
      </w:pPr>
      <w:r>
        <w:rPr>
          <w:noProof/>
          <w:lang w:val="cs-CZ"/>
        </w:rPr>
        <w:lastRenderedPageBreak/>
        <w:drawing>
          <wp:inline distT="0" distB="0" distL="0" distR="0" wp14:anchorId="52EE1BE8" wp14:editId="13B169E7">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8014F1">
        <w:rPr>
          <w:noProof/>
        </w:rPr>
        <w:t>7</w:t>
      </w:r>
      <w:r>
        <w:fldChar w:fldCharType="end"/>
      </w:r>
      <w:r>
        <w:t xml:space="preserve">, </w:t>
      </w:r>
      <w:proofErr w:type="spellStart"/>
      <w:r>
        <w:t>Keto</w:t>
      </w:r>
      <w:proofErr w:type="spellEnd"/>
      <w:r>
        <w:t xml:space="preserve"> acids</w:t>
      </w:r>
    </w:p>
    <w:p w:rsidR="003362FC" w:rsidRDefault="003362FC" w:rsidP="00911E3F">
      <w:pPr>
        <w:pStyle w:val="Nadpis2"/>
        <w:jc w:val="both"/>
        <w:rPr>
          <w:rStyle w:val="Znaknadpisu1"/>
          <w:rFonts w:ascii="Times New Roman" w:hAnsi="Times New Roman" w:cs="Times New Roman"/>
        </w:rPr>
      </w:pPr>
      <w:bookmarkStart w:id="248" w:name="_Toc409289330"/>
      <w:bookmarkStart w:id="249" w:name="_Toc413447193"/>
      <w:r w:rsidRPr="003A5773">
        <w:rPr>
          <w:rStyle w:val="Znaknadpisu1"/>
          <w:rFonts w:ascii="Times New Roman" w:hAnsi="Times New Roman" w:cs="Times New Roman"/>
        </w:rPr>
        <w:t>Thermoregulation</w:t>
      </w:r>
      <w:bookmarkEnd w:id="248"/>
      <w:bookmarkEnd w:id="249"/>
    </w:p>
    <w:p w:rsidR="009C309A" w:rsidRDefault="009C309A" w:rsidP="00911E3F">
      <w:pPr>
        <w:pStyle w:val="Nadpis3"/>
        <w:jc w:val="both"/>
      </w:pPr>
      <w:bookmarkStart w:id="250" w:name="_Toc409289331"/>
      <w:r>
        <w:t>Heat</w:t>
      </w:r>
      <w:bookmarkEnd w:id="250"/>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proofErr w:type="spellStart"/>
      <w:r w:rsidR="00BB11F1" w:rsidRPr="00BB11F1">
        <w:rPr>
          <w:rFonts w:ascii="Times New Roman" w:hAnsi="Times New Roman" w:cs="Times New Roman"/>
        </w:rPr>
        <w:t>downregulated</w:t>
      </w:r>
      <w:proofErr w:type="spellEnd"/>
      <w:r w:rsidR="00BB11F1" w:rsidRPr="00BB11F1">
        <w:rPr>
          <w:rFonts w:ascii="Times New Roman" w:hAnsi="Times New Roman" w:cs="Times New Roman"/>
        </w:rPr>
        <w:t xml:space="preserve">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w:t>
      </w:r>
      <w:proofErr w:type="spellStart"/>
      <w:r w:rsidR="00F564FC" w:rsidRPr="00BB11F1">
        <w:rPr>
          <w:rFonts w:ascii="Times New Roman" w:hAnsi="Times New Roman" w:cs="Times New Roman"/>
        </w:rPr>
        <w:t>Sonna</w:t>
      </w:r>
      <w:proofErr w:type="spellEnd"/>
      <w:r w:rsidR="00F564FC" w:rsidRPr="00BB11F1">
        <w:rPr>
          <w:rFonts w:ascii="Times New Roman" w:hAnsi="Times New Roman" w:cs="Times New Roman"/>
        </w:rPr>
        <w:t xml:space="preserve"> et al.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onna&lt;/Author&gt;&lt;Year&gt;2002&lt;/Year&gt;&lt;RecNum&gt;777&lt;/RecNum&gt;&lt;DisplayText&gt;[151]&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1]</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Katschinski&lt;/Author&gt;&lt;Year&gt;2004&lt;/Year&gt;&lt;RecNum&gt;138&lt;/RecNum&gt;&lt;DisplayText&gt;[152]&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2]</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IYXJkeTwvQXV0aG9yPjxZZWFyPjE5Mzg8L1llYXI+PFJl
Y051bT4xNzA8L1JlY051bT48RGlzcGxheVRleHQ+WzE1My0xNTV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6C2F68">
        <w:rPr>
          <w:rFonts w:ascii="Times New Roman" w:hAnsi="Times New Roman" w:cs="Times New Roman"/>
          <w:noProof/>
        </w:rPr>
        <w:t>[153-155]</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Saltin&lt;/Author&gt;&lt;Year&gt;1966&lt;/Year&gt;&lt;RecNum&gt;166&lt;/RecNum&gt;&lt;DisplayText&gt;[15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6]</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Florez-Duquet&lt;/Author&gt;&lt;Year&gt;1998&lt;/Year&gt;&lt;RecNum&gt;167&lt;/RecNum&gt;&lt;DisplayText&gt;[157]&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57]</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51" w:name="_Toc409289332"/>
      <w:r>
        <w:lastRenderedPageBreak/>
        <w:t>Evaporation</w:t>
      </w:r>
      <w:bookmarkEnd w:id="251"/>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 xml:space="preserve">air </w:t>
      </w:r>
      <w:proofErr w:type="spellStart"/>
      <w:r>
        <w:rPr>
          <w:lang w:val="cs-CZ"/>
        </w:rPr>
        <w:t>inspiration</w:t>
      </w:r>
      <w:proofErr w:type="spellEnd"/>
      <w:r w:rsidR="00A97E3E">
        <w:rPr>
          <w:lang w:val="cs-CZ"/>
        </w:rPr>
        <w:t xml:space="preserve"> </w:t>
      </w:r>
      <w:r w:rsidR="006C2F68">
        <w:rPr>
          <w:lang w:val="cs-CZ"/>
        </w:rPr>
        <w:fldChar w:fldCharType="begin"/>
      </w:r>
      <w:r w:rsidR="006C2F68">
        <w:rPr>
          <w:lang w:val="cs-CZ"/>
        </w:rPr>
        <w:instrText xml:space="preserve"> ADDIN EN.CITE &lt;EndNote&gt;&lt;Cite&gt;&lt;Author&gt;Brebbia&lt;/Author&gt;&lt;Year&gt;1957&lt;/Year&gt;&lt;RecNum&gt;163&lt;/RecNum&gt;&lt;DisplayText&gt;[158]&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6C2F68">
        <w:rPr>
          <w:noProof/>
          <w:lang w:val="cs-CZ"/>
        </w:rPr>
        <w:t>[158]</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 </w:instrText>
      </w:r>
      <w:r w:rsidR="006C2F68">
        <w:fldChar w:fldCharType="begin">
          <w:fldData xml:space="preserve">PEVuZE5vdGU+PENpdGU+PEF1dGhvcj5Eb2R0PC9BdXRob3I+PFllYXI+MTk1MjwvWWVhcj48UmVj
TnVtPjE3MjwvUmVjTnVtPjxEaXNwbGF5VGV4dD5bMTU5LTE2M1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6C2F68">
        <w:instrText xml:space="preserve"> ADDIN EN.CITE.DATA </w:instrText>
      </w:r>
      <w:r w:rsidR="006C2F68">
        <w:fldChar w:fldCharType="end"/>
      </w:r>
      <w:r w:rsidR="006C2F68">
        <w:fldChar w:fldCharType="separate"/>
      </w:r>
      <w:r w:rsidR="006C2F68">
        <w:rPr>
          <w:noProof/>
        </w:rPr>
        <w:t>[159-163]</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3362FC" w:rsidRDefault="003362FC" w:rsidP="00911E3F">
      <w:pPr>
        <w:pStyle w:val="Nadpis2"/>
        <w:jc w:val="both"/>
        <w:rPr>
          <w:rStyle w:val="Znaknadpisu1"/>
          <w:rFonts w:ascii="Times New Roman" w:hAnsi="Times New Roman" w:cs="Times New Roman"/>
        </w:rPr>
      </w:pPr>
      <w:bookmarkStart w:id="252" w:name="_Toc409289336"/>
      <w:bookmarkStart w:id="253" w:name="_Toc413447194"/>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52"/>
      <w:bookmarkEnd w:id="253"/>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SUGA&lt;/Author&gt;&lt;Year&gt;1976&lt;/Year&gt;&lt;RecNum&gt;431&lt;/RecNum&gt;&lt;DisplayText&gt;[16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64]</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proofErr w:type="gramStart"/>
      <w:r w:rsidR="00D93652">
        <w:t>heart</w:t>
      </w:r>
      <w:proofErr w:type="gramEnd"/>
      <w:r w:rsidR="00D93652">
        <w:t xml:space="preserve"> </w:t>
      </w:r>
      <w:r w:rsidR="00C35935">
        <w:t>atri</w:t>
      </w:r>
      <w:r w:rsidR="00D93652">
        <w:t>a)</w:t>
      </w:r>
      <w:r w:rsidR="00C35935">
        <w:t xml:space="preserve">, </w:t>
      </w:r>
      <w:proofErr w:type="spellStart"/>
      <w:r w:rsidR="00C35935">
        <w:t>osmoreceptors</w:t>
      </w:r>
      <w:proofErr w:type="spellEnd"/>
      <w:r w:rsidR="00C35935">
        <w:t xml:space="preserve"> (hypothalamus), chemoreceptors (carotid sinus, aorta, medulla oblongata)</w:t>
      </w:r>
      <w:r w:rsidR="00D93652">
        <w:t xml:space="preserve"> or</w:t>
      </w:r>
      <w:r w:rsidR="00C35935">
        <w:t xml:space="preserve"> </w:t>
      </w:r>
      <w:proofErr w:type="spellStart"/>
      <w:r w:rsidR="00C35935">
        <w:t>thermoreceptors</w:t>
      </w:r>
      <w:proofErr w:type="spellEnd"/>
      <w:r w:rsidR="00C35935">
        <w:t xml:space="preserve">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proofErr w:type="spellStart"/>
      <w:r w:rsidR="00FF6029">
        <w:t>catecholamines</w:t>
      </w:r>
      <w:proofErr w:type="spellEnd"/>
      <w:r w:rsidR="00C15F80">
        <w:t>, other agonist</w:t>
      </w:r>
      <w:r w:rsidR="00FF6029">
        <w:t>s</w:t>
      </w:r>
      <w:r w:rsidR="00C15F80">
        <w:t xml:space="preserve"> (e.g. </w:t>
      </w:r>
      <w:proofErr w:type="spellStart"/>
      <w:r w:rsidR="00C15F80">
        <w:t>d</w:t>
      </w:r>
      <w:r w:rsidR="00C15F80" w:rsidRPr="00C15F80">
        <w:t>esglymidodrine</w:t>
      </w:r>
      <w:proofErr w:type="spellEnd"/>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proofErr w:type="spellStart"/>
      <w:r w:rsidR="00386B4D">
        <w:rPr>
          <w:rFonts w:ascii="Times New Roman" w:eastAsia="Times New Roman" w:hAnsi="Times New Roman" w:cs="Times New Roman"/>
        </w:rPr>
        <w:t>vagotomy</w:t>
      </w:r>
      <w:proofErr w:type="spellEnd"/>
      <w:r w:rsidR="00386B4D">
        <w:rPr>
          <w:rFonts w:ascii="Times New Roman" w:eastAsia="Times New Roman" w:hAnsi="Times New Roman" w:cs="Times New Roman"/>
        </w:rPr>
        <w:t xml:space="preserve">, endoscopic thoracic </w:t>
      </w:r>
      <w:proofErr w:type="spellStart"/>
      <w:r w:rsidR="00386B4D">
        <w:rPr>
          <w:rFonts w:ascii="Times New Roman" w:eastAsia="Times New Roman" w:hAnsi="Times New Roman" w:cs="Times New Roman"/>
        </w:rPr>
        <w:t>sympathectomy</w:t>
      </w:r>
      <w:proofErr w:type="spellEnd"/>
      <w:r w:rsidR="00386B4D">
        <w:rPr>
          <w:rFonts w:ascii="Times New Roman" w:eastAsia="Times New Roman" w:hAnsi="Times New Roman" w:cs="Times New Roman"/>
        </w:rPr>
        <w:t xml:space="preserve">).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w:t>
      </w:r>
      <w:proofErr w:type="spellStart"/>
      <w:r w:rsidR="00676CE5">
        <w:rPr>
          <w:rFonts w:ascii="Times New Roman" w:eastAsia="Times New Roman" w:hAnsi="Times New Roman" w:cs="Times New Roman"/>
        </w:rPr>
        <w:t>sino</w:t>
      </w:r>
      <w:proofErr w:type="spellEnd"/>
      <w:r w:rsidR="00676CE5">
        <w:rPr>
          <w:rFonts w:ascii="Times New Roman" w:eastAsia="Times New Roman" w:hAnsi="Times New Roman" w:cs="Times New Roman"/>
        </w:rPr>
        <w:t xml:space="preserve">-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Xenopoulos&lt;/Author&gt;&lt;Year&gt;1994&lt;/Year&gt;&lt;RecNum&gt;427&lt;/RecNum&gt;&lt;DisplayText&gt;[16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65]</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Ferguson&lt;/Author&gt;&lt;Year&gt;1985&lt;/Year&gt;&lt;RecNum&gt;669&lt;/RecNum&gt;&lt;DisplayText&gt;[172, 173]&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2, 173]</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Default="007B7477" w:rsidP="00911E3F">
            <w:pPr>
              <w:jc w:val="both"/>
              <w:rPr>
                <w:rFonts w:ascii="Times New Roman" w:eastAsia="Times New Roman" w:hAnsi="Times New Roman" w:cs="Times New Roman"/>
              </w:rPr>
            </w:pPr>
            <w:proofErr w:type="spellStart"/>
            <w:r>
              <w:rPr>
                <w:rFonts w:ascii="Times New Roman" w:eastAsia="Times New Roman" w:hAnsi="Times New Roman" w:cs="Times New Roman"/>
              </w:rPr>
              <w:t>baroreflex</w:t>
            </w:r>
            <w:proofErr w:type="spellEnd"/>
          </w:p>
        </w:tc>
        <w:tc>
          <w:tcPr>
            <w:tcW w:w="2798" w:type="dxa"/>
          </w:tcPr>
          <w:p w:rsidR="007B7477" w:rsidRDefault="007B7477" w:rsidP="007B7477">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7B7477" w:rsidRDefault="007B7477" w:rsidP="00DF3022">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7B7477" w:rsidTr="007B7477">
        <w:tc>
          <w:tcPr>
            <w:tcW w:w="2798" w:type="dxa"/>
          </w:tcPr>
          <w:p w:rsidR="007B7477" w:rsidRDefault="007B7477" w:rsidP="00911E3F">
            <w:pPr>
              <w:jc w:val="both"/>
              <w:rPr>
                <w:rFonts w:ascii="Times New Roman" w:eastAsia="Times New Roman" w:hAnsi="Times New Roman" w:cs="Times New Roman"/>
              </w:rPr>
            </w:pPr>
            <w:proofErr w:type="spellStart"/>
            <w:r>
              <w:rPr>
                <w:rFonts w:ascii="Times New Roman" w:eastAsia="Times New Roman" w:hAnsi="Times New Roman" w:cs="Times New Roman"/>
              </w:rPr>
              <w:t>metaboreflex</w:t>
            </w:r>
            <w:proofErr w:type="spellEnd"/>
          </w:p>
        </w:tc>
        <w:tc>
          <w:tcPr>
            <w:tcW w:w="2798" w:type="dxa"/>
          </w:tcPr>
          <w:p w:rsidR="007B7477" w:rsidRDefault="007B7477" w:rsidP="007B7477">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7B7477" w:rsidTr="007B7477">
        <w:tc>
          <w:tcPr>
            <w:tcW w:w="2798" w:type="dxa"/>
          </w:tcPr>
          <w:p w:rsidR="007B7477" w:rsidRDefault="00DF3022" w:rsidP="00911E3F">
            <w:pPr>
              <w:jc w:val="both"/>
              <w:rPr>
                <w:rFonts w:ascii="Times New Roman" w:eastAsia="Times New Roman" w:hAnsi="Times New Roman" w:cs="Times New Roman"/>
              </w:rPr>
            </w:pPr>
            <w:proofErr w:type="spellStart"/>
            <w:r>
              <w:rPr>
                <w:rFonts w:ascii="Times New Roman" w:eastAsia="Times New Roman" w:hAnsi="Times New Roman" w:cs="Times New Roman"/>
              </w:rPr>
              <w:t>termoregulation</w:t>
            </w:r>
            <w:proofErr w:type="spellEnd"/>
          </w:p>
        </w:tc>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 xml:space="preserve">skin </w:t>
            </w:r>
            <w:proofErr w:type="spellStart"/>
            <w:r>
              <w:rPr>
                <w:rFonts w:ascii="Times New Roman" w:eastAsia="Times New Roman" w:hAnsi="Times New Roman" w:cs="Times New Roman"/>
              </w:rPr>
              <w:t>termoreceptors</w:t>
            </w:r>
            <w:proofErr w:type="spellEnd"/>
            <w:r>
              <w:rPr>
                <w:rFonts w:ascii="Times New Roman" w:eastAsia="Times New Roman" w:hAnsi="Times New Roman" w:cs="Times New Roman"/>
              </w:rPr>
              <w:t xml:space="preserve">, core </w:t>
            </w:r>
            <w:proofErr w:type="spellStart"/>
            <w:r>
              <w:rPr>
                <w:rFonts w:ascii="Times New Roman" w:eastAsia="Times New Roman" w:hAnsi="Times New Roman" w:cs="Times New Roman"/>
              </w:rPr>
              <w:t>termoreceptors</w:t>
            </w:r>
            <w:proofErr w:type="spellEnd"/>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7B7477" w:rsidTr="007B7477">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lastRenderedPageBreak/>
              <w:t>respiration reflexes</w:t>
            </w:r>
          </w:p>
        </w:tc>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DF3022" w:rsidRDefault="00DF3022" w:rsidP="00911E3F">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DF3022" w:rsidTr="007B7477">
        <w:tc>
          <w:tcPr>
            <w:tcW w:w="2798"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Pr="00954D1A" w:rsidRDefault="003657DC" w:rsidP="00911E3F">
      <w:pPr>
        <w:jc w:val="both"/>
        <w:rPr>
          <w:rFonts w:ascii="Times New Roman" w:hAnsi="Times New Roman" w:cs="Times New Roman"/>
          <w:lang w:val="de-DE"/>
        </w:rPr>
      </w:pPr>
    </w:p>
    <w:p w:rsidR="003362FC" w:rsidRPr="003A5773" w:rsidRDefault="003362FC" w:rsidP="00911E3F">
      <w:pPr>
        <w:pStyle w:val="Nadpis1"/>
        <w:jc w:val="both"/>
        <w:rPr>
          <w:rStyle w:val="Znaknadpisu1"/>
          <w:rFonts w:ascii="Times New Roman" w:hAnsi="Times New Roman" w:cs="Times New Roman"/>
        </w:rPr>
      </w:pPr>
      <w:bookmarkStart w:id="254" w:name="_Toc408842159"/>
      <w:bookmarkStart w:id="255" w:name="_Toc408845957"/>
      <w:bookmarkStart w:id="256" w:name="_Toc409289340"/>
      <w:bookmarkStart w:id="257" w:name="_Toc413447195"/>
      <w:r w:rsidRPr="003A5773">
        <w:rPr>
          <w:rStyle w:val="Znaknadpisu1"/>
          <w:rFonts w:ascii="Times New Roman" w:hAnsi="Times New Roman" w:cs="Times New Roman"/>
        </w:rPr>
        <w:t>Discussion</w:t>
      </w:r>
      <w:bookmarkEnd w:id="254"/>
      <w:bookmarkEnd w:id="255"/>
      <w:bookmarkEnd w:id="256"/>
      <w:bookmarkEnd w:id="257"/>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AF2A9F" w:rsidRDefault="00621F84" w:rsidP="00AF2A9F">
      <w:pPr>
        <w:jc w:val="both"/>
        <w:rPr>
          <w:rFonts w:ascii="Times New Roman" w:hAnsi="Times New Roman" w:cs="Times New Roman"/>
        </w:rPr>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p>
    <w:p w:rsidR="008C2976" w:rsidRDefault="008C2976" w:rsidP="008C2976">
      <w:pPr>
        <w:pStyle w:val="Nadpis2"/>
      </w:pPr>
      <w:r>
        <w:t>Physiological expandability</w:t>
      </w:r>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w:t>
      </w:r>
      <w:proofErr w:type="spellStart"/>
      <w:r w:rsidR="00632F60">
        <w:t>pH</w:t>
      </w:r>
      <w:r w:rsidR="00632F60">
        <w:rPr>
          <w:vertAlign w:val="subscript"/>
        </w:rPr>
        <w:t>in</w:t>
      </w:r>
      <w:proofErr w:type="spellEnd"/>
      <w:r w:rsidR="00632F60">
        <w:t>) caused by higher production of CO</w:t>
      </w:r>
      <w:r w:rsidR="00632F60" w:rsidRPr="00632F60">
        <w:rPr>
          <w:vertAlign w:val="subscript"/>
        </w:rPr>
        <w:t>2</w:t>
      </w:r>
      <w:r w:rsidR="00632F60">
        <w:t xml:space="preserve"> than before. Let must be found if the new value of calculated </w:t>
      </w:r>
      <w:proofErr w:type="spellStart"/>
      <w:r w:rsidR="00632F60">
        <w:t>pH</w:t>
      </w:r>
      <w:r w:rsidR="00632F60">
        <w:rPr>
          <w:vertAlign w:val="subscript"/>
        </w:rPr>
        <w:t>in</w:t>
      </w:r>
      <w:proofErr w:type="spellEnd"/>
      <w:r w:rsidR="00632F60">
        <w:t xml:space="preserve"> reflects better the reality. And really the measured value of </w:t>
      </w:r>
      <w:proofErr w:type="spellStart"/>
      <w:r w:rsidR="00632F60">
        <w:t>pH</w:t>
      </w:r>
      <w:r w:rsidR="00632F60">
        <w:rPr>
          <w:vertAlign w:val="subscript"/>
        </w:rPr>
        <w:t>in</w:t>
      </w:r>
      <w:proofErr w:type="spellEnd"/>
      <w:r w:rsidR="00632F60">
        <w:t xml:space="preserve"> </w:t>
      </w:r>
      <w:r w:rsidR="00116620">
        <w:t>in many researches are</w:t>
      </w:r>
      <w:r w:rsidR="00632F60">
        <w:t xml:space="preserve"> more close to </w:t>
      </w:r>
      <w:r w:rsidR="00E85872">
        <w:t xml:space="preserve">our </w:t>
      </w:r>
      <w:r w:rsidR="00632F60">
        <w:t xml:space="preserve">new value, which was automatically calculated from </w:t>
      </w:r>
      <w:r w:rsidR="00E85872">
        <w:t xml:space="preserve">the model </w:t>
      </w:r>
      <w:r w:rsidR="00632F60">
        <w:t xml:space="preserve">acid-base equations of each intracellular environment. As a result there is necessary to shift the interpolation curve, which was estimated to higher values of </w:t>
      </w:r>
      <w:proofErr w:type="spellStart"/>
      <w:r w:rsidR="00632F60">
        <w:t>pH</w:t>
      </w:r>
      <w:r w:rsidR="00632F60">
        <w:rPr>
          <w:vertAlign w:val="subscript"/>
        </w:rPr>
        <w:t>in</w:t>
      </w:r>
      <w:proofErr w:type="spellEnd"/>
      <w:r w:rsidR="00632F60">
        <w:t xml:space="preserve">. These effect of central </w:t>
      </w:r>
      <w:r w:rsidR="00632F60">
        <w:lastRenderedPageBreak/>
        <w:t xml:space="preserve">chemoreceptors must be shift to have normal value at normal </w:t>
      </w:r>
      <w:proofErr w:type="spellStart"/>
      <w:r w:rsidR="00632F60">
        <w:t>pH</w:t>
      </w:r>
      <w:r w:rsidR="00632F60">
        <w:rPr>
          <w:vertAlign w:val="subscript"/>
        </w:rPr>
        <w:t>in</w:t>
      </w:r>
      <w:proofErr w:type="spellEnd"/>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 xml:space="preserve">with some research as in our cases the </w:t>
      </w:r>
      <w:proofErr w:type="spellStart"/>
      <w:r w:rsidR="00116620">
        <w:t>pH</w:t>
      </w:r>
      <w:r w:rsidR="00116620">
        <w:rPr>
          <w:vertAlign w:val="subscript"/>
        </w:rPr>
        <w:t>in</w:t>
      </w:r>
      <w:proofErr w:type="spellEnd"/>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I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w:t>
      </w:r>
      <w:proofErr w:type="spellStart"/>
      <w:r w:rsidR="00E85872">
        <w:t>BE</w:t>
      </w:r>
      <w:r w:rsidR="00E85872" w:rsidRPr="00E85872">
        <w:rPr>
          <w:vertAlign w:val="subscript"/>
        </w:rPr>
        <w:t>ox</w:t>
      </w:r>
      <w:proofErr w:type="spellEnd"/>
      <w:r w:rsidR="00E85872">
        <w:t>)</w:t>
      </w:r>
      <w:r w:rsidR="0017242F">
        <w:t xml:space="preserve"> using empirical Van </w:t>
      </w:r>
      <w:proofErr w:type="spellStart"/>
      <w:r w:rsidR="0017242F">
        <w:t>Slyke</w:t>
      </w:r>
      <w:proofErr w:type="spellEnd"/>
      <w:r w:rsidR="0017242F">
        <w:t xml:space="preserve"> equation</w:t>
      </w:r>
      <w:r w:rsidR="008E1C70">
        <w:t xml:space="preserve"> such as </w:t>
      </w:r>
      <w:proofErr w:type="spellStart"/>
      <w:r w:rsidR="008E1C70">
        <w:t>Siggaard</w:t>
      </w:r>
      <w:proofErr w:type="spellEnd"/>
      <w:r w:rsidR="008E1C70">
        <w:t xml:space="preserve"> Anderson did with </w:t>
      </w:r>
      <w:proofErr w:type="spellStart"/>
      <w:r w:rsidR="008E1C70">
        <w:t>cTH</w:t>
      </w:r>
      <w:proofErr w:type="spellEnd"/>
      <w:r w:rsidR="008E1C70">
        <w:t>=-</w:t>
      </w:r>
      <w:r w:rsidR="008E1C70" w:rsidRPr="008E1C70">
        <w:t xml:space="preserve"> </w:t>
      </w:r>
      <w:proofErr w:type="spellStart"/>
      <w:r w:rsidR="008E1C70">
        <w:t>BE</w:t>
      </w:r>
      <w:r w:rsidR="008E1C70" w:rsidRPr="00E85872">
        <w:rPr>
          <w:vertAlign w:val="subscript"/>
        </w:rPr>
        <w:t>ox</w:t>
      </w:r>
      <w:proofErr w:type="spellEnd"/>
      <w:r w:rsidR="00E85872">
        <w:t xml:space="preserve">. And because the </w:t>
      </w:r>
      <w:proofErr w:type="spellStart"/>
      <w:r w:rsidR="00E85872">
        <w:t>BE</w:t>
      </w:r>
      <w:r w:rsidR="00E85872" w:rsidRPr="00E85872">
        <w:rPr>
          <w:vertAlign w:val="subscript"/>
        </w:rPr>
        <w:t>ox</w:t>
      </w:r>
      <w:proofErr w:type="spellEnd"/>
      <w:r w:rsidR="00E85872">
        <w:t xml:space="preserve"> was not calculated in original model </w:t>
      </w:r>
      <w:r w:rsidR="0017242F">
        <w:t>it</w:t>
      </w:r>
      <w:r w:rsidR="00E85872">
        <w:t xml:space="preserve"> must </w:t>
      </w:r>
      <w:r w:rsidR="0017242F">
        <w:t xml:space="preserve">be </w:t>
      </w:r>
      <w:r w:rsidR="00E85872">
        <w:t>create</w:t>
      </w:r>
      <w:r w:rsidR="0017242F">
        <w:t>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 xml:space="preserve">change of </w:t>
      </w:r>
      <w:proofErr w:type="spellStart"/>
      <w:r w:rsidR="00E85872">
        <w:t>BE</w:t>
      </w:r>
      <w:r w:rsidR="00E85872" w:rsidRPr="00E85872">
        <w:rPr>
          <w:vertAlign w:val="subscript"/>
        </w:rPr>
        <w:t>ox</w:t>
      </w:r>
      <w:proofErr w:type="spellEnd"/>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 xml:space="preserve">negative change of </w:t>
      </w:r>
      <w:proofErr w:type="spellStart"/>
      <w:r w:rsidR="00E85872">
        <w:t>BE</w:t>
      </w:r>
      <w:r w:rsidR="00E85872" w:rsidRPr="00E85872">
        <w:rPr>
          <w:vertAlign w:val="subscript"/>
        </w:rPr>
        <w:t>ox</w:t>
      </w:r>
      <w:proofErr w:type="spellEnd"/>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w:t>
      </w:r>
      <w:proofErr w:type="spellStart"/>
      <w:r w:rsidR="009A0AB2">
        <w:t>electroneutrality</w:t>
      </w:r>
      <w:proofErr w:type="spellEnd"/>
      <w:r w:rsidR="009A0AB2">
        <w:t xml:space="preserve">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w:t>
      </w:r>
      <w:proofErr w:type="spellStart"/>
      <w:r w:rsidR="0017242F">
        <w:t>pH.</w:t>
      </w:r>
      <w:proofErr w:type="spellEnd"/>
      <w:r w:rsidR="0017242F">
        <w:t xml:space="preserve"> As a result of </w:t>
      </w:r>
      <w:proofErr w:type="spellStart"/>
      <w:r w:rsidR="0017242F">
        <w:t>electroneutrality</w:t>
      </w:r>
      <w:proofErr w:type="spellEnd"/>
      <w:r w:rsidR="0017242F">
        <w:t xml:space="preserve">, the sum of all these charges must be zero. And it was not. As a first </w:t>
      </w:r>
      <w:r w:rsidR="008E1C70">
        <w:t xml:space="preserve">generator of these problems was assumed to be the changes of </w:t>
      </w:r>
      <w:proofErr w:type="spellStart"/>
      <w:r w:rsidR="008E1C70">
        <w:t>BE</w:t>
      </w:r>
      <w:r w:rsidR="008E1C70" w:rsidRPr="00E85872">
        <w:rPr>
          <w:vertAlign w:val="subscript"/>
        </w:rPr>
        <w:t>ox</w:t>
      </w:r>
      <w:proofErr w:type="spellEnd"/>
      <w:r w:rsidR="008E1C70">
        <w:t xml:space="preserve">. And really if there is more properly connected all flows of electrolytes and flows of all organic acids with changes of </w:t>
      </w:r>
      <w:proofErr w:type="spellStart"/>
      <w:r w:rsidR="008E1C70">
        <w:t>BE</w:t>
      </w:r>
      <w:r w:rsidR="008E1C70" w:rsidRPr="00E85872">
        <w:rPr>
          <w:vertAlign w:val="subscript"/>
        </w:rPr>
        <w:t>ox</w:t>
      </w:r>
      <w:proofErr w:type="spellEnd"/>
      <w:r w:rsidR="008E1C70">
        <w:t xml:space="preserve"> the stability of the model increase from hours to days or even months of simulation time. However it still failed because of </w:t>
      </w:r>
      <w:proofErr w:type="spellStart"/>
      <w:r w:rsidR="008E1C70">
        <w:t>electroneutrality</w:t>
      </w:r>
      <w:proofErr w:type="spellEnd"/>
      <w:r w:rsidR="008E1C70">
        <w:t xml:space="preserve">. And that brought me the new idea: </w:t>
      </w:r>
      <w:r w:rsidR="0033440C">
        <w:t xml:space="preserve">if in the model are all electrolytes and acid-base buffers as state variables </w:t>
      </w:r>
      <w:r w:rsidR="008E1C70">
        <w:t xml:space="preserve">the </w:t>
      </w:r>
      <w:proofErr w:type="spellStart"/>
      <w:r w:rsidR="008E1C70">
        <w:t>BE</w:t>
      </w:r>
      <w:r w:rsidR="008E1C70" w:rsidRPr="00E85872">
        <w:rPr>
          <w:vertAlign w:val="subscript"/>
        </w:rPr>
        <w:t>ox</w:t>
      </w:r>
      <w:proofErr w:type="spellEnd"/>
      <w:r w:rsidR="0033440C">
        <w:t xml:space="preserve"> is not state variable and it can be directly calculated from equation of </w:t>
      </w:r>
      <w:proofErr w:type="spellStart"/>
      <w:r w:rsidR="0033440C">
        <w:t>electroneutrality</w:t>
      </w:r>
      <w:proofErr w:type="spellEnd"/>
      <w:r w:rsidR="0033440C">
        <w:t xml:space="preserve"> as is described in section </w:t>
      </w:r>
      <w:r w:rsidR="0033440C">
        <w:fldChar w:fldCharType="begin"/>
      </w:r>
      <w:r w:rsidR="0033440C">
        <w:instrText xml:space="preserve"> REF _Ref413744727 \r \h </w:instrText>
      </w:r>
      <w:r w:rsidR="0033440C">
        <w:fldChar w:fldCharType="separate"/>
      </w:r>
      <w:r w:rsidR="0033440C">
        <w:t>4.4.1</w:t>
      </w:r>
      <w:r w:rsidR="0033440C">
        <w:fldChar w:fldCharType="end"/>
      </w:r>
      <w:r w:rsidR="0033440C">
        <w:t xml:space="preserve">. After this improving of </w:t>
      </w:r>
      <w:proofErr w:type="spellStart"/>
      <w:r w:rsidR="0033440C">
        <w:t>BE</w:t>
      </w:r>
      <w:r w:rsidR="0033440C" w:rsidRPr="00E85872">
        <w:rPr>
          <w:vertAlign w:val="subscript"/>
        </w:rPr>
        <w:t>ox</w:t>
      </w:r>
      <w:proofErr w:type="spellEnd"/>
      <w:r w:rsidR="0033440C">
        <w:t xml:space="preserve"> the model starts to be stable for more than year of simulation time. And as a result of added equation, it never loses the </w:t>
      </w:r>
      <w:proofErr w:type="spellStart"/>
      <w:r w:rsidR="0033440C">
        <w:t>electroneutrality</w:t>
      </w:r>
      <w:proofErr w:type="spellEnd"/>
      <w:r w:rsidR="0033440C">
        <w:t xml:space="preserve"> again.</w:t>
      </w:r>
    </w:p>
    <w:p w:rsidR="00CB3E16" w:rsidRDefault="00826533" w:rsidP="00CB3E16">
      <w:pPr>
        <w:pStyle w:val="Nadpis2"/>
      </w:pPr>
      <w:r>
        <w:t>e</w:t>
      </w:r>
      <w:r w:rsidR="00CB3E16">
        <w:t>xpandability</w:t>
      </w:r>
      <w:r>
        <w:t xml:space="preserve"> in fie</w:t>
      </w:r>
      <w:r w:rsidR="001A44A5">
        <w:t>ld of physical chemistry</w:t>
      </w:r>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w:t>
      </w:r>
      <w:proofErr w:type="spellStart"/>
      <w:r w:rsidR="00410C34">
        <w:t>Van’t</w:t>
      </w:r>
      <w:proofErr w:type="spellEnd"/>
      <w:r w:rsidR="00410C34">
        <w:t xml:space="preserve"> Hoff’s law </w:t>
      </w:r>
      <w:r w:rsidR="00820390">
        <w:t>(</w:t>
      </w:r>
      <w:r w:rsidR="00820390">
        <w:fldChar w:fldCharType="begin"/>
      </w:r>
      <w:r w:rsidR="00820390">
        <w:instrText xml:space="preserve"> REF _Ref407015552 \h </w:instrText>
      </w:r>
      <w:r w:rsidR="00820390">
        <w:fldChar w:fldCharType="separate"/>
      </w:r>
      <w:r w:rsidR="00820390">
        <w:t xml:space="preserve">Equation </w:t>
      </w:r>
      <w:r w:rsidR="00820390">
        <w:rPr>
          <w:noProof/>
        </w:rPr>
        <w:t>6</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lastRenderedPageBreak/>
        <w:t>reaction (</w:t>
      </w:r>
      <w:r w:rsidR="00820390">
        <w:fldChar w:fldCharType="begin"/>
      </w:r>
      <w:r w:rsidR="00820390">
        <w:instrText xml:space="preserve"> REF _Ref407015537 \h </w:instrText>
      </w:r>
      <w:r w:rsidR="00820390">
        <w:fldChar w:fldCharType="separate"/>
      </w:r>
      <w:r w:rsidR="00820390">
        <w:t xml:space="preserve">Equation </w:t>
      </w:r>
      <w:r w:rsidR="00820390">
        <w:rPr>
          <w:noProof/>
        </w:rPr>
        <w:t>5</w:t>
      </w:r>
      <w:r w:rsidR="00820390">
        <w:fldChar w:fldCharType="end"/>
      </w:r>
      <w:r w:rsidR="00820390">
        <w:t>)</w:t>
      </w:r>
      <w:r w:rsidR="007A20F2">
        <w:t xml:space="preserve">. And using the conditional thermal heat port it allows the chemical reaction to be a </w:t>
      </w:r>
      <w:proofErr w:type="spellStart"/>
      <w:r w:rsidR="007A20F2">
        <w:t>multidomain</w:t>
      </w:r>
      <w:proofErr w:type="spellEnd"/>
      <w:r w:rsidR="007A20F2">
        <w:t xml:space="preserve">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proofErr w:type="spellStart"/>
      <w:r w:rsidR="003B284F">
        <w:t>Δ</w:t>
      </w:r>
      <w:r w:rsidR="003B284F">
        <w:rPr>
          <w:vertAlign w:val="subscript"/>
        </w:rPr>
        <w:t>f</w:t>
      </w:r>
      <w:r w:rsidR="00C710ED">
        <w:t>H</w:t>
      </w:r>
      <w:proofErr w:type="spellEnd"/>
      <w:r w:rsidR="00C710ED">
        <w:t xml:space="preserve">) </w:t>
      </w:r>
      <w:r w:rsidR="0064041F">
        <w:t>and entropies of formation</w:t>
      </w:r>
      <w:r w:rsidR="00C710ED">
        <w:t xml:space="preserve"> (</w:t>
      </w:r>
      <w:proofErr w:type="spellStart"/>
      <w:r w:rsidR="003B284F">
        <w:t>Δ</w:t>
      </w:r>
      <w:r w:rsidR="003B284F">
        <w:rPr>
          <w:vertAlign w:val="subscript"/>
        </w:rPr>
        <w:t>f</w:t>
      </w:r>
      <w:r w:rsidR="00C710ED">
        <w:t>S</w:t>
      </w:r>
      <w:proofErr w:type="spellEnd"/>
      <w:r w:rsidR="00C710ED">
        <w:t>)</w:t>
      </w:r>
      <w:r w:rsidR="0064041F">
        <w:t xml:space="preserve">. </w:t>
      </w:r>
      <w:r w:rsidR="007A20F2">
        <w:t xml:space="preserve"> </w:t>
      </w:r>
      <w:r w:rsidR="00C710ED">
        <w:t>From these data can be expressed the Gibbs energy of formation (</w:t>
      </w:r>
      <w:proofErr w:type="spellStart"/>
      <w:r w:rsidR="003B284F">
        <w:t>Δ</w:t>
      </w:r>
      <w:r w:rsidR="003B284F">
        <w:rPr>
          <w:vertAlign w:val="subscript"/>
        </w:rPr>
        <w:t>f</w:t>
      </w:r>
      <w:r w:rsidR="00C710ED">
        <w:t>G</w:t>
      </w:r>
      <w:proofErr w:type="spellEnd"/>
      <w:r w:rsidR="00C710ED">
        <w:t xml:space="preserve">) for the substance at temperature T as </w:t>
      </w:r>
      <w:proofErr w:type="spellStart"/>
      <w:r w:rsidR="003B284F">
        <w:t>Δ</w:t>
      </w:r>
      <w:r w:rsidR="003B284F">
        <w:rPr>
          <w:vertAlign w:val="subscript"/>
        </w:rPr>
        <w:t>f</w:t>
      </w:r>
      <w:r w:rsidR="00C710ED">
        <w:t>G</w:t>
      </w:r>
      <w:proofErr w:type="spellEnd"/>
      <w:r w:rsidR="00C710ED">
        <w:t xml:space="preserve"> = </w:t>
      </w:r>
      <w:proofErr w:type="spellStart"/>
      <w:r w:rsidR="003B284F">
        <w:t>Δ</w:t>
      </w:r>
      <w:r w:rsidR="003B284F">
        <w:rPr>
          <w:vertAlign w:val="subscript"/>
        </w:rPr>
        <w:t>f</w:t>
      </w:r>
      <w:r w:rsidR="00C710ED">
        <w:t>H</w:t>
      </w:r>
      <w:proofErr w:type="spellEnd"/>
      <w:r w:rsidR="00C710ED">
        <w:t xml:space="preserve"> - T*</w:t>
      </w:r>
      <w:proofErr w:type="spellStart"/>
      <w:r w:rsidR="003B284F">
        <w:t>Δ</w:t>
      </w:r>
      <w:r w:rsidR="003B284F">
        <w:rPr>
          <w:vertAlign w:val="subscript"/>
        </w:rPr>
        <w:t>f</w:t>
      </w:r>
      <w:r w:rsidR="00C710ED">
        <w:t>S</w:t>
      </w:r>
      <w:proofErr w:type="spellEnd"/>
      <w:r w:rsidR="00C710ED">
        <w:t xml:space="preserve">.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proofErr w:type="spellStart"/>
      <w:r w:rsidR="003B284F">
        <w:t>Δ</w:t>
      </w:r>
      <w:r w:rsidR="003B284F" w:rsidRPr="003B284F">
        <w:rPr>
          <w:vertAlign w:val="subscript"/>
        </w:rPr>
        <w:t>r</w:t>
      </w:r>
      <w:r w:rsidR="00C710ED">
        <w:t>G</w:t>
      </w:r>
      <w:proofErr w:type="spellEnd"/>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FA2D9B">
        <w:t xml:space="preserve">Equation </w:t>
      </w:r>
      <w:r w:rsidR="00FA2D9B">
        <w:rPr>
          <w:noProof/>
        </w:rPr>
        <w:t>10</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D372ED">
        <w:trPr>
          <w:trHeight w:val="879"/>
        </w:trPr>
        <w:tc>
          <w:tcPr>
            <w:tcW w:w="7230" w:type="dxa"/>
            <w:vAlign w:val="center"/>
          </w:tcPr>
          <w:p w:rsidR="00FA2D9B" w:rsidRPr="00657906" w:rsidRDefault="00FA2D9B"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m:t>
                </m:r>
                <m:r>
                  <w:rPr>
                    <w:rFonts w:ascii="Cambria Math" w:hAnsi="Cambria Math" w:cs="Times New Roman"/>
                  </w:rPr>
                  <m:t>=</m:t>
                </m:r>
                <m:r>
                  <w:rPr>
                    <w:rFonts w:ascii="Cambria Math" w:hAnsi="Cambria Math" w:cs="Times New Roman"/>
                  </w:rPr>
                  <m:t>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58" w:name="_Ref413791469"/>
            <w:r>
              <w:t xml:space="preserve">Equation </w:t>
            </w:r>
            <w:r>
              <w:fldChar w:fldCharType="begin"/>
            </w:r>
            <w:r>
              <w:instrText xml:space="preserve"> SEQ Equation \* ARABIC </w:instrText>
            </w:r>
            <w:r>
              <w:fldChar w:fldCharType="separate"/>
            </w:r>
            <w:r>
              <w:rPr>
                <w:noProof/>
              </w:rPr>
              <w:t>10</w:t>
            </w:r>
            <w:r>
              <w:fldChar w:fldCharType="end"/>
            </w:r>
            <w:bookmarkEnd w:id="258"/>
            <w:r>
              <w:t xml:space="preserve">, </w:t>
            </w:r>
            <w:r>
              <w:t>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 xml:space="preserve">substance. This behavior is driven by Poisson-Boltzmann model, which can be simplified with </w:t>
      </w:r>
      <w:proofErr w:type="spellStart"/>
      <w:r w:rsidR="00C61347" w:rsidRPr="00244DBD">
        <w:t>Debie-Hückel</w:t>
      </w:r>
      <w:proofErr w:type="spellEnd"/>
      <w:r w:rsidR="00C61347" w:rsidRPr="00244DBD">
        <w:t xml:space="preserve">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w:t>
      </w:r>
      <w:r w:rsidR="00F82EFD">
        <w:t xml:space="preserve"> </w:t>
      </w:r>
      <w:r w:rsidR="00F82EFD">
        <w:t>A</w:t>
      </w:r>
      <w:r w:rsidR="00F82EFD" w:rsidRPr="00F82EFD">
        <w:rPr>
          <w:vertAlign w:val="subscript"/>
        </w:rPr>
        <w:t>2</w:t>
      </w:r>
      <w:r w:rsidR="00F82EFD">
        <w:t xml:space="preserve"> and A</w:t>
      </w:r>
      <w:r w:rsidR="00F82EFD" w:rsidRPr="00F82EFD">
        <w:rPr>
          <w:vertAlign w:val="subscript"/>
        </w:rPr>
        <w:t>3</w:t>
      </w:r>
      <w:r w:rsidR="00F82EFD">
        <w:t xml:space="preserve"> are constant</w:t>
      </w:r>
      <w:r w:rsidR="00F82EFD">
        <w: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w:t>
      </w:r>
      <w:r w:rsidR="00F82EFD">
        <w:t xml:space="preserve">. </w:t>
      </w:r>
      <w:r w:rsidR="00F82EFD">
        <w:t xml:space="preserve">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xml:space="preserve">= 1. However, if there the </w:t>
      </w:r>
      <w:r w:rsidR="00F82EFD">
        <w:lastRenderedPageBreak/>
        <w:t>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xml:space="preserve">, </w:t>
      </w:r>
      <w:r w:rsidR="00F82EFD">
        <w:t>Δ</w:t>
      </w:r>
      <w:r w:rsidR="00F82EFD" w:rsidRPr="00F82EFD">
        <w:rPr>
          <w:vertAlign w:val="subscript"/>
        </w:rPr>
        <w:t>f</w:t>
      </w:r>
      <w:r w:rsidR="00F82EFD">
        <w:t>G</w:t>
      </w:r>
      <w:r w:rsidR="00F82EFD" w:rsidRPr="00F82EFD">
        <w:rPr>
          <w:vertAlign w:val="subscript"/>
        </w:rPr>
        <w:t>2</w:t>
      </w:r>
      <w:r w:rsidR="00F82EFD">
        <w:t xml:space="preserve"> and </w:t>
      </w:r>
      <w:r w:rsidR="00F82EFD">
        <w:t>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w:t>
      </w:r>
      <w:r w:rsidR="003B284F">
        <w:t>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xml:space="preserve">) + </w:t>
      </w:r>
      <w:r w:rsidR="003B284F">
        <w:t>(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w:t>
      </w:r>
      <w:r w:rsidR="003B284F">
        <w:t xml:space="preserve"> + </w:t>
      </w:r>
      <w:r w:rsidR="003B284F">
        <w:t>(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w:t>
      </w:r>
      <w:r w:rsidR="003B284F">
        <w:t xml:space="preserve"> = </w:t>
      </w:r>
      <w:r w:rsidR="003B284F">
        <w:t>Δ</w:t>
      </w:r>
      <w:r w:rsidR="003B284F">
        <w:rPr>
          <w:vertAlign w:val="subscript"/>
        </w:rPr>
        <w:t>r</w:t>
      </w:r>
      <w:r w:rsidR="003B284F">
        <w:t>G</w:t>
      </w:r>
      <w:r w:rsidR="003B284F" w:rsidRPr="00F82EFD">
        <w:rPr>
          <w:vertAlign w:val="subscript"/>
        </w:rPr>
        <w:t>1</w:t>
      </w:r>
      <w:r w:rsidR="003B284F">
        <w:rPr>
          <w:vertAlign w:val="subscript"/>
        </w:rPr>
        <w:t>2</w:t>
      </w:r>
      <w:r w:rsidR="003B284F">
        <w:t xml:space="preserve"> + </w:t>
      </w:r>
      <w:r w:rsidR="003B284F">
        <w:t>Δ</w:t>
      </w:r>
      <w:r w:rsidR="003B284F">
        <w:rPr>
          <w:vertAlign w:val="subscript"/>
        </w:rPr>
        <w:t>r</w:t>
      </w:r>
      <w:r w:rsidR="003B284F">
        <w:t>G</w:t>
      </w:r>
      <w:r w:rsidR="003B284F">
        <w:rPr>
          <w:vertAlign w:val="subscript"/>
        </w:rPr>
        <w:t>2</w:t>
      </w:r>
      <w:r w:rsidR="003B284F">
        <w:rPr>
          <w:vertAlign w:val="subscript"/>
        </w:rPr>
        <w:t xml:space="preserve">3 </w:t>
      </w:r>
      <w:r w:rsidR="003B284F">
        <w:t xml:space="preserve">+ </w:t>
      </w:r>
      <w:r w:rsidR="003B284F">
        <w:t>Δ</w:t>
      </w:r>
      <w:r w:rsidR="003B284F">
        <w:rPr>
          <w:vertAlign w:val="subscript"/>
        </w:rPr>
        <w:t>r</w:t>
      </w:r>
      <w:r w:rsidR="003B284F">
        <w:t>G</w:t>
      </w:r>
      <w:r w:rsidR="003B284F">
        <w:rPr>
          <w:vertAlign w:val="subscript"/>
        </w:rPr>
        <w:t>31</w:t>
      </w:r>
      <w:r w:rsidR="003B284F">
        <w:t xml:space="preserve"> = </w:t>
      </w:r>
      <w:r w:rsidR="003B284F">
        <w:t>Δ</w:t>
      </w:r>
      <w:r w:rsidR="003B284F">
        <w:rPr>
          <w:vertAlign w:val="subscript"/>
        </w:rPr>
        <w:t>r</w:t>
      </w:r>
      <w:r w:rsidR="003B284F">
        <w:t>G</w:t>
      </w:r>
      <w:r w:rsidR="003B284F">
        <w:rPr>
          <w:vertAlign w:val="subscript"/>
        </w:rPr>
        <w:t>1</w:t>
      </w:r>
      <w:r w:rsidR="003B284F">
        <w:rPr>
          <w:vertAlign w:val="subscript"/>
        </w:rPr>
        <w:t>23</w:t>
      </w:r>
      <w:r w:rsidR="003B284F">
        <w:t xml:space="preserve">. Because </w:t>
      </w:r>
      <w:proofErr w:type="spellStart"/>
      <w:r w:rsidR="003B284F">
        <w:t>Δ</w:t>
      </w:r>
      <w:r w:rsidR="003B284F">
        <w:rPr>
          <w:vertAlign w:val="subscript"/>
        </w:rPr>
        <w:t>r</w:t>
      </w:r>
      <w:r w:rsidR="003B284F">
        <w:t>G</w:t>
      </w:r>
      <w:proofErr w:type="spellEnd"/>
      <w:r w:rsidR="003B284F">
        <w:t xml:space="preserve"> = 0 if and only if K = 1 as say the relation </w:t>
      </w:r>
      <w:proofErr w:type="spellStart"/>
      <w:r w:rsidR="003B284F">
        <w:t>Δ</w:t>
      </w:r>
      <w:r w:rsidR="003B284F">
        <w:rPr>
          <w:vertAlign w:val="subscript"/>
        </w:rPr>
        <w:t>r</w:t>
      </w:r>
      <w:r w:rsidR="003B284F">
        <w:t>G</w:t>
      </w:r>
      <w:proofErr w:type="spellEnd"/>
      <w:r w:rsidR="003B284F">
        <w:t xml:space="preserve"> = - T*R*</w:t>
      </w:r>
      <w:proofErr w:type="gramStart"/>
      <w:r w:rsidR="003B284F">
        <w:t>ln(</w:t>
      </w:r>
      <w:proofErr w:type="gramEnd"/>
      <w:r w:rsidR="003B284F">
        <w:t>K).</w:t>
      </w:r>
    </w:p>
    <w:p w:rsidR="001A44A5" w:rsidRPr="007C355B" w:rsidRDefault="00AF4B06" w:rsidP="008C2976">
      <w:r>
        <w:t xml:space="preserve">Also the next chemical reaction parameter </w:t>
      </w:r>
      <w:proofErr w:type="spellStart"/>
      <w:r>
        <w:t>k</w:t>
      </w:r>
      <w:r w:rsidRPr="00AF4B06">
        <w:rPr>
          <w:vertAlign w:val="subscript"/>
        </w:rPr>
        <w:t>f</w:t>
      </w:r>
      <w:proofErr w:type="spellEnd"/>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7C355B">
        <w:t xml:space="preserve">Equation </w:t>
      </w:r>
      <w:r w:rsidR="007C355B">
        <w:rPr>
          <w:noProof/>
        </w:rPr>
        <w:t>10</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w:t>
      </w:r>
      <w:proofErr w:type="spellStart"/>
      <w:r w:rsidR="007C355B">
        <w:t>Δ</w:t>
      </w:r>
      <w:r w:rsidR="007C355B" w:rsidRPr="00F82EFD">
        <w:rPr>
          <w:vertAlign w:val="subscript"/>
        </w:rPr>
        <w:t>f</w:t>
      </w:r>
      <w:r w:rsidR="007C355B">
        <w:t>G</w:t>
      </w:r>
      <w:r w:rsidR="007C355B">
        <w:rPr>
          <w:vertAlign w:val="subscript"/>
        </w:rPr>
        <w:t>s</w:t>
      </w:r>
      <w:proofErr w:type="spellEnd"/>
      <w:r w:rsidR="007C355B">
        <w:t xml:space="preserve"> is the sum of Gibbs formation energies of substrates and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D372ED">
        <w:trPr>
          <w:trHeight w:val="879"/>
        </w:trPr>
        <w:tc>
          <w:tcPr>
            <w:tcW w:w="7230" w:type="dxa"/>
            <w:vAlign w:val="center"/>
          </w:tcPr>
          <w:p w:rsidR="00AF4B06" w:rsidRPr="00657906" w:rsidRDefault="005638BD"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m:t>
                </m:r>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59" w:name="_Ref413790403"/>
            <w:bookmarkStart w:id="260" w:name="_Ref413790426"/>
            <w:r>
              <w:t xml:space="preserve">Equation </w:t>
            </w:r>
            <w:r>
              <w:fldChar w:fldCharType="begin"/>
            </w:r>
            <w:r>
              <w:instrText xml:space="preserve"> SEQ Equation \* ARABIC </w:instrText>
            </w:r>
            <w:r>
              <w:fldChar w:fldCharType="separate"/>
            </w:r>
            <w:r>
              <w:rPr>
                <w:noProof/>
              </w:rPr>
              <w:t>10</w:t>
            </w:r>
            <w:r>
              <w:fldChar w:fldCharType="end"/>
            </w:r>
            <w:bookmarkEnd w:id="260"/>
            <w:r w:rsidR="005638BD">
              <w:t>, Transition state theory</w:t>
            </w:r>
            <w:bookmarkEnd w:id="259"/>
          </w:p>
        </w:tc>
      </w:tr>
    </w:tbl>
    <w:p w:rsidR="00AF4B06" w:rsidRPr="008C2976" w:rsidRDefault="005B551B" w:rsidP="008C2976">
      <w:r>
        <w:t>The</w:t>
      </w:r>
      <w:r>
        <w:t xml:space="preserve"> difference </w:t>
      </w:r>
      <w:proofErr w:type="spellStart"/>
      <w:r>
        <w:t>Δ</w:t>
      </w:r>
      <w:r>
        <w:rPr>
          <w:vertAlign w:val="subscript"/>
        </w:rPr>
        <w:t>r</w:t>
      </w:r>
      <w:r>
        <w:t>G</w:t>
      </w:r>
      <w:proofErr w:type="spellEnd"/>
      <w:r>
        <w:rPr>
          <w:vertAlign w:val="superscript"/>
        </w:rPr>
        <w:t>‡</w:t>
      </w:r>
      <w:r>
        <w:t> = </w:t>
      </w:r>
      <w:proofErr w:type="spellStart"/>
      <w:r>
        <w:t>Δ</w:t>
      </w:r>
      <w:r w:rsidRPr="00F82EFD">
        <w:rPr>
          <w:vertAlign w:val="subscript"/>
        </w:rPr>
        <w:t>f</w:t>
      </w:r>
      <w:r>
        <w:t>G</w:t>
      </w:r>
      <w:r>
        <w:rPr>
          <w:vertAlign w:val="subscript"/>
        </w:rPr>
        <w:t>t</w:t>
      </w:r>
      <w:proofErr w:type="spellEnd"/>
      <w:r>
        <w:t xml:space="preserve"> </w:t>
      </w:r>
      <w:r>
        <w:noBreakHyphen/>
        <w:t xml:space="preserve"> </w:t>
      </w:r>
      <w:proofErr w:type="spellStart"/>
      <w:r>
        <w:t>Δ</w:t>
      </w:r>
      <w:r w:rsidRPr="00F82EFD">
        <w:rPr>
          <w:vertAlign w:val="subscript"/>
        </w:rPr>
        <w:t>f</w:t>
      </w:r>
      <w:r>
        <w:t>G</w:t>
      </w:r>
      <w:r>
        <w:rPr>
          <w:vertAlign w:val="subscript"/>
        </w:rPr>
        <w:t>s</w:t>
      </w:r>
      <w:proofErr w:type="spellEnd"/>
      <w:r>
        <w:t xml:space="preserve"> </w:t>
      </w:r>
      <w:r>
        <w:t xml:space="preserve">is </w:t>
      </w:r>
      <w:r>
        <w:t>called activation energy of the reaction.</w:t>
      </w:r>
      <w:r>
        <w:t xml:space="preserve"> </w:t>
      </w:r>
      <w:r w:rsidR="007C355B">
        <w:t>However</w:t>
      </w:r>
      <w:r>
        <w:t>,</w:t>
      </w:r>
      <w:r w:rsidR="007C355B">
        <w:t xml:space="preserve"> this calculation still need to have </w:t>
      </w:r>
      <w:proofErr w:type="spellStart"/>
      <w:r w:rsidR="007C355B">
        <w:t>Δ</w:t>
      </w:r>
      <w:r w:rsidR="007C355B" w:rsidRPr="00F82EFD">
        <w:rPr>
          <w:vertAlign w:val="subscript"/>
        </w:rPr>
        <w:t>f</w:t>
      </w:r>
      <w:r w:rsidR="007C355B">
        <w:t>G</w:t>
      </w:r>
      <w:r w:rsidR="007C355B">
        <w:rPr>
          <w:vertAlign w:val="subscript"/>
        </w:rPr>
        <w:t>t</w:t>
      </w:r>
      <w:proofErr w:type="spellEnd"/>
      <w:r w:rsidR="007C355B">
        <w:t xml:space="preserve"> </w:t>
      </w:r>
      <w:r>
        <w:t xml:space="preserve">or </w:t>
      </w:r>
      <w:proofErr w:type="spellStart"/>
      <w:r>
        <w:t>Δ</w:t>
      </w:r>
      <w:r>
        <w:rPr>
          <w:vertAlign w:val="subscript"/>
        </w:rPr>
        <w:t>r</w:t>
      </w:r>
      <w:r>
        <w:t>G</w:t>
      </w:r>
      <w:proofErr w:type="spellEnd"/>
      <w:r>
        <w:rPr>
          <w:vertAlign w:val="superscript"/>
        </w:rPr>
        <w:t>‡</w:t>
      </w:r>
      <w:r>
        <w:rPr>
          <w:vertAlign w:val="superscript"/>
        </w:rPr>
        <w:t xml:space="preserve"> </w:t>
      </w:r>
      <w:r w:rsidR="007C355B">
        <w:t>as parameter</w:t>
      </w:r>
      <w:r>
        <w:t>.</w:t>
      </w:r>
      <w:r w:rsidR="007C355B">
        <w:t xml:space="preserve"> </w:t>
      </w:r>
      <w:r w:rsidR="00FA2D9B">
        <w:t xml:space="preserve">This exchange of parameter </w:t>
      </w:r>
      <w:proofErr w:type="spellStart"/>
      <w:r w:rsidR="00FA2D9B">
        <w:t>k</w:t>
      </w:r>
      <w:r w:rsidR="00FA2D9B">
        <w:rPr>
          <w:vertAlign w:val="subscript"/>
        </w:rPr>
        <w:t>f</w:t>
      </w:r>
      <w:proofErr w:type="spellEnd"/>
      <w:r w:rsidR="00FA2D9B">
        <w:t xml:space="preserve"> for parameter </w:t>
      </w:r>
      <w:proofErr w:type="spellStart"/>
      <w:r w:rsidR="00FA2D9B">
        <w:t>Δ</w:t>
      </w:r>
      <w:r w:rsidR="00FA2D9B">
        <w:rPr>
          <w:vertAlign w:val="subscript"/>
        </w:rPr>
        <w:t>r</w:t>
      </w:r>
      <w:r w:rsidR="00FA2D9B">
        <w:t>G</w:t>
      </w:r>
      <w:proofErr w:type="spellEnd"/>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r>
        <w:t>Mathematical expandability</w:t>
      </w:r>
      <w:bookmarkStart w:id="261" w:name="_GoBack"/>
      <w:bookmarkEnd w:id="261"/>
    </w:p>
    <w:p w:rsidR="008C2976" w:rsidRPr="001C37D9" w:rsidRDefault="008C2976" w:rsidP="008C2976">
      <w:pPr>
        <w:pStyle w:val="Odstavecseseznamem"/>
        <w:numPr>
          <w:ilvl w:val="0"/>
          <w:numId w:val="9"/>
        </w:numPr>
        <w:jc w:val="both"/>
        <w:rPr>
          <w:rFonts w:ascii="Times New Roman" w:hAnsi="Times New Roman" w:cs="Times New Roman"/>
        </w:rPr>
      </w:pPr>
      <w:r>
        <w:rPr>
          <w:rFonts w:ascii="Courier New" w:hAnsi="Courier New" w:cs="Courier New"/>
          <w:color w:val="000000"/>
          <w:sz w:val="21"/>
          <w:szCs w:val="21"/>
          <w:shd w:val="clear" w:color="auto" w:fill="FFFFFF"/>
        </w:rPr>
        <w:t>s</w:t>
      </w:r>
      <w:r w:rsidRPr="001C37D9">
        <w:rPr>
          <w:rFonts w:ascii="Courier New" w:hAnsi="Courier New" w:cs="Courier New"/>
          <w:color w:val="000000"/>
          <w:sz w:val="21"/>
          <w:szCs w:val="21"/>
          <w:shd w:val="clear" w:color="auto" w:fill="FFFFFF"/>
        </w:rPr>
        <w:t xml:space="preserve">teady state - </w:t>
      </w:r>
      <w:proofErr w:type="spellStart"/>
      <w:r w:rsidRPr="001C37D9">
        <w:rPr>
          <w:rFonts w:ascii="Courier New" w:hAnsi="Courier New" w:cs="Courier New"/>
          <w:color w:val="000000"/>
          <w:sz w:val="21"/>
          <w:szCs w:val="21"/>
          <w:shd w:val="clear" w:color="auto" w:fill="FFFFFF"/>
        </w:rPr>
        <w:t>casov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okno</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simulacie</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casova</w:t>
      </w:r>
      <w:proofErr w:type="spellEnd"/>
      <w:r w:rsidRPr="001C37D9">
        <w:rPr>
          <w:rFonts w:ascii="Courier New" w:hAnsi="Courier New" w:cs="Courier New"/>
          <w:color w:val="000000"/>
          <w:sz w:val="21"/>
          <w:szCs w:val="21"/>
          <w:shd w:val="clear" w:color="auto" w:fill="FFFFFF"/>
        </w:rPr>
        <w:t xml:space="preserve"> tolerance - </w:t>
      </w:r>
      <w:proofErr w:type="spellStart"/>
      <w:r w:rsidRPr="001C37D9">
        <w:rPr>
          <w:rFonts w:ascii="Courier New" w:hAnsi="Courier New" w:cs="Courier New"/>
          <w:color w:val="000000"/>
          <w:sz w:val="21"/>
          <w:szCs w:val="21"/>
          <w:shd w:val="clear" w:color="auto" w:fill="FFFFFF"/>
        </w:rPr>
        <w:t>moc</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rychl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eje</w:t>
      </w:r>
      <w:proofErr w:type="spellEnd"/>
      <w:r w:rsidRPr="001C37D9">
        <w:rPr>
          <w:rFonts w:ascii="Courier New" w:hAnsi="Courier New" w:cs="Courier New"/>
          <w:color w:val="000000"/>
          <w:sz w:val="21"/>
          <w:szCs w:val="21"/>
          <w:shd w:val="clear" w:color="auto" w:fill="FFFFFF"/>
        </w:rPr>
        <w:t xml:space="preserve">=steady state, </w:t>
      </w:r>
      <w:proofErr w:type="spellStart"/>
      <w:r w:rsidRPr="001C37D9">
        <w:rPr>
          <w:rFonts w:ascii="Courier New" w:hAnsi="Courier New" w:cs="Courier New"/>
          <w:color w:val="000000"/>
          <w:sz w:val="21"/>
          <w:szCs w:val="21"/>
          <w:shd w:val="clear" w:color="auto" w:fill="FFFFFF"/>
        </w:rPr>
        <w:t>moc</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pomal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eje-nemaju</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vplyv</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postup</w:t>
      </w:r>
      <w:proofErr w:type="spellEnd"/>
      <w:r w:rsidRPr="001C37D9">
        <w:rPr>
          <w:rFonts w:ascii="Courier New" w:hAnsi="Courier New" w:cs="Courier New"/>
          <w:color w:val="000000"/>
          <w:sz w:val="21"/>
          <w:szCs w:val="21"/>
          <w:shd w:val="clear" w:color="auto" w:fill="FFFFFF"/>
        </w:rPr>
        <w:t xml:space="preserve"> </w:t>
      </w:r>
    </w:p>
    <w:p w:rsidR="008C2976" w:rsidRPr="008C2976" w:rsidRDefault="008C2976" w:rsidP="008C2976"/>
    <w:p w:rsidR="008C2976" w:rsidRDefault="008C2976" w:rsidP="008C2976">
      <w:pPr>
        <w:pStyle w:val="Nadpis2"/>
      </w:pPr>
      <w:r>
        <w:t>Computer Science expandability</w:t>
      </w:r>
    </w:p>
    <w:p w:rsidR="008C2976" w:rsidRPr="001C37D9" w:rsidRDefault="008C2976" w:rsidP="008C2976">
      <w:pPr>
        <w:pStyle w:val="Odstavecseseznamem"/>
        <w:numPr>
          <w:ilvl w:val="0"/>
          <w:numId w:val="9"/>
        </w:numPr>
        <w:jc w:val="both"/>
        <w:rPr>
          <w:rFonts w:ascii="Times New Roman" w:hAnsi="Times New Roman" w:cs="Times New Roman"/>
        </w:rPr>
      </w:pPr>
      <w:proofErr w:type="spellStart"/>
      <w:r w:rsidRPr="001C37D9">
        <w:rPr>
          <w:rFonts w:ascii="Courier New" w:hAnsi="Courier New" w:cs="Courier New"/>
          <w:color w:val="000000"/>
          <w:sz w:val="21"/>
          <w:szCs w:val="21"/>
          <w:shd w:val="clear" w:color="auto" w:fill="FFFFFF"/>
        </w:rPr>
        <w:t>rovnice</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skupiny</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rovnic</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konektory</w:t>
      </w:r>
      <w:proofErr w:type="spellEnd"/>
      <w:r w:rsidRPr="001C37D9">
        <w:rPr>
          <w:rFonts w:ascii="Courier New" w:hAnsi="Courier New" w:cs="Courier New"/>
          <w:color w:val="000000"/>
          <w:sz w:val="21"/>
          <w:szCs w:val="21"/>
          <w:shd w:val="clear" w:color="auto" w:fill="FFFFFF"/>
        </w:rPr>
        <w:t xml:space="preserve"> - </w:t>
      </w:r>
      <w:proofErr w:type="spellStart"/>
      <w:r w:rsidRPr="001C37D9">
        <w:rPr>
          <w:rFonts w:ascii="Courier New" w:hAnsi="Courier New" w:cs="Courier New"/>
          <w:color w:val="000000"/>
          <w:sz w:val="21"/>
          <w:szCs w:val="21"/>
          <w:shd w:val="clear" w:color="auto" w:fill="FFFFFF"/>
        </w:rPr>
        <w:t>rovnake</w:t>
      </w:r>
      <w:proofErr w:type="spellEnd"/>
      <w:r w:rsidRPr="001C37D9">
        <w:rPr>
          <w:rFonts w:ascii="Courier New" w:hAnsi="Courier New" w:cs="Courier New"/>
          <w:color w:val="000000"/>
          <w:sz w:val="21"/>
          <w:szCs w:val="21"/>
          <w:shd w:val="clear" w:color="auto" w:fill="FFFFFF"/>
        </w:rPr>
        <w:t xml:space="preserve"> </w:t>
      </w:r>
      <w:proofErr w:type="spellStart"/>
      <w:r w:rsidRPr="001C37D9">
        <w:rPr>
          <w:rFonts w:ascii="Courier New" w:hAnsi="Courier New" w:cs="Courier New"/>
          <w:color w:val="000000"/>
          <w:sz w:val="21"/>
          <w:szCs w:val="21"/>
          <w:shd w:val="clear" w:color="auto" w:fill="FFFFFF"/>
        </w:rPr>
        <w:t>deje</w:t>
      </w:r>
      <w:proofErr w:type="spellEnd"/>
      <w:r w:rsidRPr="001C37D9">
        <w:rPr>
          <w:rFonts w:ascii="Courier New" w:hAnsi="Courier New" w:cs="Courier New"/>
          <w:color w:val="000000"/>
          <w:sz w:val="21"/>
          <w:szCs w:val="21"/>
          <w:shd w:val="clear" w:color="auto" w:fill="FFFFFF"/>
        </w:rPr>
        <w:t xml:space="preserve"> s </w:t>
      </w:r>
      <w:proofErr w:type="spellStart"/>
      <w:r w:rsidRPr="001C37D9">
        <w:rPr>
          <w:rFonts w:ascii="Courier New" w:hAnsi="Courier New" w:cs="Courier New"/>
          <w:color w:val="000000"/>
          <w:sz w:val="21"/>
          <w:szCs w:val="21"/>
          <w:shd w:val="clear" w:color="auto" w:fill="FFFFFF"/>
        </w:rPr>
        <w:t>parametrizaci</w:t>
      </w:r>
      <w:proofErr w:type="spellEnd"/>
    </w:p>
    <w:p w:rsidR="008C2976" w:rsidRDefault="008C2976" w:rsidP="008C2976">
      <w:pPr>
        <w:pStyle w:val="Nadpis2"/>
      </w:pPr>
      <w:r>
        <w:t>Consistency</w:t>
      </w:r>
    </w:p>
    <w:p w:rsidR="008C2976" w:rsidRDefault="008C2976" w:rsidP="00911E3F">
      <w:pPr>
        <w:jc w:val="both"/>
        <w:rPr>
          <w:rFonts w:ascii="Times New Roman" w:hAnsi="Times New Roman" w:cs="Times New Roman"/>
        </w:rPr>
      </w:pPr>
    </w:p>
    <w:p w:rsidR="00AF2A9F" w:rsidRDefault="00281815" w:rsidP="00911E3F">
      <w:pPr>
        <w:jc w:val="both"/>
        <w:rPr>
          <w:rFonts w:ascii="Times New Roman" w:hAnsi="Times New Roman" w:cs="Times New Roman"/>
        </w:rPr>
      </w:pPr>
      <w:r>
        <w:rPr>
          <w:rFonts w:ascii="Times New Roman" w:hAnsi="Times New Roman" w:cs="Times New Roman"/>
        </w:rPr>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 xml:space="preserve">s. </w:t>
      </w:r>
      <w:r>
        <w:rPr>
          <w:rFonts w:ascii="Times New Roman" w:hAnsi="Times New Roman" w:cs="Times New Roman"/>
        </w:rPr>
        <w:t>T</w:t>
      </w:r>
      <w:r w:rsidR="00281815">
        <w:rPr>
          <w:rFonts w:ascii="Times New Roman" w:hAnsi="Times New Roman" w:cs="Times New Roman"/>
        </w:rPr>
        <w:t xml:space="preserve">hey did not measure the </w:t>
      </w:r>
      <w:proofErr w:type="spellStart"/>
      <w:r w:rsidR="00281815">
        <w:rPr>
          <w:rFonts w:ascii="Times New Roman" w:hAnsi="Times New Roman" w:cs="Times New Roman"/>
        </w:rPr>
        <w:t>intrathorax</w:t>
      </w:r>
      <w:proofErr w:type="spellEnd"/>
      <w:r w:rsidR="00281815">
        <w:rPr>
          <w:rFonts w:ascii="Times New Roman" w:hAnsi="Times New Roman" w:cs="Times New Roman"/>
        </w:rPr>
        <w:t xml:space="preserve"> pressure, so the breath-hold effect on cardiovascular system as Valsalva’s maneuver remains unknown.  </w:t>
      </w:r>
    </w:p>
    <w:p w:rsidR="00621F84" w:rsidRDefault="00621F84" w:rsidP="00911E3F">
      <w:pPr>
        <w:jc w:val="both"/>
        <w:rPr>
          <w:rFonts w:ascii="Times New Roman" w:hAnsi="Times New Roman" w:cs="Times New Roman"/>
        </w:rPr>
      </w:pPr>
    </w:p>
    <w:p w:rsidR="00621F84" w:rsidRDefault="00621F84" w:rsidP="00911E3F">
      <w:pPr>
        <w:jc w:val="both"/>
        <w:rPr>
          <w:rFonts w:ascii="Times New Roman" w:hAnsi="Times New Roman" w:cs="Times New Roman"/>
        </w:rPr>
      </w:pPr>
      <w:r>
        <w:rPr>
          <w:rFonts w:ascii="Times New Roman" w:hAnsi="Times New Roman" w:cs="Times New Roman"/>
        </w:rPr>
        <w:t xml:space="preserve">Today the model only approximates the main physiological systems with very simplified functions. </w:t>
      </w:r>
    </w:p>
    <w:p w:rsidR="001C37D9" w:rsidRDefault="001C37D9" w:rsidP="00911E3F">
      <w:pPr>
        <w:jc w:val="both"/>
        <w:rPr>
          <w:rFonts w:ascii="Times New Roman" w:hAnsi="Times New Roman" w:cs="Times New Roman"/>
        </w:rPr>
      </w:pPr>
    </w:p>
    <w:p w:rsidR="00594FA1" w:rsidRDefault="00D227A8" w:rsidP="00D227A8">
      <w:pPr>
        <w:pStyle w:val="Nadpis1"/>
        <w:rPr>
          <w:rStyle w:val="Znaknadpisu1"/>
          <w:rFonts w:ascii="Times New Roman" w:hAnsi="Times New Roman" w:cs="Times New Roman"/>
        </w:rPr>
      </w:pPr>
      <w:bookmarkStart w:id="262" w:name="_Toc408842160"/>
      <w:bookmarkStart w:id="263" w:name="_Toc408845958"/>
      <w:bookmarkStart w:id="264" w:name="_Toc409289341"/>
      <w:r>
        <w:rPr>
          <w:rStyle w:val="Znaknadpisu1"/>
          <w:rFonts w:ascii="Times New Roman" w:hAnsi="Times New Roman" w:cs="Times New Roman"/>
        </w:rPr>
        <w:t>A</w:t>
      </w:r>
      <w:r w:rsidRPr="00D227A8">
        <w:rPr>
          <w:rStyle w:val="Znaknadpisu1"/>
          <w:rFonts w:ascii="Times New Roman" w:hAnsi="Times New Roman" w:cs="Times New Roman"/>
        </w:rPr>
        <w:t>ssessment of the aims</w:t>
      </w:r>
    </w:p>
    <w:p w:rsidR="002048A1" w:rsidRDefault="002048A1" w:rsidP="001C37D9">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does not allow to examine this process together with binding of Bohr’s protons and with binding of carbon dioxide. And definitely does not show the transfer of heat using these chemical processes.</w:t>
      </w:r>
    </w:p>
    <w:p w:rsidR="002048A1" w:rsidRDefault="002048A1" w:rsidP="001C37D9">
      <w:pPr>
        <w:shd w:val="clear" w:color="auto" w:fill="FFFFFF"/>
        <w:spacing w:after="0" w:line="240" w:lineRule="auto"/>
        <w:rPr>
          <w:rFonts w:ascii="Arial" w:eastAsia="Times New Roman" w:hAnsi="Arial" w:cs="Arial"/>
          <w:color w:val="222222"/>
          <w:sz w:val="19"/>
          <w:szCs w:val="19"/>
          <w:shd w:val="clear" w:color="auto" w:fill="FFFFFF"/>
          <w:lang w:val="cs-CZ"/>
        </w:rPr>
      </w:pPr>
    </w:p>
    <w:p w:rsid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shd w:val="clear" w:color="auto" w:fill="FFFFFF"/>
          <w:lang w:val="cs-CZ"/>
        </w:rPr>
        <w:t>Guytona72</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lang w:val="cs-CZ"/>
        </w:rPr>
        <w:t>valsalvu</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proofErr w:type="spellStart"/>
      <w:r w:rsidRPr="001C37D9">
        <w:rPr>
          <w:rFonts w:ascii="Arial" w:eastAsia="Times New Roman" w:hAnsi="Arial" w:cs="Arial"/>
          <w:color w:val="222222"/>
          <w:sz w:val="19"/>
          <w:szCs w:val="19"/>
          <w:lang w:val="cs-CZ"/>
        </w:rPr>
        <w:t>ketoacidozu</w:t>
      </w:r>
      <w:proofErr w:type="spellEnd"/>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proofErr w:type="spellStart"/>
      <w:r w:rsidRPr="001C37D9">
        <w:rPr>
          <w:rFonts w:ascii="Arial" w:eastAsia="Times New Roman" w:hAnsi="Arial" w:cs="Arial"/>
          <w:color w:val="222222"/>
          <w:sz w:val="19"/>
          <w:szCs w:val="19"/>
          <w:lang w:val="cs-CZ"/>
        </w:rPr>
        <w:t>sepsu</w:t>
      </w:r>
      <w:proofErr w:type="spellEnd"/>
    </w:p>
    <w:p w:rsidR="001C37D9" w:rsidRPr="00594FA1" w:rsidRDefault="001C37D9" w:rsidP="001C37D9"/>
    <w:p w:rsidR="003362FC" w:rsidRPr="003A5773" w:rsidRDefault="003362FC" w:rsidP="00911E3F">
      <w:pPr>
        <w:pStyle w:val="Nadpis1"/>
        <w:jc w:val="both"/>
        <w:rPr>
          <w:rStyle w:val="Znaknadpisu1"/>
          <w:rFonts w:ascii="Times New Roman" w:hAnsi="Times New Roman" w:cs="Times New Roman"/>
        </w:rPr>
      </w:pPr>
      <w:bookmarkStart w:id="265" w:name="_Toc413447197"/>
      <w:r w:rsidRPr="003A5773">
        <w:rPr>
          <w:rStyle w:val="Znaknadpisu1"/>
          <w:rFonts w:ascii="Times New Roman" w:hAnsi="Times New Roman" w:cs="Times New Roman"/>
        </w:rPr>
        <w:t>Conclusion</w:t>
      </w:r>
      <w:bookmarkEnd w:id="262"/>
      <w:bookmarkEnd w:id="263"/>
      <w:bookmarkEnd w:id="264"/>
      <w:bookmarkEnd w:id="265"/>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p>
    <w:p w:rsidR="003362FC" w:rsidRPr="003A5773" w:rsidRDefault="003362FC" w:rsidP="00911E3F">
      <w:pPr>
        <w:jc w:val="both"/>
        <w:rPr>
          <w:rFonts w:ascii="Times New Roman" w:hAnsi="Times New Roman" w:cs="Times New Roman"/>
        </w:rPr>
      </w:pPr>
    </w:p>
    <w:p w:rsidR="003362FC" w:rsidRPr="003A5773" w:rsidRDefault="003362FC" w:rsidP="00911E3F">
      <w:pPr>
        <w:pStyle w:val="Nadpis1"/>
        <w:jc w:val="both"/>
        <w:rPr>
          <w:rStyle w:val="Znaknadpisu1"/>
          <w:rFonts w:ascii="Times New Roman" w:hAnsi="Times New Roman" w:cs="Times New Roman"/>
        </w:rPr>
      </w:pPr>
      <w:bookmarkStart w:id="266" w:name="_Toc408842161"/>
      <w:bookmarkStart w:id="267" w:name="_Toc408845959"/>
      <w:bookmarkStart w:id="268" w:name="_Toc409289342"/>
      <w:bookmarkStart w:id="269" w:name="_Toc413447198"/>
      <w:r>
        <w:rPr>
          <w:rStyle w:val="Znaknadpisu1"/>
          <w:rFonts w:ascii="Times New Roman" w:hAnsi="Times New Roman" w:cs="Times New Roman"/>
        </w:rPr>
        <w:t>References</w:t>
      </w:r>
      <w:bookmarkEnd w:id="266"/>
      <w:bookmarkEnd w:id="267"/>
      <w:bookmarkEnd w:id="268"/>
      <w:bookmarkEnd w:id="269"/>
    </w:p>
    <w:p w:rsidR="006C2F68" w:rsidRPr="006C2F68" w:rsidRDefault="003362FC" w:rsidP="006C2F68">
      <w:pPr>
        <w:pStyle w:val="EndNoteBibliography"/>
        <w:spacing w:after="0"/>
        <w:ind w:left="720" w:hanging="720"/>
      </w:pPr>
      <w:r w:rsidRPr="003A5773">
        <w:fldChar w:fldCharType="begin"/>
      </w:r>
      <w:r w:rsidRPr="003A5773">
        <w:instrText xml:space="preserve"> ADDIN EN.REFLIST </w:instrText>
      </w:r>
      <w:r w:rsidRPr="003A5773">
        <w:fldChar w:fldCharType="separate"/>
      </w:r>
      <w:r w:rsidR="006C2F68" w:rsidRPr="006C2F68">
        <w:t>1.</w:t>
      </w:r>
      <w:r w:rsidR="006C2F68" w:rsidRPr="006C2F68">
        <w:tab/>
        <w:t xml:space="preserve">Kofránek, J., M. Mateják, and P. Privitzer. </w:t>
      </w:r>
      <w:r w:rsidR="006C2F68" w:rsidRPr="006C2F68">
        <w:rPr>
          <w:i/>
        </w:rPr>
        <w:t>Leaving toil to machines - building simulation kernel of educational software in modern software environments</w:t>
      </w:r>
      <w:r w:rsidR="006C2F68" w:rsidRPr="006C2F68">
        <w:t xml:space="preserve">. in </w:t>
      </w:r>
      <w:r w:rsidR="006C2F68" w:rsidRPr="006C2F68">
        <w:rPr>
          <w:i/>
        </w:rPr>
        <w:t>Mefanet 2009</w:t>
      </w:r>
      <w:r w:rsidR="006C2F68" w:rsidRPr="006C2F68">
        <w:t>. 2009. Masaryk University, Brno.</w:t>
      </w:r>
    </w:p>
    <w:p w:rsidR="006C2F68" w:rsidRPr="006C2F68" w:rsidRDefault="006C2F68" w:rsidP="006C2F68">
      <w:pPr>
        <w:pStyle w:val="EndNoteBibliography"/>
        <w:spacing w:after="0"/>
        <w:ind w:left="720" w:hanging="720"/>
      </w:pPr>
      <w:r w:rsidRPr="006C2F68">
        <w:t>2.</w:t>
      </w:r>
      <w:r w:rsidRPr="006C2F68">
        <w:tab/>
        <w:t xml:space="preserve">Guyton, A.C., T.G. Coleman, and H.J. Granger, </w:t>
      </w:r>
      <w:r w:rsidRPr="006C2F68">
        <w:rPr>
          <w:i/>
        </w:rPr>
        <w:t>Circulation: overall regulation.</w:t>
      </w:r>
      <w:r w:rsidRPr="006C2F68">
        <w:t xml:space="preserve"> Annual Review of Physiology, 1972. </w:t>
      </w:r>
      <w:r w:rsidRPr="006C2F68">
        <w:rPr>
          <w:b/>
        </w:rPr>
        <w:t>34</w:t>
      </w:r>
      <w:r w:rsidRPr="006C2F68">
        <w:t>(1): p. 13-44.</w:t>
      </w:r>
    </w:p>
    <w:p w:rsidR="006C2F68" w:rsidRPr="006C2F68" w:rsidRDefault="006C2F68" w:rsidP="006C2F68">
      <w:pPr>
        <w:pStyle w:val="EndNoteBibliography"/>
        <w:spacing w:after="0"/>
        <w:ind w:left="720" w:hanging="720"/>
      </w:pPr>
      <w:r w:rsidRPr="006C2F68">
        <w:t>3.</w:t>
      </w:r>
      <w:r w:rsidRPr="006C2F68">
        <w:tab/>
        <w:t xml:space="preserve">Mateják, M. and J. Kofránek, </w:t>
      </w:r>
      <w:r w:rsidRPr="006C2F68">
        <w:rPr>
          <w:i/>
        </w:rPr>
        <w:t>Rozsáhlý model fyziologických regulací v Modelice.</w:t>
      </w:r>
      <w:r w:rsidRPr="006C2F68">
        <w:t xml:space="preserve"> Medsoft, 2010: p. 126-146.</w:t>
      </w:r>
    </w:p>
    <w:p w:rsidR="006C2F68" w:rsidRPr="006C2F68" w:rsidRDefault="006C2F68" w:rsidP="006C2F68">
      <w:pPr>
        <w:pStyle w:val="EndNoteBibliography"/>
        <w:spacing w:after="0"/>
        <w:ind w:left="720" w:hanging="720"/>
      </w:pPr>
      <w:r w:rsidRPr="006C2F68">
        <w:t>4.</w:t>
      </w:r>
      <w:r w:rsidRPr="006C2F68">
        <w:tab/>
        <w:t xml:space="preserve">Ikeda, N., et al., </w:t>
      </w:r>
      <w:r w:rsidRPr="006C2F68">
        <w:rPr>
          <w:i/>
        </w:rPr>
        <w:t>A model of overall regulation of body fluids.</w:t>
      </w:r>
      <w:r w:rsidRPr="006C2F68">
        <w:t xml:space="preserve"> Annals of biomedical engineering, 1979. </w:t>
      </w:r>
      <w:r w:rsidRPr="006C2F68">
        <w:rPr>
          <w:b/>
        </w:rPr>
        <w:t>7</w:t>
      </w:r>
      <w:r w:rsidRPr="006C2F68">
        <w:t>(2): p. 135-166.</w:t>
      </w:r>
    </w:p>
    <w:p w:rsidR="006C2F68" w:rsidRPr="006C2F68" w:rsidRDefault="006C2F68" w:rsidP="006C2F68">
      <w:pPr>
        <w:pStyle w:val="EndNoteBibliography"/>
        <w:spacing w:after="0"/>
        <w:ind w:left="720" w:hanging="720"/>
      </w:pPr>
      <w:r w:rsidRPr="006C2F68">
        <w:t>5.</w:t>
      </w:r>
      <w:r w:rsidRPr="006C2F68">
        <w:tab/>
        <w:t xml:space="preserve">Mateják, M., et al., </w:t>
      </w:r>
      <w:r w:rsidRPr="006C2F68">
        <w:rPr>
          <w:i/>
        </w:rPr>
        <w:t>Model ECMO oxygenátoru.</w:t>
      </w:r>
      <w:r w:rsidRPr="006C2F68">
        <w:t xml:space="preserve"> Medsoft, 2012: p. 205-2014.</w:t>
      </w:r>
    </w:p>
    <w:p w:rsidR="006C2F68" w:rsidRPr="006C2F68" w:rsidRDefault="006C2F68" w:rsidP="006C2F68">
      <w:pPr>
        <w:pStyle w:val="EndNoteBibliography"/>
        <w:spacing w:after="0"/>
        <w:ind w:left="720" w:hanging="720"/>
      </w:pPr>
      <w:r w:rsidRPr="006C2F68">
        <w:t>6.</w:t>
      </w:r>
      <w:r w:rsidRPr="006C2F68">
        <w:tab/>
        <w:t xml:space="preserve">Siggaard-Andersen, O. and M. Siggaard-Andersen, </w:t>
      </w:r>
      <w:r w:rsidRPr="006C2F68">
        <w:rPr>
          <w:i/>
        </w:rPr>
        <w:t>The oxygen status algorithm: a computer program for calculating and displaying pH and blood gas data.</w:t>
      </w:r>
      <w:r w:rsidRPr="006C2F68">
        <w:t xml:space="preserve"> Scandinavian Journal of Clinical &amp; Laboratory Investigation, 1990. </w:t>
      </w:r>
      <w:r w:rsidRPr="006C2F68">
        <w:rPr>
          <w:b/>
        </w:rPr>
        <w:t>50</w:t>
      </w:r>
      <w:r w:rsidRPr="006C2F68">
        <w:t>(S203): p. 29-45.</w:t>
      </w:r>
    </w:p>
    <w:p w:rsidR="006C2F68" w:rsidRPr="006C2F68" w:rsidRDefault="006C2F68" w:rsidP="006C2F68">
      <w:pPr>
        <w:pStyle w:val="EndNoteBibliography"/>
        <w:spacing w:after="0"/>
        <w:ind w:left="720" w:hanging="720"/>
      </w:pPr>
      <w:r w:rsidRPr="006C2F68">
        <w:t>7.</w:t>
      </w:r>
      <w:r w:rsidRPr="006C2F68">
        <w:tab/>
        <w:t xml:space="preserve">Mateják, M. and J. Kofránek, </w:t>
      </w:r>
      <w:r w:rsidRPr="006C2F68">
        <w:rPr>
          <w:i/>
        </w:rPr>
        <w:t>HumMod–Golem Edition–Rozsáhlý model fyziologických systémů.</w:t>
      </w:r>
      <w:r w:rsidRPr="006C2F68">
        <w:t xml:space="preserve"> Medsoft, 2011: p. 182-196.</w:t>
      </w:r>
    </w:p>
    <w:p w:rsidR="006C2F68" w:rsidRPr="006C2F68" w:rsidRDefault="006C2F68" w:rsidP="006C2F68">
      <w:pPr>
        <w:pStyle w:val="EndNoteBibliography"/>
        <w:spacing w:after="0"/>
        <w:ind w:left="720" w:hanging="720"/>
      </w:pPr>
      <w:r w:rsidRPr="006C2F68">
        <w:t>8.</w:t>
      </w:r>
      <w:r w:rsidRPr="006C2F68">
        <w:tab/>
        <w:t xml:space="preserve">Kulhánek, T., J. Kofránek, and M. Mateják, </w:t>
      </w:r>
      <w:r w:rsidRPr="006C2F68">
        <w:rPr>
          <w:i/>
        </w:rPr>
        <w:t>Modeling of short-term mechanism of arterial pressure control in the cardiovascular system: Object-oriented and acausal approach.</w:t>
      </w:r>
      <w:r w:rsidRPr="006C2F68">
        <w:t xml:space="preserve"> Computers in Biology and Medicine, 2014. </w:t>
      </w:r>
      <w:r w:rsidRPr="006C2F68">
        <w:rPr>
          <w:b/>
        </w:rPr>
        <w:t>54</w:t>
      </w:r>
      <w:r w:rsidRPr="006C2F68">
        <w:t>(0): p. 137-144.</w:t>
      </w:r>
    </w:p>
    <w:p w:rsidR="006C2F68" w:rsidRPr="006C2F68" w:rsidRDefault="006C2F68" w:rsidP="006C2F68">
      <w:pPr>
        <w:pStyle w:val="EndNoteBibliography"/>
        <w:spacing w:after="0"/>
        <w:ind w:left="720" w:hanging="720"/>
      </w:pPr>
      <w:r w:rsidRPr="006C2F68">
        <w:t>9.</w:t>
      </w:r>
      <w:r w:rsidRPr="006C2F68">
        <w:tab/>
        <w:t xml:space="preserve">Kulhánek, T., et al., </w:t>
      </w:r>
      <w:r w:rsidRPr="006C2F68">
        <w:rPr>
          <w:i/>
        </w:rPr>
        <w:t>Simple models of the cardiovascular system for educational and research purposes.</w:t>
      </w:r>
      <w:r w:rsidRPr="006C2F68">
        <w:t xml:space="preserve"> MEFANET Journal, 2014.</w:t>
      </w:r>
    </w:p>
    <w:p w:rsidR="006C2F68" w:rsidRPr="006C2F68" w:rsidRDefault="006C2F68" w:rsidP="006C2F68">
      <w:pPr>
        <w:pStyle w:val="EndNoteBibliography"/>
        <w:spacing w:after="0"/>
        <w:ind w:left="720" w:hanging="720"/>
      </w:pPr>
      <w:r w:rsidRPr="006C2F68">
        <w:lastRenderedPageBreak/>
        <w:t>10.</w:t>
      </w:r>
      <w:r w:rsidRPr="006C2F68">
        <w:tab/>
        <w:t xml:space="preserve">Mateják, M., T. Kulhánek, and S. Matoušek, </w:t>
      </w:r>
      <w:r w:rsidRPr="006C2F68">
        <w:rPr>
          <w:i/>
        </w:rPr>
        <w:t>Adair-based hemoglobin equilibrium with oxygen, carbon dioxide and hydrogen ion activity.</w:t>
      </w:r>
      <w:r w:rsidRPr="006C2F68">
        <w:t xml:space="preserve"> Scandinavian Journal of Clinical &amp; Laboratory Investigation, 2015: p. 1-8.</w:t>
      </w:r>
    </w:p>
    <w:p w:rsidR="006C2F68" w:rsidRPr="006C2F68" w:rsidRDefault="006C2F68" w:rsidP="006C2F68">
      <w:pPr>
        <w:pStyle w:val="EndNoteBibliography"/>
        <w:spacing w:after="0"/>
        <w:ind w:left="720" w:hanging="720"/>
      </w:pPr>
      <w:r w:rsidRPr="006C2F68">
        <w:t>11.</w:t>
      </w:r>
      <w:r w:rsidRPr="006C2F68">
        <w:tab/>
        <w:t xml:space="preserve">Donnan, F.G., </w:t>
      </w:r>
      <w:r w:rsidRPr="006C2F68">
        <w:rPr>
          <w:i/>
        </w:rPr>
        <w:t>Theorie der Membrangleichgewichte und Membranpotentiale bei Vorhandensein von nicht dialysierenden Elektrolyten. Ein Beitrag zur physikalisch-chemischen Physiologie.</w:t>
      </w:r>
      <w:r w:rsidRPr="006C2F68">
        <w:t xml:space="preserve"> Zeitschrift für Elektrochemie und angewandte physikalische Chemie, 1911. </w:t>
      </w:r>
      <w:r w:rsidRPr="006C2F68">
        <w:rPr>
          <w:b/>
        </w:rPr>
        <w:t>17</w:t>
      </w:r>
      <w:r w:rsidRPr="006C2F68">
        <w:t>(14): p. 572-581.</w:t>
      </w:r>
    </w:p>
    <w:p w:rsidR="006C2F68" w:rsidRPr="006C2F68" w:rsidRDefault="006C2F68" w:rsidP="006C2F68">
      <w:pPr>
        <w:pStyle w:val="EndNoteBibliography"/>
        <w:spacing w:after="0"/>
        <w:ind w:left="720" w:hanging="720"/>
      </w:pPr>
      <w:r w:rsidRPr="006C2F68">
        <w:t>12.</w:t>
      </w:r>
      <w:r w:rsidRPr="006C2F68">
        <w:tab/>
        <w:t xml:space="preserve">Monod, J., J. Wyman, and J.-P. Changeux, </w:t>
      </w:r>
      <w:r w:rsidRPr="006C2F68">
        <w:rPr>
          <w:i/>
        </w:rPr>
        <w:t>On the nature of allosteric transitions: a plausible model.</w:t>
      </w:r>
      <w:r w:rsidRPr="006C2F68">
        <w:t xml:space="preserve"> Journal of Molecular Biology, 1965. </w:t>
      </w:r>
      <w:r w:rsidRPr="006C2F68">
        <w:rPr>
          <w:b/>
        </w:rPr>
        <w:t>12</w:t>
      </w:r>
      <w:r w:rsidRPr="006C2F68">
        <w:t>(1): p. 88-118.</w:t>
      </w:r>
    </w:p>
    <w:p w:rsidR="006C2F68" w:rsidRPr="006C2F68" w:rsidRDefault="006C2F68" w:rsidP="006C2F68">
      <w:pPr>
        <w:pStyle w:val="EndNoteBibliography"/>
        <w:spacing w:after="0"/>
        <w:ind w:left="720" w:hanging="720"/>
      </w:pPr>
      <w:r w:rsidRPr="006C2F68">
        <w:t>13.</w:t>
      </w:r>
      <w:r w:rsidRPr="006C2F68">
        <w:tab/>
        <w:t xml:space="preserve">Carter, Y.M., et al., </w:t>
      </w:r>
      <w:r w:rsidRPr="006C2F68">
        <w:rPr>
          <w:i/>
        </w:rPr>
        <w:t>Diastolic properties, myocardial water content, and histologic condition of the rat left ventricle: effect of varied osmolarity of a coronary perfusate.</w:t>
      </w:r>
      <w:r w:rsidRPr="006C2F68">
        <w:t xml:space="preserve"> The Journal of heart and lung transplantation : the official publication of the International Society for Heart Transplantation, 1998. </w:t>
      </w:r>
      <w:r w:rsidRPr="006C2F68">
        <w:rPr>
          <w:b/>
        </w:rPr>
        <w:t>17</w:t>
      </w:r>
      <w:r w:rsidRPr="006C2F68">
        <w:t>(2): p. 140-149.</w:t>
      </w:r>
    </w:p>
    <w:p w:rsidR="006C2F68" w:rsidRPr="006C2F68" w:rsidRDefault="006C2F68" w:rsidP="006C2F68">
      <w:pPr>
        <w:pStyle w:val="EndNoteBibliography"/>
        <w:spacing w:after="0"/>
        <w:ind w:left="720" w:hanging="720"/>
      </w:pPr>
      <w:r w:rsidRPr="006C2F68">
        <w:t>14.</w:t>
      </w:r>
      <w:r w:rsidRPr="006C2F68">
        <w:tab/>
        <w:t xml:space="preserve">Gaasch, W.H., et al., </w:t>
      </w:r>
      <w:r w:rsidRPr="006C2F68">
        <w:rPr>
          <w:i/>
        </w:rPr>
        <w:t>Dynamic determinants of letf ventricular diastolic pressure-volume relations in man.</w:t>
      </w:r>
      <w:r w:rsidRPr="006C2F68">
        <w:t xml:space="preserve"> Circulation, 1975. </w:t>
      </w:r>
      <w:r w:rsidRPr="006C2F68">
        <w:rPr>
          <w:b/>
        </w:rPr>
        <w:t>51</w:t>
      </w:r>
      <w:r w:rsidRPr="006C2F68">
        <w:t>(2): p. 317-323.</w:t>
      </w:r>
    </w:p>
    <w:p w:rsidR="006C2F68" w:rsidRPr="006C2F68" w:rsidRDefault="006C2F68" w:rsidP="006C2F68">
      <w:pPr>
        <w:pStyle w:val="EndNoteBibliography"/>
        <w:spacing w:after="0"/>
        <w:ind w:left="720" w:hanging="720"/>
      </w:pPr>
      <w:r w:rsidRPr="006C2F68">
        <w:t>15.</w:t>
      </w:r>
      <w:r w:rsidRPr="006C2F68">
        <w:tab/>
        <w:t xml:space="preserve">NODA, T., et al., </w:t>
      </w:r>
      <w:r w:rsidRPr="006C2F68">
        <w:rPr>
          <w:i/>
        </w:rPr>
        <w:t>Curvilinearity of LV end-systolic pressure-volume and dP/dt,-end-diastolic volume relations.</w:t>
      </w:r>
      <w:r w:rsidRPr="006C2F68">
        <w:t xml:space="preserve"> 1993.</w:t>
      </w:r>
    </w:p>
    <w:p w:rsidR="006C2F68" w:rsidRPr="006C2F68" w:rsidRDefault="006C2F68" w:rsidP="006C2F68">
      <w:pPr>
        <w:pStyle w:val="EndNoteBibliography"/>
        <w:spacing w:after="0"/>
        <w:ind w:left="720" w:hanging="720"/>
      </w:pPr>
      <w:r w:rsidRPr="006C2F68">
        <w:t>16.</w:t>
      </w:r>
      <w:r w:rsidRPr="006C2F68">
        <w:tab/>
        <w:t xml:space="preserve">Sagawa, K., et al., </w:t>
      </w:r>
      <w:r w:rsidRPr="006C2F68">
        <w:rPr>
          <w:i/>
        </w:rPr>
        <w:t>Cardiac contraction and the pressure-volume relationship</w:t>
      </w:r>
      <w:r w:rsidRPr="006C2F68">
        <w:t>. Vol. 480. 1988: Oxford University Press New York.</w:t>
      </w:r>
    </w:p>
    <w:p w:rsidR="006C2F68" w:rsidRPr="006C2F68" w:rsidRDefault="006C2F68" w:rsidP="006C2F68">
      <w:pPr>
        <w:pStyle w:val="EndNoteBibliography"/>
        <w:spacing w:after="0"/>
        <w:ind w:left="720" w:hanging="720"/>
      </w:pPr>
      <w:r w:rsidRPr="006C2F68">
        <w:t>17.</w:t>
      </w:r>
      <w:r w:rsidRPr="006C2F68">
        <w:tab/>
        <w:t xml:space="preserve">Guyton, A.C. and K. Sagawa, </w:t>
      </w:r>
      <w:r w:rsidRPr="006C2F68">
        <w:rPr>
          <w:i/>
        </w:rPr>
        <w:t>Compensations of cardiac output and other circulatory functions in areflex dogs with large AV fistulas.</w:t>
      </w:r>
      <w:r w:rsidRPr="006C2F68">
        <w:t xml:space="preserve"> The American journal of physiology, 1961. </w:t>
      </w:r>
      <w:r w:rsidRPr="006C2F68">
        <w:rPr>
          <w:b/>
        </w:rPr>
        <w:t>200</w:t>
      </w:r>
      <w:r w:rsidRPr="006C2F68">
        <w:t>: p. 1157.</w:t>
      </w:r>
    </w:p>
    <w:p w:rsidR="006C2F68" w:rsidRPr="006C2F68" w:rsidRDefault="006C2F68" w:rsidP="006C2F68">
      <w:pPr>
        <w:pStyle w:val="EndNoteBibliography"/>
        <w:spacing w:after="0"/>
        <w:ind w:left="720" w:hanging="720"/>
      </w:pPr>
      <w:r w:rsidRPr="006C2F68">
        <w:t>18.</w:t>
      </w:r>
      <w:r w:rsidRPr="006C2F68">
        <w:tab/>
        <w:t xml:space="preserve">SUGA, H. and K. SAGAWA, </w:t>
      </w:r>
      <w:r w:rsidRPr="006C2F68">
        <w:rPr>
          <w:i/>
        </w:rPr>
        <w:t>Instantaneous Pressure-Volume Relationships and Their Ratio in the Excised, Supported Canine Left Ventricle.</w:t>
      </w:r>
      <w:r w:rsidRPr="006C2F68">
        <w:t xml:space="preserve"> Circulation Research, 1974. </w:t>
      </w:r>
      <w:r w:rsidRPr="006C2F68">
        <w:rPr>
          <w:b/>
        </w:rPr>
        <w:t>35</w:t>
      </w:r>
      <w:r w:rsidRPr="006C2F68">
        <w:t>(1): p. 117-126.</w:t>
      </w:r>
    </w:p>
    <w:p w:rsidR="006C2F68" w:rsidRPr="006C2F68" w:rsidRDefault="006C2F68" w:rsidP="006C2F68">
      <w:pPr>
        <w:pStyle w:val="EndNoteBibliography"/>
        <w:spacing w:after="0"/>
        <w:ind w:left="720" w:hanging="720"/>
      </w:pPr>
      <w:r w:rsidRPr="006C2F68">
        <w:t>19.</w:t>
      </w:r>
      <w:r w:rsidRPr="006C2F68">
        <w:tab/>
        <w:t xml:space="preserve">Little, W.C. and C.P. Cheng, </w:t>
      </w:r>
      <w:r w:rsidRPr="006C2F68">
        <w:rPr>
          <w:i/>
        </w:rPr>
        <w:t>Effect of exercise on left ventricular-arterial coupling assessed in the pressure-volume plane.</w:t>
      </w:r>
      <w:r w:rsidRPr="006C2F68">
        <w:t xml:space="preserve"> AMERICAN JOURNAL OF PHYSIOLOGY, 1993. </w:t>
      </w:r>
      <w:r w:rsidRPr="006C2F68">
        <w:rPr>
          <w:b/>
        </w:rPr>
        <w:t>264</w:t>
      </w:r>
      <w:r w:rsidRPr="006C2F68">
        <w:t>: p. H1629-H1629.</w:t>
      </w:r>
    </w:p>
    <w:p w:rsidR="006C2F68" w:rsidRPr="006C2F68" w:rsidRDefault="006C2F68" w:rsidP="006C2F68">
      <w:pPr>
        <w:pStyle w:val="EndNoteBibliography"/>
        <w:spacing w:after="0"/>
        <w:ind w:left="720" w:hanging="720"/>
      </w:pPr>
      <w:r w:rsidRPr="006C2F68">
        <w:t>20.</w:t>
      </w:r>
      <w:r w:rsidRPr="006C2F68">
        <w:tab/>
        <w:t xml:space="preserve">ROSS, J., J.W. LINHART, and E. BRAUNWALD, </w:t>
      </w:r>
      <w:r w:rsidRPr="006C2F68">
        <w:rPr>
          <w:i/>
        </w:rPr>
        <w:t>Effects of Changing Heart Rate in Man by Electrical Stimulation of the Right Atrium: Studies at Rest, during Exercise, and with Isoproterenol.</w:t>
      </w:r>
      <w:r w:rsidRPr="006C2F68">
        <w:t xml:space="preserve"> Circulation, 1965. </w:t>
      </w:r>
      <w:r w:rsidRPr="006C2F68">
        <w:rPr>
          <w:b/>
        </w:rPr>
        <w:t>32</w:t>
      </w:r>
      <w:r w:rsidRPr="006C2F68">
        <w:t>(4): p. 549-558.</w:t>
      </w:r>
    </w:p>
    <w:p w:rsidR="006C2F68" w:rsidRPr="006C2F68" w:rsidRDefault="006C2F68" w:rsidP="006C2F68">
      <w:pPr>
        <w:pStyle w:val="EndNoteBibliography"/>
        <w:spacing w:after="0"/>
        <w:ind w:left="720" w:hanging="720"/>
      </w:pPr>
      <w:r w:rsidRPr="006C2F68">
        <w:t>21.</w:t>
      </w:r>
      <w:r w:rsidRPr="006C2F68">
        <w:tab/>
        <w:t xml:space="preserve">Sugimoto, T., K. Sagawa, and A. Guyton, </w:t>
      </w:r>
      <w:r w:rsidRPr="006C2F68">
        <w:rPr>
          <w:i/>
        </w:rPr>
        <w:t>Effect of tachycardia on cardiac output during normal and increased venous return</w:t>
      </w:r>
      <w:r w:rsidRPr="006C2F68">
        <w:t>. Vol. 211. 1966. 288-292.</w:t>
      </w:r>
    </w:p>
    <w:p w:rsidR="006C2F68" w:rsidRPr="006C2F68" w:rsidRDefault="006C2F68" w:rsidP="006C2F68">
      <w:pPr>
        <w:pStyle w:val="EndNoteBibliography"/>
        <w:spacing w:after="0"/>
        <w:ind w:left="720" w:hanging="720"/>
      </w:pPr>
      <w:r w:rsidRPr="006C2F68">
        <w:t>22.</w:t>
      </w:r>
      <w:r w:rsidRPr="006C2F68">
        <w:tab/>
        <w:t xml:space="preserve">Yambe, T., et al., </w:t>
      </w:r>
      <w:r w:rsidRPr="006C2F68">
        <w:rPr>
          <w:i/>
        </w:rPr>
        <w:t>Brachio-ankle pulse wave velocity and cardio-ankle vascular index (CAVI).</w:t>
      </w:r>
      <w:r w:rsidRPr="006C2F68">
        <w:t xml:space="preserve"> Biomedicine &amp; Pharmacotherapy, 2004. </w:t>
      </w:r>
      <w:r w:rsidRPr="006C2F68">
        <w:rPr>
          <w:b/>
        </w:rPr>
        <w:t>58, Supplement 1</w:t>
      </w:r>
      <w:r w:rsidRPr="006C2F68">
        <w:t>(0): p. S95-S98.</w:t>
      </w:r>
    </w:p>
    <w:p w:rsidR="006C2F68" w:rsidRPr="006C2F68" w:rsidRDefault="006C2F68" w:rsidP="006C2F68">
      <w:pPr>
        <w:pStyle w:val="EndNoteBibliography"/>
        <w:spacing w:after="0"/>
        <w:ind w:left="720" w:hanging="720"/>
      </w:pPr>
      <w:r w:rsidRPr="006C2F68">
        <w:t>23.</w:t>
      </w:r>
      <w:r w:rsidRPr="006C2F68">
        <w:tab/>
        <w:t xml:space="preserve">Follansbee, P.S. and C. Frantz, </w:t>
      </w:r>
      <w:r w:rsidRPr="006C2F68">
        <w:rPr>
          <w:i/>
        </w:rPr>
        <w:t>Wave Propagation in the Split Hopkinson Pressure Bar.</w:t>
      </w:r>
      <w:r w:rsidRPr="006C2F68">
        <w:t xml:space="preserve"> Journal of Engineering Materials and Technology, 1983. </w:t>
      </w:r>
      <w:r w:rsidRPr="006C2F68">
        <w:rPr>
          <w:b/>
        </w:rPr>
        <w:t>105</w:t>
      </w:r>
      <w:r w:rsidRPr="006C2F68">
        <w:t>(1): p. 61-66.</w:t>
      </w:r>
    </w:p>
    <w:p w:rsidR="006C2F68" w:rsidRPr="006C2F68" w:rsidRDefault="006C2F68" w:rsidP="006C2F68">
      <w:pPr>
        <w:pStyle w:val="EndNoteBibliography"/>
        <w:spacing w:after="0"/>
        <w:ind w:left="720" w:hanging="720"/>
      </w:pPr>
      <w:r w:rsidRPr="006C2F68">
        <w:t>24.</w:t>
      </w:r>
      <w:r w:rsidRPr="006C2F68">
        <w:tab/>
        <w:t xml:space="preserve">Archer, S. and E. Michelakis, </w:t>
      </w:r>
      <w:r w:rsidRPr="006C2F68">
        <w:rPr>
          <w:i/>
        </w:rPr>
        <w:t>The Mechanism(s) of Hypoxic Pulmonary Vasoconstriction: Potassium Channels, Redox O2 Sensors, and Controversies</w:t>
      </w:r>
      <w:r w:rsidRPr="006C2F68">
        <w:t>. Vol. 17. 2002. 131-137.</w:t>
      </w:r>
    </w:p>
    <w:p w:rsidR="006C2F68" w:rsidRPr="006C2F68" w:rsidRDefault="006C2F68" w:rsidP="006C2F68">
      <w:pPr>
        <w:pStyle w:val="EndNoteBibliography"/>
        <w:spacing w:after="0"/>
        <w:ind w:left="720" w:hanging="720"/>
      </w:pPr>
      <w:r w:rsidRPr="006C2F68">
        <w:t>25.</w:t>
      </w:r>
      <w:r w:rsidRPr="006C2F68">
        <w:tab/>
        <w:t xml:space="preserve">Roach, M.R. and A.C. Burton, </w:t>
      </w:r>
      <w:r w:rsidRPr="006C2F68">
        <w:rPr>
          <w:i/>
        </w:rPr>
        <w:t>THE REASON FOR THE SHAPE OF THE DISTENSIBILITY CURVES OF ARTERIES.</w:t>
      </w:r>
      <w:r w:rsidRPr="006C2F68">
        <w:t xml:space="preserve"> Canadian Journal of Biochemistry and Physiology, 1957. </w:t>
      </w:r>
      <w:r w:rsidRPr="006C2F68">
        <w:rPr>
          <w:b/>
        </w:rPr>
        <w:t>35</w:t>
      </w:r>
      <w:r w:rsidRPr="006C2F68">
        <w:t>(8): p. 681-690.</w:t>
      </w:r>
    </w:p>
    <w:p w:rsidR="006C2F68" w:rsidRPr="006C2F68" w:rsidRDefault="006C2F68" w:rsidP="006C2F68">
      <w:pPr>
        <w:pStyle w:val="EndNoteBibliography"/>
        <w:spacing w:after="0"/>
        <w:ind w:left="720" w:hanging="720"/>
      </w:pPr>
      <w:r w:rsidRPr="006C2F68">
        <w:t>26.</w:t>
      </w:r>
      <w:r w:rsidRPr="006C2F68">
        <w:tab/>
        <w:t xml:space="preserve">Bevegärd, S. and A. Lodin, </w:t>
      </w:r>
      <w:r w:rsidRPr="006C2F68">
        <w:rPr>
          <w:i/>
        </w:rPr>
        <w:t>Postural Circulatory Changes at Rest and during Exercise in five Patients with Congenital Absence of Valves in the Deep Veins of the Legs.</w:t>
      </w:r>
      <w:r w:rsidRPr="006C2F68">
        <w:t xml:space="preserve"> Acta Medica Scandinavica, 1962. </w:t>
      </w:r>
      <w:r w:rsidRPr="006C2F68">
        <w:rPr>
          <w:b/>
        </w:rPr>
        <w:t>172</w:t>
      </w:r>
      <w:r w:rsidRPr="006C2F68">
        <w:t>(1): p. 21-29.</w:t>
      </w:r>
    </w:p>
    <w:p w:rsidR="006C2F68" w:rsidRPr="006C2F68" w:rsidRDefault="006C2F68" w:rsidP="006C2F68">
      <w:pPr>
        <w:pStyle w:val="EndNoteBibliography"/>
        <w:spacing w:after="0"/>
        <w:ind w:left="720" w:hanging="720"/>
      </w:pPr>
      <w:r w:rsidRPr="006C2F68">
        <w:t>27.</w:t>
      </w:r>
      <w:r w:rsidRPr="006C2F68">
        <w:tab/>
        <w:t xml:space="preserve">Bock, A.V., D.B. Dill, and H.T. Edwards, </w:t>
      </w:r>
      <w:r w:rsidRPr="006C2F68">
        <w:rPr>
          <w:i/>
        </w:rPr>
        <w:t>ON THE RELATION OF CHANGES IN BLOOD VELOCITY AND VOLUME FLOW OF BLOOD TO CHANGE OF POSTURE.</w:t>
      </w:r>
      <w:r w:rsidRPr="006C2F68">
        <w:t xml:space="preserve"> The Journal of Clinical Investigation, 1930. </w:t>
      </w:r>
      <w:r w:rsidRPr="006C2F68">
        <w:rPr>
          <w:b/>
        </w:rPr>
        <w:t>8</w:t>
      </w:r>
      <w:r w:rsidRPr="006C2F68">
        <w:t>(4): p. 533-544.</w:t>
      </w:r>
    </w:p>
    <w:p w:rsidR="006C2F68" w:rsidRPr="006C2F68" w:rsidRDefault="006C2F68" w:rsidP="006C2F68">
      <w:pPr>
        <w:pStyle w:val="EndNoteBibliography"/>
        <w:spacing w:after="0"/>
        <w:ind w:left="720" w:hanging="720"/>
      </w:pPr>
      <w:r w:rsidRPr="006C2F68">
        <w:lastRenderedPageBreak/>
        <w:t>28.</w:t>
      </w:r>
      <w:r w:rsidRPr="006C2F68">
        <w:tab/>
        <w:t xml:space="preserve">Henry, J.P. and O.H. Gauer, </w:t>
      </w:r>
      <w:r w:rsidRPr="006C2F68">
        <w:rPr>
          <w:i/>
        </w:rPr>
        <w:t>THE INFLUENCE OF TEMPERATURE UPON VENOUS PRESSURE IN THE FOOT.</w:t>
      </w:r>
      <w:r w:rsidRPr="006C2F68">
        <w:t xml:space="preserve"> The Journal of Clinical Investigation, 1950. </w:t>
      </w:r>
      <w:r w:rsidRPr="006C2F68">
        <w:rPr>
          <w:b/>
        </w:rPr>
        <w:t>29</w:t>
      </w:r>
      <w:r w:rsidRPr="006C2F68">
        <w:t>(7): p. 855-861.</w:t>
      </w:r>
    </w:p>
    <w:p w:rsidR="006C2F68" w:rsidRPr="006C2F68" w:rsidRDefault="006C2F68" w:rsidP="006C2F68">
      <w:pPr>
        <w:pStyle w:val="EndNoteBibliography"/>
        <w:spacing w:after="0"/>
        <w:ind w:left="720" w:hanging="720"/>
      </w:pPr>
      <w:r w:rsidRPr="006C2F68">
        <w:t>29.</w:t>
      </w:r>
      <w:r w:rsidRPr="006C2F68">
        <w:tab/>
        <w:t xml:space="preserve">Mayerson, H.S., H.M. Sweeney, and L.A. Toth, </w:t>
      </w:r>
      <w:r w:rsidRPr="006C2F68">
        <w:rPr>
          <w:i/>
        </w:rPr>
        <w:t>THE INFLUENCE OF POSTURE ON CIRCULATION TIME</w:t>
      </w:r>
      <w:r w:rsidRPr="006C2F68">
        <w:t>. Vol. 125. 1939. 481-485.</w:t>
      </w:r>
    </w:p>
    <w:p w:rsidR="006C2F68" w:rsidRPr="006C2F68" w:rsidRDefault="006C2F68" w:rsidP="006C2F68">
      <w:pPr>
        <w:pStyle w:val="EndNoteBibliography"/>
        <w:spacing w:after="0"/>
        <w:ind w:left="720" w:hanging="720"/>
      </w:pPr>
      <w:r w:rsidRPr="006C2F68">
        <w:t>30.</w:t>
      </w:r>
      <w:r w:rsidRPr="006C2F68">
        <w:tab/>
        <w:t xml:space="preserve">OCHSNER, A., R. COLP, and G.E. BURCH, </w:t>
      </w:r>
      <w:r w:rsidRPr="006C2F68">
        <w:rPr>
          <w:i/>
        </w:rPr>
        <w:t>Normal Blood Pressure in the Superficial Venous System of Man at Rest in the Supine Position.</w:t>
      </w:r>
      <w:r w:rsidRPr="006C2F68">
        <w:t xml:space="preserve"> Circulation, 1951. </w:t>
      </w:r>
      <w:r w:rsidRPr="006C2F68">
        <w:rPr>
          <w:b/>
        </w:rPr>
        <w:t>3</w:t>
      </w:r>
      <w:r w:rsidRPr="006C2F68">
        <w:t>(5): p. 674-680.</w:t>
      </w:r>
    </w:p>
    <w:p w:rsidR="006C2F68" w:rsidRPr="006C2F68" w:rsidRDefault="006C2F68" w:rsidP="006C2F68">
      <w:pPr>
        <w:pStyle w:val="EndNoteBibliography"/>
        <w:spacing w:after="0"/>
        <w:ind w:left="720" w:hanging="720"/>
      </w:pPr>
      <w:r w:rsidRPr="006C2F68">
        <w:t>31.</w:t>
      </w:r>
      <w:r w:rsidRPr="006C2F68">
        <w:tab/>
        <w:t xml:space="preserve">Pollack, A.A. and E.H. Wood, </w:t>
      </w:r>
      <w:r w:rsidRPr="006C2F68">
        <w:rPr>
          <w:i/>
        </w:rPr>
        <w:t>Venous Pressure in the Saphenous Vein at the Ankle in Man during Exercise and Changes in Posture</w:t>
      </w:r>
      <w:r w:rsidRPr="006C2F68">
        <w:t>. Vol. 1. 1949. 649-662.</w:t>
      </w:r>
    </w:p>
    <w:p w:rsidR="006C2F68" w:rsidRPr="006C2F68" w:rsidRDefault="006C2F68" w:rsidP="006C2F68">
      <w:pPr>
        <w:pStyle w:val="EndNoteBibliography"/>
        <w:spacing w:after="0"/>
        <w:ind w:left="720" w:hanging="720"/>
      </w:pPr>
      <w:r w:rsidRPr="006C2F68">
        <w:t>32.</w:t>
      </w:r>
      <w:r w:rsidRPr="006C2F68">
        <w:tab/>
        <w:t xml:space="preserve">Thompson, W.O., P.K. Thompson, and M.E. Dailey, </w:t>
      </w:r>
      <w:r w:rsidRPr="006C2F68">
        <w:rPr>
          <w:i/>
        </w:rPr>
        <w:t>THE EFFECT OF POSTURE UPON THE COMPOSITION AND VOLUME OF THE BLOOD IN MAN 1.</w:t>
      </w:r>
      <w:r w:rsidRPr="006C2F68">
        <w:t xml:space="preserve"> The Journal of Clinical Investigation, 1928. </w:t>
      </w:r>
      <w:r w:rsidRPr="006C2F68">
        <w:rPr>
          <w:b/>
        </w:rPr>
        <w:t>5</w:t>
      </w:r>
      <w:r w:rsidRPr="006C2F68">
        <w:t>(4): p. 573-604.</w:t>
      </w:r>
    </w:p>
    <w:p w:rsidR="006C2F68" w:rsidRPr="006C2F68" w:rsidRDefault="006C2F68" w:rsidP="006C2F68">
      <w:pPr>
        <w:pStyle w:val="EndNoteBibliography"/>
        <w:spacing w:after="0"/>
        <w:ind w:left="720" w:hanging="720"/>
      </w:pPr>
      <w:r w:rsidRPr="006C2F68">
        <w:t>33.</w:t>
      </w:r>
      <w:r w:rsidRPr="006C2F68">
        <w:tab/>
        <w:t xml:space="preserve">Armstrong, R., C. Vandenakker, and M. Laughlin, </w:t>
      </w:r>
      <w:r w:rsidRPr="006C2F68">
        <w:rPr>
          <w:i/>
        </w:rPr>
        <w:t>Muscle blood flow patterns during exercise in partially curarized rats.</w:t>
      </w:r>
      <w:r w:rsidRPr="006C2F68">
        <w:t xml:space="preserve"> Journal of Applied Physiology, 1985. </w:t>
      </w:r>
      <w:r w:rsidRPr="006C2F68">
        <w:rPr>
          <w:b/>
        </w:rPr>
        <w:t>58</w:t>
      </w:r>
      <w:r w:rsidRPr="006C2F68">
        <w:t>: p. 698-701.</w:t>
      </w:r>
    </w:p>
    <w:p w:rsidR="006C2F68" w:rsidRPr="006C2F68" w:rsidRDefault="006C2F68" w:rsidP="006C2F68">
      <w:pPr>
        <w:pStyle w:val="EndNoteBibliography"/>
        <w:spacing w:after="0"/>
        <w:ind w:left="720" w:hanging="720"/>
      </w:pPr>
      <w:r w:rsidRPr="006C2F68">
        <w:t>34.</w:t>
      </w:r>
      <w:r w:rsidRPr="006C2F68">
        <w:tab/>
        <w:t xml:space="preserve">LAUGHLIN, M.H., </w:t>
      </w:r>
      <w:r w:rsidRPr="006C2F68">
        <w:rPr>
          <w:i/>
        </w:rPr>
        <w:t>Skeletal muscle blood flow capacity: role of muscle pump in exercise hyperemia.</w:t>
      </w:r>
      <w:r w:rsidRPr="006C2F68">
        <w:t xml:space="preserve"> Am J Physiol, 1987. </w:t>
      </w:r>
      <w:r w:rsidRPr="006C2F68">
        <w:rPr>
          <w:b/>
        </w:rPr>
        <w:t>253</w:t>
      </w:r>
      <w:r w:rsidRPr="006C2F68">
        <w:t>: p. 1004.</w:t>
      </w:r>
    </w:p>
    <w:p w:rsidR="006C2F68" w:rsidRPr="006C2F68" w:rsidRDefault="006C2F68" w:rsidP="006C2F68">
      <w:pPr>
        <w:pStyle w:val="EndNoteBibliography"/>
        <w:spacing w:after="0"/>
        <w:ind w:left="720" w:hanging="720"/>
      </w:pPr>
      <w:r w:rsidRPr="006C2F68">
        <w:t>35.</w:t>
      </w:r>
      <w:r w:rsidRPr="006C2F68">
        <w:tab/>
        <w:t xml:space="preserve">Laughlin, M.H. and R. Armstrong, </w:t>
      </w:r>
      <w:r w:rsidRPr="006C2F68">
        <w:rPr>
          <w:i/>
        </w:rPr>
        <w:t>Rat muscle blood flows as a function of time during prolonged slow treadmill exercise.</w:t>
      </w:r>
      <w:r w:rsidRPr="006C2F68">
        <w:t xml:space="preserve"> Am J Physiol Heart Circ Physiol, 1983. </w:t>
      </w:r>
      <w:r w:rsidRPr="006C2F68">
        <w:rPr>
          <w:b/>
        </w:rPr>
        <w:t>244</w:t>
      </w:r>
      <w:r w:rsidRPr="006C2F68">
        <w:t>: p. H814-H824.</w:t>
      </w:r>
    </w:p>
    <w:p w:rsidR="006C2F68" w:rsidRPr="006C2F68" w:rsidRDefault="006C2F68" w:rsidP="006C2F68">
      <w:pPr>
        <w:pStyle w:val="EndNoteBibliography"/>
        <w:spacing w:after="0"/>
        <w:ind w:left="720" w:hanging="720"/>
      </w:pPr>
      <w:r w:rsidRPr="006C2F68">
        <w:t>36.</w:t>
      </w:r>
      <w:r w:rsidRPr="006C2F68">
        <w:tab/>
        <w:t xml:space="preserve">ECHT, M., et al., </w:t>
      </w:r>
      <w:r w:rsidRPr="006C2F68">
        <w:rPr>
          <w:i/>
        </w:rPr>
        <w:t>Effective Compliance of the Total Vascular Bed and the Intrathoracic Compartment Derived from Changes in Central Venous Pressure Induced by Volume Changes in Man.</w:t>
      </w:r>
      <w:r w:rsidRPr="006C2F68">
        <w:t xml:space="preserve"> Circulation Research, 1974. </w:t>
      </w:r>
      <w:r w:rsidRPr="006C2F68">
        <w:rPr>
          <w:b/>
        </w:rPr>
        <w:t>34</w:t>
      </w:r>
      <w:r w:rsidRPr="006C2F68">
        <w:t>(1): p. 61-68.</w:t>
      </w:r>
    </w:p>
    <w:p w:rsidR="006C2F68" w:rsidRPr="006C2F68" w:rsidRDefault="006C2F68" w:rsidP="006C2F68">
      <w:pPr>
        <w:pStyle w:val="EndNoteBibliography"/>
        <w:spacing w:after="0"/>
        <w:ind w:left="720" w:hanging="720"/>
      </w:pPr>
      <w:r w:rsidRPr="006C2F68">
        <w:t>37.</w:t>
      </w:r>
      <w:r w:rsidRPr="006C2F68">
        <w:tab/>
        <w:t xml:space="preserve">GAUER, O.H., J.P. HENRY, and H.O. SIEKER, </w:t>
      </w:r>
      <w:r w:rsidRPr="006C2F68">
        <w:rPr>
          <w:i/>
        </w:rPr>
        <w:t>Changes in Central Venous Pressure after Moderate Hemorrhage and Transfusion in Man.</w:t>
      </w:r>
      <w:r w:rsidRPr="006C2F68">
        <w:t xml:space="preserve"> Circulation Research, 1956. </w:t>
      </w:r>
      <w:r w:rsidRPr="006C2F68">
        <w:rPr>
          <w:b/>
        </w:rPr>
        <w:t>4</w:t>
      </w:r>
      <w:r w:rsidRPr="006C2F68">
        <w:t>(1): p. 79-84.</w:t>
      </w:r>
    </w:p>
    <w:p w:rsidR="006C2F68" w:rsidRPr="006C2F68" w:rsidRDefault="006C2F68" w:rsidP="006C2F68">
      <w:pPr>
        <w:pStyle w:val="EndNoteBibliography"/>
        <w:spacing w:after="0"/>
        <w:ind w:left="720" w:hanging="720"/>
      </w:pPr>
      <w:r w:rsidRPr="006C2F68">
        <w:t>38.</w:t>
      </w:r>
      <w:r w:rsidRPr="006C2F68">
        <w:tab/>
        <w:t xml:space="preserve">Shigemi, K., M.J. Brunner, and A.A. Shoukas, </w:t>
      </w:r>
      <w:r w:rsidRPr="006C2F68">
        <w:rPr>
          <w:i/>
        </w:rPr>
        <w:t>-and -Adrenergic mechanisms in the control of vascular capacitance by the carotid sinus baroreflex system.</w:t>
      </w:r>
      <w:r w:rsidRPr="006C2F68">
        <w:t xml:space="preserve"> AMERICAN JOURNAL OF PHYSIOLOGY, 1994. </w:t>
      </w:r>
      <w:r w:rsidRPr="006C2F68">
        <w:rPr>
          <w:b/>
        </w:rPr>
        <w:t>267</w:t>
      </w:r>
      <w:r w:rsidRPr="006C2F68">
        <w:t>: p. H201-H201.</w:t>
      </w:r>
    </w:p>
    <w:p w:rsidR="006C2F68" w:rsidRPr="006C2F68" w:rsidRDefault="006C2F68" w:rsidP="006C2F68">
      <w:pPr>
        <w:pStyle w:val="EndNoteBibliography"/>
        <w:spacing w:after="0"/>
        <w:ind w:left="720" w:hanging="720"/>
      </w:pPr>
      <w:r w:rsidRPr="006C2F68">
        <w:t>39.</w:t>
      </w:r>
      <w:r w:rsidRPr="006C2F68">
        <w:tab/>
        <w:t xml:space="preserve">Bradley, S.E., et al., </w:t>
      </w:r>
      <w:r w:rsidRPr="006C2F68">
        <w:rPr>
          <w:i/>
        </w:rPr>
        <w:t>The circulating splanchnic blood volume in dog and man.</w:t>
      </w:r>
      <w:r w:rsidRPr="006C2F68">
        <w:t xml:space="preserve"> Trans Assoc Am Physicians, 1953. </w:t>
      </w:r>
      <w:r w:rsidRPr="006C2F68">
        <w:rPr>
          <w:b/>
        </w:rPr>
        <w:t>66</w:t>
      </w:r>
      <w:r w:rsidRPr="006C2F68">
        <w:t>: p. 294-302.</w:t>
      </w:r>
    </w:p>
    <w:p w:rsidR="006C2F68" w:rsidRPr="006C2F68" w:rsidRDefault="006C2F68" w:rsidP="006C2F68">
      <w:pPr>
        <w:pStyle w:val="EndNoteBibliography"/>
        <w:spacing w:after="0"/>
        <w:ind w:left="720" w:hanging="720"/>
      </w:pPr>
      <w:r w:rsidRPr="006C2F68">
        <w:t>40.</w:t>
      </w:r>
      <w:r w:rsidRPr="006C2F68">
        <w:tab/>
        <w:t xml:space="preserve">BRADLEY, S.E., F.J. INGELFINGER, and G.P. BRADLEY, </w:t>
      </w:r>
      <w:r w:rsidRPr="006C2F68">
        <w:rPr>
          <w:i/>
        </w:rPr>
        <w:t>Hepatic Circulation in Cirrhosis of the Liver.</w:t>
      </w:r>
      <w:r w:rsidRPr="006C2F68">
        <w:t xml:space="preserve"> Circulation, 1952. </w:t>
      </w:r>
      <w:r w:rsidRPr="006C2F68">
        <w:rPr>
          <w:b/>
        </w:rPr>
        <w:t>5</w:t>
      </w:r>
      <w:r w:rsidRPr="006C2F68">
        <w:t>(3): p. 419-429.</w:t>
      </w:r>
    </w:p>
    <w:p w:rsidR="006C2F68" w:rsidRPr="006C2F68" w:rsidRDefault="006C2F68" w:rsidP="006C2F68">
      <w:pPr>
        <w:pStyle w:val="EndNoteBibliography"/>
        <w:spacing w:after="0"/>
        <w:ind w:left="720" w:hanging="720"/>
      </w:pPr>
      <w:r w:rsidRPr="006C2F68">
        <w:t>41.</w:t>
      </w:r>
      <w:r w:rsidRPr="006C2F68">
        <w:tab/>
        <w:t xml:space="preserve">Greenway, C. and G. Oshiro, </w:t>
      </w:r>
      <w:r w:rsidRPr="006C2F68">
        <w:rPr>
          <w:i/>
        </w:rPr>
        <w:t>Effects of histamine on hepatic volume (outflow block) in anaesthetized dogs.</w:t>
      </w:r>
      <w:r w:rsidRPr="006C2F68">
        <w:t xml:space="preserve"> British journal of pharmacology, 1973. </w:t>
      </w:r>
      <w:r w:rsidRPr="006C2F68">
        <w:rPr>
          <w:b/>
        </w:rPr>
        <w:t>47</w:t>
      </w:r>
      <w:r w:rsidRPr="006C2F68">
        <w:t>(2): p. 282-290.</w:t>
      </w:r>
    </w:p>
    <w:p w:rsidR="006C2F68" w:rsidRPr="006C2F68" w:rsidRDefault="006C2F68" w:rsidP="006C2F68">
      <w:pPr>
        <w:pStyle w:val="EndNoteBibliography"/>
        <w:spacing w:after="0"/>
        <w:ind w:left="720" w:hanging="720"/>
      </w:pPr>
      <w:r w:rsidRPr="006C2F68">
        <w:t>42.</w:t>
      </w:r>
      <w:r w:rsidRPr="006C2F68">
        <w:tab/>
        <w:t xml:space="preserve">Greenway, C.V., K.L. Seaman, and I.R. Innes, </w:t>
      </w:r>
      <w:r w:rsidRPr="006C2F68">
        <w:rPr>
          <w:i/>
        </w:rPr>
        <w:t>Norepinephrine on venous compliance and unstressed volume in cat liver</w:t>
      </w:r>
      <w:r w:rsidRPr="006C2F68">
        <w:t>. Vol. 248. 1985. H468-H476.</w:t>
      </w:r>
    </w:p>
    <w:p w:rsidR="006C2F68" w:rsidRPr="006C2F68" w:rsidRDefault="006C2F68" w:rsidP="006C2F68">
      <w:pPr>
        <w:pStyle w:val="EndNoteBibliography"/>
        <w:spacing w:after="0"/>
        <w:ind w:left="720" w:hanging="720"/>
      </w:pPr>
      <w:r w:rsidRPr="006C2F68">
        <w:t>43.</w:t>
      </w:r>
      <w:r w:rsidRPr="006C2F68">
        <w:tab/>
        <w:t xml:space="preserve">Lautt, W.W., C.V. Greenway, and D.J. Legare, </w:t>
      </w:r>
      <w:r w:rsidRPr="006C2F68">
        <w:rPr>
          <w:i/>
        </w:rPr>
        <w:t>Effect of hepatic nerves, norepinephrine, angiotensin, and elevated central venous pressure on postsinusoidal resistance sites and intrahepatic pressures in cats.</w:t>
      </w:r>
      <w:r w:rsidRPr="006C2F68">
        <w:t xml:space="preserve"> Microvascular Research, 1987. </w:t>
      </w:r>
      <w:r w:rsidRPr="006C2F68">
        <w:rPr>
          <w:b/>
        </w:rPr>
        <w:t>33</w:t>
      </w:r>
      <w:r w:rsidRPr="006C2F68">
        <w:t>(1): p. 50-61.</w:t>
      </w:r>
    </w:p>
    <w:p w:rsidR="006C2F68" w:rsidRPr="006C2F68" w:rsidRDefault="006C2F68" w:rsidP="006C2F68">
      <w:pPr>
        <w:pStyle w:val="EndNoteBibliography"/>
        <w:spacing w:after="0"/>
        <w:ind w:left="720" w:hanging="720"/>
      </w:pPr>
      <w:r w:rsidRPr="006C2F68">
        <w:t>44.</w:t>
      </w:r>
      <w:r w:rsidRPr="006C2F68">
        <w:tab/>
        <w:t xml:space="preserve">Greenway, C.V. and G.E. Lister, </w:t>
      </w:r>
      <w:r w:rsidRPr="006C2F68">
        <w:rPr>
          <w:i/>
        </w:rPr>
        <w:t>Capacitance effects and blood reservoir function in the splanchnic vascular bed during non-hypotensive haemorrhage and blood volume expansion in anaesthetized cats.</w:t>
      </w:r>
      <w:r w:rsidRPr="006C2F68">
        <w:t xml:space="preserve"> The Journal of Physiology, 1974. </w:t>
      </w:r>
      <w:r w:rsidRPr="006C2F68">
        <w:rPr>
          <w:b/>
        </w:rPr>
        <w:t>237</w:t>
      </w:r>
      <w:r w:rsidRPr="006C2F68">
        <w:t>(2): p. 279-294.</w:t>
      </w:r>
    </w:p>
    <w:p w:rsidR="006C2F68" w:rsidRPr="006C2F68" w:rsidRDefault="006C2F68" w:rsidP="006C2F68">
      <w:pPr>
        <w:pStyle w:val="EndNoteBibliography"/>
        <w:spacing w:after="0"/>
        <w:ind w:left="720" w:hanging="720"/>
      </w:pPr>
      <w:r w:rsidRPr="006C2F68">
        <w:t>45.</w:t>
      </w:r>
      <w:r w:rsidRPr="006C2F68">
        <w:tab/>
        <w:t xml:space="preserve">Maass-Moreno, R. and C.F. Rothe, </w:t>
      </w:r>
      <w:r w:rsidRPr="006C2F68">
        <w:rPr>
          <w:i/>
        </w:rPr>
        <w:t>Contribution of the large hepatic veins to postsinusoidal vascular resistance.</w:t>
      </w:r>
      <w:r w:rsidRPr="006C2F68">
        <w:t xml:space="preserve"> Am J Physiol Gastrointest Liver Physiol, 1992. </w:t>
      </w:r>
      <w:r w:rsidRPr="006C2F68">
        <w:rPr>
          <w:b/>
        </w:rPr>
        <w:t>262</w:t>
      </w:r>
      <w:r w:rsidRPr="006C2F68">
        <w:t>: p. G14-G22.</w:t>
      </w:r>
    </w:p>
    <w:p w:rsidR="006C2F68" w:rsidRPr="006C2F68" w:rsidRDefault="006C2F68" w:rsidP="006C2F68">
      <w:pPr>
        <w:pStyle w:val="EndNoteBibliography"/>
        <w:spacing w:after="0"/>
        <w:ind w:left="720" w:hanging="720"/>
      </w:pPr>
      <w:r w:rsidRPr="006C2F68">
        <w:t>46.</w:t>
      </w:r>
      <w:r w:rsidRPr="006C2F68">
        <w:tab/>
        <w:t xml:space="preserve">Whittaker, S.R.F. and F.R. Winton, </w:t>
      </w:r>
      <w:r w:rsidRPr="006C2F68">
        <w:rPr>
          <w:i/>
        </w:rPr>
        <w:t>The apparent viscosity of blood flowing in the isolated hindlimb of the dog, and its variation with corpuscular concentration.</w:t>
      </w:r>
      <w:r w:rsidRPr="006C2F68">
        <w:t xml:space="preserve"> The Journal of Physiology, 1933. </w:t>
      </w:r>
      <w:r w:rsidRPr="006C2F68">
        <w:rPr>
          <w:b/>
        </w:rPr>
        <w:t>78</w:t>
      </w:r>
      <w:r w:rsidRPr="006C2F68">
        <w:t>(4): p. 339-369.</w:t>
      </w:r>
    </w:p>
    <w:p w:rsidR="006C2F68" w:rsidRPr="006C2F68" w:rsidRDefault="006C2F68" w:rsidP="006C2F68">
      <w:pPr>
        <w:pStyle w:val="EndNoteBibliography"/>
        <w:spacing w:after="0"/>
        <w:ind w:left="720" w:hanging="720"/>
      </w:pPr>
      <w:r w:rsidRPr="006C2F68">
        <w:lastRenderedPageBreak/>
        <w:t>47.</w:t>
      </w:r>
      <w:r w:rsidRPr="006C2F68">
        <w:tab/>
        <w:t xml:space="preserve">Kety, S.S. and C.F. Schmidt, </w:t>
      </w:r>
      <w:r w:rsidRPr="006C2F68">
        <w:rPr>
          <w:i/>
        </w:rPr>
        <w:t>THE EFFECTS OF ALTERED ARTERIAL TENSIONS OF CARBON DIOXIDE AND OXYGEN ON CEREBRAL BLOOD FLOW AND CEREBRAL OXYGEN CONSUMPTION OF NORMAL YOUNG MEN 1.</w:t>
      </w:r>
      <w:r w:rsidRPr="006C2F68">
        <w:t xml:space="preserve"> The Journal of Clinical Investigation, 1948. </w:t>
      </w:r>
      <w:r w:rsidRPr="006C2F68">
        <w:rPr>
          <w:b/>
        </w:rPr>
        <w:t>27</w:t>
      </w:r>
      <w:r w:rsidRPr="006C2F68">
        <w:t>(4): p. 484-492.</w:t>
      </w:r>
    </w:p>
    <w:p w:rsidR="006C2F68" w:rsidRPr="006C2F68" w:rsidRDefault="006C2F68" w:rsidP="006C2F68">
      <w:pPr>
        <w:pStyle w:val="EndNoteBibliography"/>
        <w:spacing w:after="0"/>
        <w:ind w:left="720" w:hanging="720"/>
      </w:pPr>
      <w:r w:rsidRPr="006C2F68">
        <w:t>48.</w:t>
      </w:r>
      <w:r w:rsidRPr="006C2F68">
        <w:tab/>
        <w:t xml:space="preserve">Manning, R.D., </w:t>
      </w:r>
      <w:r w:rsidRPr="006C2F68">
        <w:rPr>
          <w:i/>
        </w:rPr>
        <w:t>Renal hemodynamic, fluid volume, and arterial pressure changes during hyperproteinemia</w:t>
      </w:r>
      <w:r w:rsidRPr="006C2F68">
        <w:t>. Vol. 252. 1987. F403-F411.</w:t>
      </w:r>
    </w:p>
    <w:p w:rsidR="006C2F68" w:rsidRPr="006C2F68" w:rsidRDefault="006C2F68" w:rsidP="006C2F68">
      <w:pPr>
        <w:pStyle w:val="EndNoteBibliography"/>
        <w:spacing w:after="0"/>
        <w:ind w:left="720" w:hanging="720"/>
      </w:pPr>
      <w:r w:rsidRPr="006C2F68">
        <w:t>49.</w:t>
      </w:r>
      <w:r w:rsidRPr="006C2F68">
        <w:tab/>
        <w:t xml:space="preserve">Manning, R.D., </w:t>
      </w:r>
      <w:r w:rsidRPr="006C2F68">
        <w:rPr>
          <w:i/>
        </w:rPr>
        <w:t>Effects of hypoproteinemia on blood volume and arterial pressure of volume-loaded dogs</w:t>
      </w:r>
      <w:r w:rsidRPr="006C2F68">
        <w:t>. Vol. 259. 1990. H1317-H1324.</w:t>
      </w:r>
    </w:p>
    <w:p w:rsidR="006C2F68" w:rsidRPr="006C2F68" w:rsidRDefault="006C2F68" w:rsidP="006C2F68">
      <w:pPr>
        <w:pStyle w:val="EndNoteBibliography"/>
        <w:spacing w:after="0"/>
        <w:ind w:left="720" w:hanging="720"/>
      </w:pPr>
      <w:r w:rsidRPr="006C2F68">
        <w:t>50.</w:t>
      </w:r>
      <w:r w:rsidRPr="006C2F68">
        <w:tab/>
        <w:t xml:space="preserve">Moore, L.C. and D. Casellas, </w:t>
      </w:r>
      <w:r w:rsidRPr="006C2F68">
        <w:rPr>
          <w:i/>
        </w:rPr>
        <w:t>Tubuloglomerular feedback dependence of autoregulation in rat juxtamedullary afferent arterioles.</w:t>
      </w:r>
      <w:r w:rsidRPr="006C2F68">
        <w:t xml:space="preserve"> Kidney Int, 1990. </w:t>
      </w:r>
      <w:r w:rsidRPr="006C2F68">
        <w:rPr>
          <w:b/>
        </w:rPr>
        <w:t>37</w:t>
      </w:r>
      <w:r w:rsidRPr="006C2F68">
        <w:t>(6): p. 1402-1408.</w:t>
      </w:r>
    </w:p>
    <w:p w:rsidR="006C2F68" w:rsidRPr="006C2F68" w:rsidRDefault="006C2F68" w:rsidP="006C2F68">
      <w:pPr>
        <w:pStyle w:val="EndNoteBibliography"/>
        <w:spacing w:after="0"/>
        <w:ind w:left="720" w:hanging="720"/>
      </w:pPr>
      <w:r w:rsidRPr="006C2F68">
        <w:t>51.</w:t>
      </w:r>
      <w:r w:rsidRPr="006C2F68">
        <w:tab/>
        <w:t xml:space="preserve">Ito, S. and O.A. Carretero, </w:t>
      </w:r>
      <w:r w:rsidRPr="006C2F68">
        <w:rPr>
          <w:i/>
        </w:rPr>
        <w:t>An in vitro approach to the study of macula densa-mediated glomerular hemodynamics.</w:t>
      </w:r>
      <w:r w:rsidRPr="006C2F68">
        <w:t xml:space="preserve"> Kidney Int, 1990. </w:t>
      </w:r>
      <w:r w:rsidRPr="006C2F68">
        <w:rPr>
          <w:b/>
        </w:rPr>
        <w:t>38</w:t>
      </w:r>
      <w:r w:rsidRPr="006C2F68">
        <w:t>(6): p. 1206-10.</w:t>
      </w:r>
    </w:p>
    <w:p w:rsidR="006C2F68" w:rsidRPr="006C2F68" w:rsidRDefault="006C2F68" w:rsidP="006C2F68">
      <w:pPr>
        <w:pStyle w:val="EndNoteBibliography"/>
        <w:spacing w:after="0"/>
        <w:ind w:left="720" w:hanging="720"/>
      </w:pPr>
      <w:r w:rsidRPr="006C2F68">
        <w:t>52.</w:t>
      </w:r>
      <w:r w:rsidRPr="006C2F68">
        <w:tab/>
        <w:t xml:space="preserve">Skarlatos, S., et al., </w:t>
      </w:r>
      <w:r w:rsidRPr="006C2F68">
        <w:rPr>
          <w:i/>
        </w:rPr>
        <w:t>Spontaneous pressure-flow relationships in renal circulation of conscious dogs.</w:t>
      </w:r>
      <w:r w:rsidRPr="006C2F68">
        <w:t xml:space="preserve"> Am J Physiol, 1993. </w:t>
      </w:r>
      <w:r w:rsidRPr="006C2F68">
        <w:rPr>
          <w:b/>
        </w:rPr>
        <w:t>264</w:t>
      </w:r>
      <w:r w:rsidRPr="006C2F68">
        <w:t>(5 Pt 2): p. H1517-27.</w:t>
      </w:r>
    </w:p>
    <w:p w:rsidR="006C2F68" w:rsidRPr="006C2F68" w:rsidRDefault="006C2F68" w:rsidP="006C2F68">
      <w:pPr>
        <w:pStyle w:val="EndNoteBibliography"/>
        <w:spacing w:after="0"/>
        <w:ind w:left="720" w:hanging="720"/>
      </w:pPr>
      <w:r w:rsidRPr="006C2F68">
        <w:t>53.</w:t>
      </w:r>
      <w:r w:rsidRPr="006C2F68">
        <w:tab/>
        <w:t xml:space="preserve">Aukland, K., </w:t>
      </w:r>
      <w:r w:rsidRPr="006C2F68">
        <w:rPr>
          <w:i/>
        </w:rPr>
        <w:t>Myogenic mechanisms in the kidney.</w:t>
      </w:r>
      <w:r w:rsidRPr="006C2F68">
        <w:t xml:space="preserve"> Journal of hypertension. Supplement: official journal of the International Society of Hypertension, 1989. </w:t>
      </w:r>
      <w:r w:rsidRPr="006C2F68">
        <w:rPr>
          <w:b/>
        </w:rPr>
        <w:t>7</w:t>
      </w:r>
      <w:r w:rsidRPr="006C2F68">
        <w:t>(4): p. S71-6; discussion S77.</w:t>
      </w:r>
    </w:p>
    <w:p w:rsidR="006C2F68" w:rsidRPr="006C2F68" w:rsidRDefault="006C2F68" w:rsidP="006C2F68">
      <w:pPr>
        <w:pStyle w:val="EndNoteBibliography"/>
        <w:spacing w:after="0"/>
        <w:ind w:left="720" w:hanging="720"/>
      </w:pPr>
      <w:r w:rsidRPr="006C2F68">
        <w:t>54.</w:t>
      </w:r>
      <w:r w:rsidRPr="006C2F68">
        <w:tab/>
        <w:t xml:space="preserve">Drummond, H.A., S.C. Grifoni, and N.L. Jernigan, </w:t>
      </w:r>
      <w:r w:rsidRPr="006C2F68">
        <w:rPr>
          <w:i/>
        </w:rPr>
        <w:t>A new trick for an old dogma: ENaC proteins as mechanotransducers in vascular smooth muscle.</w:t>
      </w:r>
      <w:r w:rsidRPr="006C2F68">
        <w:t xml:space="preserve"> Physiology, 2008. </w:t>
      </w:r>
      <w:r w:rsidRPr="006C2F68">
        <w:rPr>
          <w:b/>
        </w:rPr>
        <w:t>23</w:t>
      </w:r>
      <w:r w:rsidRPr="006C2F68">
        <w:t>(1): p. 23-31.</w:t>
      </w:r>
    </w:p>
    <w:p w:rsidR="006C2F68" w:rsidRPr="006C2F68" w:rsidRDefault="006C2F68" w:rsidP="006C2F68">
      <w:pPr>
        <w:pStyle w:val="EndNoteBibliography"/>
        <w:spacing w:after="0"/>
        <w:ind w:left="720" w:hanging="720"/>
      </w:pPr>
      <w:r w:rsidRPr="006C2F68">
        <w:t>55.</w:t>
      </w:r>
      <w:r w:rsidRPr="006C2F68">
        <w:tab/>
        <w:t xml:space="preserve">Heyeraas, K.J. and K. Aukland, </w:t>
      </w:r>
      <w:r w:rsidRPr="006C2F68">
        <w:rPr>
          <w:i/>
        </w:rPr>
        <w:t>Interlobular arterial resistance: Influence of renal arterial pressure and angiotensin II.</w:t>
      </w:r>
      <w:r w:rsidRPr="006C2F68">
        <w:t xml:space="preserve"> Kidney Int, 1987. </w:t>
      </w:r>
      <w:r w:rsidRPr="006C2F68">
        <w:rPr>
          <w:b/>
        </w:rPr>
        <w:t>31</w:t>
      </w:r>
      <w:r w:rsidRPr="006C2F68">
        <w:t>(6): p. 1291-1298.</w:t>
      </w:r>
    </w:p>
    <w:p w:rsidR="006C2F68" w:rsidRPr="006C2F68" w:rsidRDefault="006C2F68" w:rsidP="006C2F68">
      <w:pPr>
        <w:pStyle w:val="EndNoteBibliography"/>
        <w:spacing w:after="0"/>
        <w:ind w:left="720" w:hanging="720"/>
      </w:pPr>
      <w:r w:rsidRPr="006C2F68">
        <w:t>56.</w:t>
      </w:r>
      <w:r w:rsidRPr="006C2F68">
        <w:tab/>
        <w:t xml:space="preserve">Mellander, S. and J. Bjornberg, </w:t>
      </w:r>
      <w:r w:rsidRPr="006C2F68">
        <w:rPr>
          <w:i/>
        </w:rPr>
        <w:t>Regulation of Vascular Smooth Muscle Tone and Capillary Pressure</w:t>
      </w:r>
      <w:r w:rsidRPr="006C2F68">
        <w:t>. Vol. 7. 1992. 113-119.</w:t>
      </w:r>
    </w:p>
    <w:p w:rsidR="006C2F68" w:rsidRPr="006C2F68" w:rsidRDefault="006C2F68" w:rsidP="006C2F68">
      <w:pPr>
        <w:pStyle w:val="EndNoteBibliography"/>
        <w:spacing w:after="0"/>
        <w:ind w:left="720" w:hanging="720"/>
      </w:pPr>
      <w:r w:rsidRPr="006C2F68">
        <w:t>57.</w:t>
      </w:r>
      <w:r w:rsidRPr="006C2F68">
        <w:tab/>
        <w:t xml:space="preserve">Begg, T. and J. Hearns, </w:t>
      </w:r>
      <w:r w:rsidRPr="006C2F68">
        <w:rPr>
          <w:i/>
        </w:rPr>
        <w:t>Components in blood viscosity. The relative contribution of haematocrit, plasma fibrinogen and other proteins.</w:t>
      </w:r>
      <w:r w:rsidRPr="006C2F68">
        <w:t xml:space="preserve"> Clinical science, 1966. </w:t>
      </w:r>
      <w:r w:rsidRPr="006C2F68">
        <w:rPr>
          <w:b/>
        </w:rPr>
        <w:t>31</w:t>
      </w:r>
      <w:r w:rsidRPr="006C2F68">
        <w:t>(1): p. 87-93.</w:t>
      </w:r>
    </w:p>
    <w:p w:rsidR="006C2F68" w:rsidRPr="006C2F68" w:rsidRDefault="006C2F68" w:rsidP="006C2F68">
      <w:pPr>
        <w:pStyle w:val="EndNoteBibliography"/>
        <w:spacing w:after="0"/>
        <w:ind w:left="720" w:hanging="720"/>
      </w:pPr>
      <w:r w:rsidRPr="006C2F68">
        <w:t>58.</w:t>
      </w:r>
      <w:r w:rsidRPr="006C2F68">
        <w:tab/>
        <w:t xml:space="preserve">Schrier, R.W., et al., </w:t>
      </w:r>
      <w:r w:rsidRPr="006C2F68">
        <w:rPr>
          <w:i/>
        </w:rPr>
        <w:t>Influence of hematocrit and colloid on whole blood viscosity during volume expansion.</w:t>
      </w:r>
      <w:r w:rsidRPr="006C2F68">
        <w:t xml:space="preserve"> Am. J. Physiol, 1970. </w:t>
      </w:r>
      <w:r w:rsidRPr="006C2F68">
        <w:rPr>
          <w:b/>
        </w:rPr>
        <w:t>218</w:t>
      </w:r>
      <w:r w:rsidRPr="006C2F68">
        <w:t>(346): p. 77.</w:t>
      </w:r>
    </w:p>
    <w:p w:rsidR="006C2F68" w:rsidRPr="006C2F68" w:rsidRDefault="006C2F68" w:rsidP="006C2F68">
      <w:pPr>
        <w:pStyle w:val="EndNoteBibliography"/>
        <w:spacing w:after="0"/>
        <w:ind w:left="720" w:hanging="720"/>
      </w:pPr>
      <w:r w:rsidRPr="006C2F68">
        <w:t>59.</w:t>
      </w:r>
      <w:r w:rsidRPr="006C2F68">
        <w:tab/>
        <w:t xml:space="preserve">Stone, H., Thompson HK, and K. Schmidt-Nielsen, </w:t>
      </w:r>
      <w:r w:rsidRPr="006C2F68">
        <w:rPr>
          <w:i/>
        </w:rPr>
        <w:t>Influence of erythrocytes on blood viscosity</w:t>
      </w:r>
      <w:r w:rsidRPr="006C2F68">
        <w:t>. Vol. 214. 1968. 913-918.</w:t>
      </w:r>
    </w:p>
    <w:p w:rsidR="006C2F68" w:rsidRPr="006C2F68" w:rsidRDefault="006C2F68" w:rsidP="006C2F68">
      <w:pPr>
        <w:pStyle w:val="EndNoteBibliography"/>
        <w:spacing w:after="0"/>
        <w:ind w:left="720" w:hanging="720"/>
      </w:pPr>
      <w:r w:rsidRPr="006C2F68">
        <w:t>60.</w:t>
      </w:r>
      <w:r w:rsidRPr="006C2F68">
        <w:tab/>
        <w:t xml:space="preserve">Fan, F.C., et al., </w:t>
      </w:r>
      <w:r w:rsidRPr="006C2F68">
        <w:rPr>
          <w:i/>
        </w:rPr>
        <w:t>Effects of hematocrit variations on regional hemodynamics and oxygen transport in the dog</w:t>
      </w:r>
      <w:r w:rsidRPr="006C2F68">
        <w:t>. Vol. 238. 1980. H545-H522.</w:t>
      </w:r>
    </w:p>
    <w:p w:rsidR="006C2F68" w:rsidRPr="006C2F68" w:rsidRDefault="006C2F68" w:rsidP="006C2F68">
      <w:pPr>
        <w:pStyle w:val="EndNoteBibliography"/>
        <w:spacing w:after="0"/>
        <w:ind w:left="720" w:hanging="720"/>
      </w:pPr>
      <w:r w:rsidRPr="006C2F68">
        <w:t>61.</w:t>
      </w:r>
      <w:r w:rsidRPr="006C2F68">
        <w:tab/>
        <w:t xml:space="preserve">Jan, K.M. and S. Chien, </w:t>
      </w:r>
      <w:r w:rsidRPr="006C2F68">
        <w:rPr>
          <w:i/>
        </w:rPr>
        <w:t>Effect of hematocrit variations on coronary hemodynamics and oxygen utilization</w:t>
      </w:r>
      <w:r w:rsidRPr="006C2F68">
        <w:t>. Vol. 233. 1977. H106-H113.</w:t>
      </w:r>
    </w:p>
    <w:p w:rsidR="006C2F68" w:rsidRPr="006C2F68" w:rsidRDefault="006C2F68" w:rsidP="006C2F68">
      <w:pPr>
        <w:pStyle w:val="EndNoteBibliography"/>
        <w:spacing w:after="0"/>
        <w:ind w:left="720" w:hanging="720"/>
      </w:pPr>
      <w:r w:rsidRPr="006C2F68">
        <w:t>62.</w:t>
      </w:r>
      <w:r w:rsidRPr="006C2F68">
        <w:tab/>
        <w:t xml:space="preserve">Xie, S., et al., </w:t>
      </w:r>
      <w:r w:rsidRPr="006C2F68">
        <w:rPr>
          <w:i/>
        </w:rPr>
        <w:t>A model of human microvascular exchange.</w:t>
      </w:r>
      <w:r w:rsidRPr="006C2F68">
        <w:t xml:space="preserve"> Microvascular research, 1995. </w:t>
      </w:r>
      <w:r w:rsidRPr="006C2F68">
        <w:rPr>
          <w:b/>
        </w:rPr>
        <w:t>49</w:t>
      </w:r>
      <w:r w:rsidRPr="006C2F68">
        <w:t>(2): p. 141-162.</w:t>
      </w:r>
    </w:p>
    <w:p w:rsidR="006C2F68" w:rsidRPr="006C2F68" w:rsidRDefault="006C2F68" w:rsidP="006C2F68">
      <w:pPr>
        <w:pStyle w:val="EndNoteBibliography"/>
        <w:spacing w:after="0"/>
        <w:ind w:left="720" w:hanging="720"/>
      </w:pPr>
      <w:r w:rsidRPr="006C2F68">
        <w:t>63.</w:t>
      </w:r>
      <w:r w:rsidRPr="006C2F68">
        <w:tab/>
        <w:t xml:space="preserve">Engeset, A., et al., </w:t>
      </w:r>
      <w:r w:rsidRPr="006C2F68">
        <w:rPr>
          <w:i/>
        </w:rPr>
        <w:t>Studies on human peripheral lymph. I. Sampling method.</w:t>
      </w:r>
      <w:r w:rsidRPr="006C2F68">
        <w:t xml:space="preserve"> Lymphology, 1973. </w:t>
      </w:r>
      <w:r w:rsidRPr="006C2F68">
        <w:rPr>
          <w:b/>
        </w:rPr>
        <w:t>6</w:t>
      </w:r>
      <w:r w:rsidRPr="006C2F68">
        <w:t>(1): p. 1-5.</w:t>
      </w:r>
    </w:p>
    <w:p w:rsidR="006C2F68" w:rsidRPr="006C2F68" w:rsidRDefault="006C2F68" w:rsidP="006C2F68">
      <w:pPr>
        <w:pStyle w:val="EndNoteBibliography"/>
        <w:spacing w:after="0"/>
        <w:ind w:left="720" w:hanging="720"/>
      </w:pPr>
      <w:r w:rsidRPr="006C2F68">
        <w:t>64.</w:t>
      </w:r>
      <w:r w:rsidRPr="006C2F68">
        <w:tab/>
        <w:t xml:space="preserve">Eisenhoffer, J., S. Lee, and M. Johnston, </w:t>
      </w:r>
      <w:r w:rsidRPr="006C2F68">
        <w:rPr>
          <w:i/>
        </w:rPr>
        <w:t>Pressure-flow relationships in isolated sheep prenodal lymphatic vessels.</w:t>
      </w:r>
      <w:r w:rsidRPr="006C2F68">
        <w:t xml:space="preserve"> American Journal of Physiology-Heart and Circulatory Physiology, 1994. </w:t>
      </w:r>
      <w:r w:rsidRPr="006C2F68">
        <w:rPr>
          <w:b/>
        </w:rPr>
        <w:t>36</w:t>
      </w:r>
      <w:r w:rsidRPr="006C2F68">
        <w:t>(3): p. H938.</w:t>
      </w:r>
    </w:p>
    <w:p w:rsidR="006C2F68" w:rsidRPr="006C2F68" w:rsidRDefault="006C2F68" w:rsidP="006C2F68">
      <w:pPr>
        <w:pStyle w:val="EndNoteBibliography"/>
        <w:spacing w:after="0"/>
        <w:ind w:left="720" w:hanging="720"/>
      </w:pPr>
      <w:r w:rsidRPr="006C2F68">
        <w:t>65.</w:t>
      </w:r>
      <w:r w:rsidRPr="006C2F68">
        <w:tab/>
        <w:t xml:space="preserve">Henriksen, J.H., </w:t>
      </w:r>
      <w:r w:rsidRPr="006C2F68">
        <w:rPr>
          <w:i/>
        </w:rPr>
        <w:t>Estimation of lymphatic conductance: A model based on protein-kinetic studies and haemodynamic measurements in patients with cirrhosis of the liver and in pigs.</w:t>
      </w:r>
      <w:r w:rsidRPr="006C2F68">
        <w:t xml:space="preserve"> Scandinavian journal of clinical &amp; laboratory investigation, 1985. </w:t>
      </w:r>
      <w:r w:rsidRPr="006C2F68">
        <w:rPr>
          <w:b/>
        </w:rPr>
        <w:t>45</w:t>
      </w:r>
      <w:r w:rsidRPr="006C2F68">
        <w:t>(2): p. 123-130.</w:t>
      </w:r>
    </w:p>
    <w:p w:rsidR="006C2F68" w:rsidRPr="006C2F68" w:rsidRDefault="006C2F68" w:rsidP="006C2F68">
      <w:pPr>
        <w:pStyle w:val="EndNoteBibliography"/>
        <w:spacing w:after="0"/>
        <w:ind w:left="720" w:hanging="720"/>
      </w:pPr>
      <w:r w:rsidRPr="006C2F68">
        <w:t>66.</w:t>
      </w:r>
      <w:r w:rsidRPr="006C2F68">
        <w:tab/>
        <w:t xml:space="preserve">Ahlqvist, J., </w:t>
      </w:r>
      <w:r w:rsidRPr="006C2F68">
        <w:rPr>
          <w:i/>
        </w:rPr>
        <w:t>Plasma protein osmotic pressure equations for humans.</w:t>
      </w:r>
      <w:r w:rsidRPr="006C2F68">
        <w:t xml:space="preserve"> Journal of Applied Physiology, 2003. </w:t>
      </w:r>
      <w:r w:rsidRPr="006C2F68">
        <w:rPr>
          <w:b/>
        </w:rPr>
        <w:t>94</w:t>
      </w:r>
      <w:r w:rsidRPr="006C2F68">
        <w:t>(3): p. 1288-1289.</w:t>
      </w:r>
    </w:p>
    <w:p w:rsidR="006C2F68" w:rsidRPr="006C2F68" w:rsidRDefault="006C2F68" w:rsidP="006C2F68">
      <w:pPr>
        <w:pStyle w:val="EndNoteBibliography"/>
        <w:spacing w:after="0"/>
        <w:ind w:left="720" w:hanging="720"/>
      </w:pPr>
      <w:r w:rsidRPr="006C2F68">
        <w:lastRenderedPageBreak/>
        <w:t>67.</w:t>
      </w:r>
      <w:r w:rsidRPr="006C2F68">
        <w:tab/>
        <w:t xml:space="preserve">Mayerson, H.S., et al., </w:t>
      </w:r>
      <w:r w:rsidRPr="006C2F68">
        <w:rPr>
          <w:i/>
        </w:rPr>
        <w:t>Regional differences in capillary permeability</w:t>
      </w:r>
      <w:r w:rsidRPr="006C2F68">
        <w:t>. Vol. 198. 1960. 155-160.</w:t>
      </w:r>
    </w:p>
    <w:p w:rsidR="006C2F68" w:rsidRPr="006C2F68" w:rsidRDefault="006C2F68" w:rsidP="006C2F68">
      <w:pPr>
        <w:pStyle w:val="EndNoteBibliography"/>
        <w:spacing w:after="0"/>
        <w:ind w:left="720" w:hanging="720"/>
      </w:pPr>
      <w:r w:rsidRPr="006C2F68">
        <w:t>68.</w:t>
      </w:r>
      <w:r w:rsidRPr="006C2F68">
        <w:tab/>
        <w:t xml:space="preserve">Guyton, A.C., </w:t>
      </w:r>
      <w:r w:rsidRPr="006C2F68">
        <w:rPr>
          <w:i/>
        </w:rPr>
        <w:t>Interstitial fluid pressure: II. Pressure-volume curves of interstitial space.</w:t>
      </w:r>
      <w:r w:rsidRPr="006C2F68">
        <w:t xml:space="preserve"> Circulation research, 1965. </w:t>
      </w:r>
      <w:r w:rsidRPr="006C2F68">
        <w:rPr>
          <w:b/>
        </w:rPr>
        <w:t>16</w:t>
      </w:r>
      <w:r w:rsidRPr="006C2F68">
        <w:t>(5): p. 452-460.</w:t>
      </w:r>
    </w:p>
    <w:p w:rsidR="006C2F68" w:rsidRPr="006C2F68" w:rsidRDefault="006C2F68" w:rsidP="006C2F68">
      <w:pPr>
        <w:pStyle w:val="EndNoteBibliography"/>
        <w:spacing w:after="0"/>
        <w:ind w:left="720" w:hanging="720"/>
      </w:pPr>
      <w:r w:rsidRPr="006C2F68">
        <w:t>69.</w:t>
      </w:r>
      <w:r w:rsidRPr="006C2F68">
        <w:tab/>
        <w:t xml:space="preserve">Gottschalk, C.W. and M. Mylle, </w:t>
      </w:r>
      <w:r w:rsidRPr="006C2F68">
        <w:rPr>
          <w:i/>
        </w:rPr>
        <w:t>Micropuncture study of the mammalian urinary concentrating mechanism: evidence for the countercurrent hypothesis.</w:t>
      </w:r>
      <w:r w:rsidRPr="006C2F68">
        <w:t xml:space="preserve"> American Journal of Physiology--Legacy Content, 1959. </w:t>
      </w:r>
      <w:r w:rsidRPr="006C2F68">
        <w:rPr>
          <w:b/>
        </w:rPr>
        <w:t>196</w:t>
      </w:r>
      <w:r w:rsidRPr="006C2F68">
        <w:t>(4): p. 927-936.</w:t>
      </w:r>
    </w:p>
    <w:p w:rsidR="006C2F68" w:rsidRPr="006C2F68" w:rsidRDefault="006C2F68" w:rsidP="006C2F68">
      <w:pPr>
        <w:pStyle w:val="EndNoteBibliography"/>
        <w:spacing w:after="0"/>
        <w:ind w:left="720" w:hanging="720"/>
      </w:pPr>
      <w:r w:rsidRPr="006C2F68">
        <w:t>70.</w:t>
      </w:r>
      <w:r w:rsidRPr="006C2F68">
        <w:tab/>
        <w:t xml:space="preserve">Nielsen, S., et al., </w:t>
      </w:r>
      <w:r w:rsidRPr="006C2F68">
        <w:rPr>
          <w:i/>
        </w:rPr>
        <w:t>Key roles of renal aquaporins in water balance and water-balance disorders.</w:t>
      </w:r>
      <w:r w:rsidRPr="006C2F68">
        <w:t xml:space="preserve"> Physiology, 2000. </w:t>
      </w:r>
      <w:r w:rsidRPr="006C2F68">
        <w:rPr>
          <w:b/>
        </w:rPr>
        <w:t>15</w:t>
      </w:r>
      <w:r w:rsidRPr="006C2F68">
        <w:t>(3): p. 136-143.</w:t>
      </w:r>
    </w:p>
    <w:p w:rsidR="006C2F68" w:rsidRPr="006C2F68" w:rsidRDefault="006C2F68" w:rsidP="006C2F68">
      <w:pPr>
        <w:pStyle w:val="EndNoteBibliography"/>
        <w:spacing w:after="0"/>
        <w:ind w:left="720" w:hanging="720"/>
      </w:pPr>
      <w:r w:rsidRPr="006C2F68">
        <w:t>71.</w:t>
      </w:r>
      <w:r w:rsidRPr="006C2F68">
        <w:tab/>
        <w:t xml:space="preserve">Atherton, J., R. Green, and S. Thomas, </w:t>
      </w:r>
      <w:r w:rsidRPr="006C2F68">
        <w:rPr>
          <w:i/>
        </w:rPr>
        <w:t>Influence of lysine-vasopressin dosage on the time course of changes in renal tissue and urinary composition in the conscious rat.</w:t>
      </w:r>
      <w:r w:rsidRPr="006C2F68">
        <w:t xml:space="preserve"> The Journal of physiology, 1971. </w:t>
      </w:r>
      <w:r w:rsidRPr="006C2F68">
        <w:rPr>
          <w:b/>
        </w:rPr>
        <w:t>213</w:t>
      </w:r>
      <w:r w:rsidRPr="006C2F68">
        <w:t>(2): p. 291-309.</w:t>
      </w:r>
    </w:p>
    <w:p w:rsidR="006C2F68" w:rsidRPr="006C2F68" w:rsidRDefault="006C2F68" w:rsidP="006C2F68">
      <w:pPr>
        <w:pStyle w:val="EndNoteBibliography"/>
        <w:spacing w:after="0"/>
        <w:ind w:left="720" w:hanging="720"/>
      </w:pPr>
      <w:r w:rsidRPr="006C2F68">
        <w:t>72.</w:t>
      </w:r>
      <w:r w:rsidRPr="006C2F68">
        <w:tab/>
        <w:t xml:space="preserve">Khokhar, A., et al., </w:t>
      </w:r>
      <w:r w:rsidRPr="006C2F68">
        <w:rPr>
          <w:i/>
        </w:rPr>
        <w:t>Effect of vasopressin on plasma volume and renin release in man.</w:t>
      </w:r>
      <w:r w:rsidRPr="006C2F68">
        <w:t xml:space="preserve"> Clinical Science, 1976. </w:t>
      </w:r>
      <w:r w:rsidRPr="006C2F68">
        <w:rPr>
          <w:b/>
        </w:rPr>
        <w:t>50</w:t>
      </w:r>
      <w:r w:rsidRPr="006C2F68">
        <w:t>(Pt 5): p. 415-424.</w:t>
      </w:r>
    </w:p>
    <w:p w:rsidR="006C2F68" w:rsidRPr="006C2F68" w:rsidRDefault="006C2F68" w:rsidP="006C2F68">
      <w:pPr>
        <w:pStyle w:val="EndNoteBibliography"/>
        <w:spacing w:after="0"/>
        <w:ind w:left="720" w:hanging="720"/>
      </w:pPr>
      <w:r w:rsidRPr="006C2F68">
        <w:t>73.</w:t>
      </w:r>
      <w:r w:rsidRPr="006C2F68">
        <w:tab/>
        <w:t xml:space="preserve">Jamison, R.L., et al., </w:t>
      </w:r>
      <w:r w:rsidRPr="006C2F68">
        <w:rPr>
          <w:i/>
        </w:rPr>
        <w:t>A micropuncture study of collecting tubule function in rats with hereditary diabetes insipidus.</w:t>
      </w:r>
      <w:r w:rsidRPr="006C2F68">
        <w:t xml:space="preserve"> Journal of Clinical Investigation, 1971. </w:t>
      </w:r>
      <w:r w:rsidRPr="006C2F68">
        <w:rPr>
          <w:b/>
        </w:rPr>
        <w:t>50</w:t>
      </w:r>
      <w:r w:rsidRPr="006C2F68">
        <w:t>(11): p. 2444.</w:t>
      </w:r>
    </w:p>
    <w:p w:rsidR="006C2F68" w:rsidRPr="006C2F68" w:rsidRDefault="006C2F68" w:rsidP="006C2F68">
      <w:pPr>
        <w:pStyle w:val="EndNoteBibliography"/>
        <w:spacing w:after="0"/>
        <w:ind w:left="720" w:hanging="720"/>
      </w:pPr>
      <w:r w:rsidRPr="006C2F68">
        <w:t>74.</w:t>
      </w:r>
      <w:r w:rsidRPr="006C2F68">
        <w:tab/>
        <w:t xml:space="preserve">Jamison, R. and F.B. Lacy, </w:t>
      </w:r>
      <w:r w:rsidRPr="006C2F68">
        <w:rPr>
          <w:i/>
        </w:rPr>
        <w:t>Evidence for urinary dilution by the collecting tubule.</w:t>
      </w:r>
      <w:r w:rsidRPr="006C2F68">
        <w:t xml:space="preserve"> Am. J. Physiol, 1972. </w:t>
      </w:r>
      <w:r w:rsidRPr="006C2F68">
        <w:rPr>
          <w:b/>
        </w:rPr>
        <w:t>223</w:t>
      </w:r>
      <w:r w:rsidRPr="006C2F68">
        <w:t>: p. 898-902.</w:t>
      </w:r>
    </w:p>
    <w:p w:rsidR="006C2F68" w:rsidRPr="006C2F68" w:rsidRDefault="006C2F68" w:rsidP="006C2F68">
      <w:pPr>
        <w:pStyle w:val="EndNoteBibliography"/>
        <w:spacing w:after="0"/>
        <w:ind w:left="720" w:hanging="720"/>
      </w:pPr>
      <w:r w:rsidRPr="006C2F68">
        <w:t>75.</w:t>
      </w:r>
      <w:r w:rsidRPr="006C2F68">
        <w:tab/>
        <w:t xml:space="preserve">Lankford, S.P., et al., </w:t>
      </w:r>
      <w:r w:rsidRPr="006C2F68">
        <w:rPr>
          <w:i/>
        </w:rPr>
        <w:t>Regulation of collecting duct water permeability independent of cAMP-mediated AVP response.</w:t>
      </w:r>
      <w:r w:rsidRPr="006C2F68">
        <w:t xml:space="preserve"> American Journal of Physiology-Renal Physiology, 1991. </w:t>
      </w:r>
      <w:r w:rsidRPr="006C2F68">
        <w:rPr>
          <w:b/>
        </w:rPr>
        <w:t>261</w:t>
      </w:r>
      <w:r w:rsidRPr="006C2F68">
        <w:t>(3): p. F554-F566.</w:t>
      </w:r>
    </w:p>
    <w:p w:rsidR="006C2F68" w:rsidRPr="006C2F68" w:rsidRDefault="006C2F68" w:rsidP="006C2F68">
      <w:pPr>
        <w:pStyle w:val="EndNoteBibliography"/>
        <w:spacing w:after="0"/>
        <w:ind w:left="720" w:hanging="720"/>
      </w:pPr>
      <w:r w:rsidRPr="006C2F68">
        <w:t>76.</w:t>
      </w:r>
      <w:r w:rsidRPr="006C2F68">
        <w:tab/>
        <w:t xml:space="preserve">Young, D.B., Y. Pan, and A.C. Guyton, </w:t>
      </w:r>
      <w:r w:rsidRPr="006C2F68">
        <w:rPr>
          <w:i/>
        </w:rPr>
        <w:t>Control of extracellular sodium concentration by antidiuretic hormone-thirst feedback mechanism.</w:t>
      </w:r>
      <w:r w:rsidRPr="006C2F68">
        <w:t xml:space="preserve"> Am J Physiol, 1977. </w:t>
      </w:r>
      <w:r w:rsidRPr="006C2F68">
        <w:rPr>
          <w:b/>
        </w:rPr>
        <w:t>232</w:t>
      </w:r>
      <w:r w:rsidRPr="006C2F68">
        <w:t>(5).</w:t>
      </w:r>
    </w:p>
    <w:p w:rsidR="006C2F68" w:rsidRPr="006C2F68" w:rsidRDefault="006C2F68" w:rsidP="006C2F68">
      <w:pPr>
        <w:pStyle w:val="EndNoteBibliography"/>
        <w:spacing w:after="0"/>
        <w:ind w:left="720" w:hanging="720"/>
      </w:pPr>
      <w:r w:rsidRPr="006C2F68">
        <w:t>77.</w:t>
      </w:r>
      <w:r w:rsidRPr="006C2F68">
        <w:tab/>
        <w:t xml:space="preserve">Erwald, R. and K. Wiechel, </w:t>
      </w:r>
      <w:r w:rsidRPr="006C2F68">
        <w:rPr>
          <w:i/>
        </w:rPr>
        <w:t>Effect of vasopressin on central and splanchnic hemodynamics in awake man.</w:t>
      </w:r>
      <w:r w:rsidRPr="006C2F68">
        <w:t xml:space="preserve"> Acta chirurgica Scandinavica, 1978. </w:t>
      </w:r>
      <w:r w:rsidRPr="006C2F68">
        <w:rPr>
          <w:b/>
        </w:rPr>
        <w:t>144</w:t>
      </w:r>
      <w:r w:rsidRPr="006C2F68">
        <w:t>(6): p. 347.</w:t>
      </w:r>
    </w:p>
    <w:p w:rsidR="006C2F68" w:rsidRPr="006C2F68" w:rsidRDefault="006C2F68" w:rsidP="006C2F68">
      <w:pPr>
        <w:pStyle w:val="EndNoteBibliography"/>
        <w:spacing w:after="0"/>
        <w:ind w:left="720" w:hanging="720"/>
      </w:pPr>
      <w:r w:rsidRPr="006C2F68">
        <w:t>78.</w:t>
      </w:r>
      <w:r w:rsidRPr="006C2F68">
        <w:tab/>
        <w:t xml:space="preserve">Conte, G., et al., </w:t>
      </w:r>
      <w:r w:rsidRPr="006C2F68">
        <w:rPr>
          <w:i/>
        </w:rPr>
        <w:t>Role of inhibition of atrial natriuretic factor release in the down-regulation of salt excretion.</w:t>
      </w:r>
      <w:r w:rsidRPr="006C2F68">
        <w:t xml:space="preserve"> Kidney Int, 1992. </w:t>
      </w:r>
      <w:r w:rsidRPr="006C2F68">
        <w:rPr>
          <w:b/>
        </w:rPr>
        <w:t>42</w:t>
      </w:r>
      <w:r w:rsidRPr="006C2F68">
        <w:t>: p. 673-680.</w:t>
      </w:r>
    </w:p>
    <w:p w:rsidR="006C2F68" w:rsidRPr="006C2F68" w:rsidRDefault="006C2F68" w:rsidP="006C2F68">
      <w:pPr>
        <w:pStyle w:val="EndNoteBibliography"/>
        <w:spacing w:after="0"/>
        <w:ind w:left="720" w:hanging="720"/>
      </w:pPr>
      <w:r w:rsidRPr="006C2F68">
        <w:t>79.</w:t>
      </w:r>
      <w:r w:rsidRPr="006C2F68">
        <w:tab/>
        <w:t xml:space="preserve">METZLER, C.H., et al., </w:t>
      </w:r>
      <w:r w:rsidRPr="006C2F68">
        <w:rPr>
          <w:i/>
        </w:rPr>
        <w:t>Increased right or left atrial pressure stimulates release of atrial natriuretic peptides in conscious dogs.</w:t>
      </w:r>
      <w:r w:rsidRPr="006C2F68">
        <w:t xml:space="preserve"> Endocrinology, 1986. </w:t>
      </w:r>
      <w:r w:rsidRPr="006C2F68">
        <w:rPr>
          <w:b/>
        </w:rPr>
        <w:t>119</w:t>
      </w:r>
      <w:r w:rsidRPr="006C2F68">
        <w:t>(5): p. 2396-2398.</w:t>
      </w:r>
    </w:p>
    <w:p w:rsidR="006C2F68" w:rsidRPr="006C2F68" w:rsidRDefault="006C2F68" w:rsidP="006C2F68">
      <w:pPr>
        <w:pStyle w:val="EndNoteBibliography"/>
        <w:spacing w:after="0"/>
        <w:ind w:left="720" w:hanging="720"/>
      </w:pPr>
      <w:r w:rsidRPr="006C2F68">
        <w:t>80.</w:t>
      </w:r>
      <w:r w:rsidRPr="006C2F68">
        <w:tab/>
        <w:t xml:space="preserve">Mizelle, H.L., et al., </w:t>
      </w:r>
      <w:r w:rsidRPr="006C2F68">
        <w:rPr>
          <w:i/>
        </w:rPr>
        <w:t>Atrial natriuretic peptide induces sustained natriuresis in conscious dogs.</w:t>
      </w:r>
      <w:r w:rsidRPr="006C2F68">
        <w:t xml:space="preserve"> American Journal of Physiology-Regulatory, Integrative and Comparative Physiology, 1990. </w:t>
      </w:r>
      <w:r w:rsidRPr="006C2F68">
        <w:rPr>
          <w:b/>
        </w:rPr>
        <w:t>258</w:t>
      </w:r>
      <w:r w:rsidRPr="006C2F68">
        <w:t>(6): p. R1445-R1452.</w:t>
      </w:r>
    </w:p>
    <w:p w:rsidR="006C2F68" w:rsidRPr="006C2F68" w:rsidRDefault="006C2F68" w:rsidP="006C2F68">
      <w:pPr>
        <w:pStyle w:val="EndNoteBibliography"/>
        <w:spacing w:after="0"/>
        <w:ind w:left="720" w:hanging="720"/>
      </w:pPr>
      <w:r w:rsidRPr="006C2F68">
        <w:t>81.</w:t>
      </w:r>
      <w:r w:rsidRPr="006C2F68">
        <w:tab/>
        <w:t xml:space="preserve">Nicholls, M. and A. Richards, </w:t>
      </w:r>
      <w:r w:rsidRPr="006C2F68">
        <w:rPr>
          <w:i/>
        </w:rPr>
        <w:t>Human studies with atrial natriuretic factor.</w:t>
      </w:r>
      <w:r w:rsidRPr="006C2F68">
        <w:t xml:space="preserve"> Endocrinology and metabolism clinics of North America, 1987. </w:t>
      </w:r>
      <w:r w:rsidRPr="006C2F68">
        <w:rPr>
          <w:b/>
        </w:rPr>
        <w:t>16</w:t>
      </w:r>
      <w:r w:rsidRPr="006C2F68">
        <w:t>(1): p. 199-223.</w:t>
      </w:r>
    </w:p>
    <w:p w:rsidR="006C2F68" w:rsidRPr="006C2F68" w:rsidRDefault="006C2F68" w:rsidP="006C2F68">
      <w:pPr>
        <w:pStyle w:val="EndNoteBibliography"/>
        <w:spacing w:after="0"/>
        <w:ind w:left="720" w:hanging="720"/>
      </w:pPr>
      <w:r w:rsidRPr="006C2F68">
        <w:t>82.</w:t>
      </w:r>
      <w:r w:rsidRPr="006C2F68">
        <w:tab/>
        <w:t xml:space="preserve">Renkin, E. and V. Tucker, </w:t>
      </w:r>
      <w:r w:rsidRPr="006C2F68">
        <w:rPr>
          <w:i/>
        </w:rPr>
        <w:t>Atrial Natriuretic Peptide as a Regulator of Transvascular Fluid Balance.</w:t>
      </w:r>
      <w:r w:rsidRPr="006C2F68">
        <w:t xml:space="preserve"> Physiology, 1996. </w:t>
      </w:r>
      <w:r w:rsidRPr="006C2F68">
        <w:rPr>
          <w:b/>
        </w:rPr>
        <w:t>11</w:t>
      </w:r>
      <w:r w:rsidRPr="006C2F68">
        <w:t>(3): p. 138-143.</w:t>
      </w:r>
    </w:p>
    <w:p w:rsidR="006C2F68" w:rsidRPr="006C2F68" w:rsidRDefault="006C2F68" w:rsidP="006C2F68">
      <w:pPr>
        <w:pStyle w:val="EndNoteBibliography"/>
        <w:spacing w:after="0"/>
        <w:ind w:left="720" w:hanging="720"/>
      </w:pPr>
      <w:r w:rsidRPr="006C2F68">
        <w:t>83.</w:t>
      </w:r>
      <w:r w:rsidRPr="006C2F68">
        <w:tab/>
        <w:t xml:space="preserve">Weidmann, P., et al., </w:t>
      </w:r>
      <w:r w:rsidRPr="006C2F68">
        <w:rPr>
          <w:i/>
        </w:rPr>
        <w:t>Blood levels and renal effects of atrial natriuretic peptide in normal man.</w:t>
      </w:r>
      <w:r w:rsidRPr="006C2F68">
        <w:t xml:space="preserve"> Journal of Clinical Investigation, 1986. </w:t>
      </w:r>
      <w:r w:rsidRPr="006C2F68">
        <w:rPr>
          <w:b/>
        </w:rPr>
        <w:t>77</w:t>
      </w:r>
      <w:r w:rsidRPr="006C2F68">
        <w:t>(3): p. 734.</w:t>
      </w:r>
    </w:p>
    <w:p w:rsidR="006C2F68" w:rsidRPr="006C2F68" w:rsidRDefault="006C2F68" w:rsidP="006C2F68">
      <w:pPr>
        <w:pStyle w:val="EndNoteBibliography"/>
        <w:spacing w:after="0"/>
        <w:ind w:left="720" w:hanging="720"/>
      </w:pPr>
      <w:r w:rsidRPr="006C2F68">
        <w:t>84.</w:t>
      </w:r>
      <w:r w:rsidRPr="006C2F68">
        <w:tab/>
        <w:t xml:space="preserve">Yandle, T.G., et al., </w:t>
      </w:r>
      <w:r w:rsidRPr="006C2F68">
        <w:rPr>
          <w:i/>
        </w:rPr>
        <w:t>Metabolic clearance rate and plasma half life of alpha-human atrial natriuretic peptide in man.</w:t>
      </w:r>
      <w:r w:rsidRPr="006C2F68">
        <w:t xml:space="preserve"> Life Sci, 1986. </w:t>
      </w:r>
      <w:r w:rsidRPr="006C2F68">
        <w:rPr>
          <w:b/>
        </w:rPr>
        <w:t>38</w:t>
      </w:r>
      <w:r w:rsidRPr="006C2F68">
        <w:t>(20): p. 1827-33.</w:t>
      </w:r>
    </w:p>
    <w:p w:rsidR="006C2F68" w:rsidRPr="006C2F68" w:rsidRDefault="006C2F68" w:rsidP="006C2F68">
      <w:pPr>
        <w:pStyle w:val="EndNoteBibliography"/>
        <w:spacing w:after="0"/>
        <w:ind w:left="720" w:hanging="720"/>
      </w:pPr>
      <w:r w:rsidRPr="006C2F68">
        <w:t>85.</w:t>
      </w:r>
      <w:r w:rsidRPr="006C2F68">
        <w:tab/>
        <w:t xml:space="preserve">Clutter, W.E., et al., </w:t>
      </w:r>
      <w:r w:rsidRPr="006C2F68">
        <w:rPr>
          <w:i/>
        </w:rPr>
        <w:t>Epinephrine plasma metabolic clearance rates and physiologic thresholds for metabolic and hemodynamic actions in man.</w:t>
      </w:r>
      <w:r w:rsidRPr="006C2F68">
        <w:t xml:space="preserve"> The Journal of Clinical Investigation, 1980. </w:t>
      </w:r>
      <w:r w:rsidRPr="006C2F68">
        <w:rPr>
          <w:b/>
        </w:rPr>
        <w:t>66</w:t>
      </w:r>
      <w:r w:rsidRPr="006C2F68">
        <w:t>(1): p. 94-101.</w:t>
      </w:r>
    </w:p>
    <w:p w:rsidR="006C2F68" w:rsidRPr="006C2F68" w:rsidRDefault="006C2F68" w:rsidP="006C2F68">
      <w:pPr>
        <w:pStyle w:val="EndNoteBibliography"/>
        <w:spacing w:after="0"/>
        <w:ind w:left="720" w:hanging="720"/>
      </w:pPr>
      <w:r w:rsidRPr="006C2F68">
        <w:t>86.</w:t>
      </w:r>
      <w:r w:rsidRPr="006C2F68">
        <w:tab/>
        <w:t xml:space="preserve">BAUER, C., </w:t>
      </w:r>
      <w:r w:rsidRPr="006C2F68">
        <w:rPr>
          <w:i/>
        </w:rPr>
        <w:t>A WIDESPREAD OXYGEN SENSOR REVEALED</w:t>
      </w:r>
      <w:r w:rsidRPr="006C2F68">
        <w:t>. 1993, C/O WILLIAMS &amp; WILKINS, PO BOX 1496, BALTIMORE, MD 21203.</w:t>
      </w:r>
    </w:p>
    <w:p w:rsidR="006C2F68" w:rsidRPr="006C2F68" w:rsidRDefault="006C2F68" w:rsidP="006C2F68">
      <w:pPr>
        <w:pStyle w:val="EndNoteBibliography"/>
        <w:spacing w:after="0"/>
        <w:ind w:left="720" w:hanging="720"/>
      </w:pPr>
      <w:r w:rsidRPr="006C2F68">
        <w:t>87.</w:t>
      </w:r>
      <w:r w:rsidRPr="006C2F68">
        <w:tab/>
        <w:t xml:space="preserve">Goldberg, M.A. and T.J. Schneider, </w:t>
      </w:r>
      <w:r w:rsidRPr="006C2F68">
        <w:rPr>
          <w:i/>
        </w:rPr>
        <w:t>Similarities between the oxygen-sensing mechanisms regulating the expression of vascular endothelial growth factor and erythropoietin.</w:t>
      </w:r>
      <w:r w:rsidRPr="006C2F68">
        <w:t xml:space="preserve"> Journal of Biological Chemistry, 1994. </w:t>
      </w:r>
      <w:r w:rsidRPr="006C2F68">
        <w:rPr>
          <w:b/>
        </w:rPr>
        <w:t>269</w:t>
      </w:r>
      <w:r w:rsidRPr="006C2F68">
        <w:t>(6): p. 4355-9.</w:t>
      </w:r>
    </w:p>
    <w:p w:rsidR="006C2F68" w:rsidRPr="006C2F68" w:rsidRDefault="006C2F68" w:rsidP="006C2F68">
      <w:pPr>
        <w:pStyle w:val="EndNoteBibliography"/>
        <w:spacing w:after="0"/>
        <w:ind w:left="720" w:hanging="720"/>
      </w:pPr>
      <w:r w:rsidRPr="006C2F68">
        <w:t>88.</w:t>
      </w:r>
      <w:r w:rsidRPr="006C2F68">
        <w:tab/>
        <w:t xml:space="preserve">Jacobson, L.O., et al., </w:t>
      </w:r>
      <w:r w:rsidRPr="006C2F68">
        <w:rPr>
          <w:i/>
        </w:rPr>
        <w:t>Role of the Kidney in Erythropoiesis.</w:t>
      </w:r>
      <w:r w:rsidRPr="006C2F68">
        <w:t xml:space="preserve"> Nature, 1957. </w:t>
      </w:r>
      <w:r w:rsidRPr="006C2F68">
        <w:rPr>
          <w:b/>
        </w:rPr>
        <w:t>179</w:t>
      </w:r>
      <w:r w:rsidRPr="006C2F68">
        <w:t>(4560): p. 633-634.</w:t>
      </w:r>
    </w:p>
    <w:p w:rsidR="006C2F68" w:rsidRPr="006C2F68" w:rsidRDefault="006C2F68" w:rsidP="006C2F68">
      <w:pPr>
        <w:pStyle w:val="EndNoteBibliography"/>
        <w:spacing w:after="0"/>
        <w:ind w:left="720" w:hanging="720"/>
      </w:pPr>
      <w:r w:rsidRPr="006C2F68">
        <w:lastRenderedPageBreak/>
        <w:t>89.</w:t>
      </w:r>
      <w:r w:rsidRPr="006C2F68">
        <w:tab/>
        <w:t xml:space="preserve">Pagel, H., W. Jelkmann, and C. Weiss, </w:t>
      </w:r>
      <w:r w:rsidRPr="006C2F68">
        <w:rPr>
          <w:i/>
        </w:rPr>
        <w:t>A comparison of the effects of renal artery constriction and anemia on the production of erythropoietin.</w:t>
      </w:r>
      <w:r w:rsidRPr="006C2F68">
        <w:t xml:space="preserve"> Pflügers Archiv, 1988. </w:t>
      </w:r>
      <w:r w:rsidRPr="006C2F68">
        <w:rPr>
          <w:b/>
        </w:rPr>
        <w:t>413</w:t>
      </w:r>
      <w:r w:rsidRPr="006C2F68">
        <w:t>(1): p. 62-66.</w:t>
      </w:r>
    </w:p>
    <w:p w:rsidR="006C2F68" w:rsidRPr="006C2F68" w:rsidRDefault="006C2F68" w:rsidP="006C2F68">
      <w:pPr>
        <w:pStyle w:val="EndNoteBibliography"/>
        <w:spacing w:after="0"/>
        <w:ind w:left="720" w:hanging="720"/>
      </w:pPr>
      <w:r w:rsidRPr="006C2F68">
        <w:t>90.</w:t>
      </w:r>
      <w:r w:rsidRPr="006C2F68">
        <w:tab/>
        <w:t xml:space="preserve">Porter, D. and M. Goldberg, </w:t>
      </w:r>
      <w:r w:rsidRPr="006C2F68">
        <w:rPr>
          <w:i/>
        </w:rPr>
        <w:t>Regulation of erythropoietin production.</w:t>
      </w:r>
      <w:r w:rsidRPr="006C2F68">
        <w:t xml:space="preserve"> Experimental hematology, 1993. </w:t>
      </w:r>
      <w:r w:rsidRPr="006C2F68">
        <w:rPr>
          <w:b/>
        </w:rPr>
        <w:t>21</w:t>
      </w:r>
      <w:r w:rsidRPr="006C2F68">
        <w:t>(3): p. 399-404.</w:t>
      </w:r>
    </w:p>
    <w:p w:rsidR="006C2F68" w:rsidRPr="006C2F68" w:rsidRDefault="006C2F68" w:rsidP="006C2F68">
      <w:pPr>
        <w:pStyle w:val="EndNoteBibliography"/>
        <w:spacing w:after="0"/>
        <w:ind w:left="720" w:hanging="720"/>
      </w:pPr>
      <w:r w:rsidRPr="006C2F68">
        <w:t>91.</w:t>
      </w:r>
      <w:r w:rsidRPr="006C2F68">
        <w:tab/>
        <w:t xml:space="preserve">Miller, M.E., E.P. Cronkite, and J.F. Garcia, </w:t>
      </w:r>
      <w:r w:rsidRPr="006C2F68">
        <w:rPr>
          <w:i/>
        </w:rPr>
        <w:t>Plasma levels of immunoreactive erythropoietin after acute blood loss in man.</w:t>
      </w:r>
      <w:r w:rsidRPr="006C2F68">
        <w:t xml:space="preserve"> British journal of haematology, 1982. </w:t>
      </w:r>
      <w:r w:rsidRPr="006C2F68">
        <w:rPr>
          <w:b/>
        </w:rPr>
        <w:t>52</w:t>
      </w:r>
      <w:r w:rsidRPr="006C2F68">
        <w:t>(4): p. 545-549.</w:t>
      </w:r>
    </w:p>
    <w:p w:rsidR="006C2F68" w:rsidRPr="006C2F68" w:rsidRDefault="006C2F68" w:rsidP="006C2F68">
      <w:pPr>
        <w:pStyle w:val="EndNoteBibliography"/>
        <w:spacing w:after="0"/>
        <w:ind w:left="720" w:hanging="720"/>
      </w:pPr>
      <w:r w:rsidRPr="006C2F68">
        <w:t>92.</w:t>
      </w:r>
      <w:r w:rsidRPr="006C2F68">
        <w:tab/>
        <w:t xml:space="preserve">Reissmann, K.R., et al., </w:t>
      </w:r>
      <w:r w:rsidRPr="006C2F68">
        <w:rPr>
          <w:i/>
        </w:rPr>
        <w:t>Influence of disappearance rate and distribution space on plasma concentration of erythropoietin in normal rats.</w:t>
      </w:r>
      <w:r w:rsidRPr="006C2F68">
        <w:t xml:space="preserve"> J Lab Clin Med, 1965. </w:t>
      </w:r>
      <w:r w:rsidRPr="006C2F68">
        <w:rPr>
          <w:b/>
        </w:rPr>
        <w:t>65</w:t>
      </w:r>
      <w:r w:rsidRPr="006C2F68">
        <w:t>: p. 967-975.</w:t>
      </w:r>
    </w:p>
    <w:p w:rsidR="006C2F68" w:rsidRPr="006C2F68" w:rsidRDefault="006C2F68" w:rsidP="006C2F68">
      <w:pPr>
        <w:pStyle w:val="EndNoteBibliography"/>
        <w:spacing w:after="0"/>
        <w:ind w:left="720" w:hanging="720"/>
      </w:pPr>
      <w:r w:rsidRPr="006C2F68">
        <w:t>93.</w:t>
      </w:r>
      <w:r w:rsidRPr="006C2F68">
        <w:tab/>
        <w:t xml:space="preserve">Roush, W., </w:t>
      </w:r>
      <w:r w:rsidRPr="006C2F68">
        <w:rPr>
          <w:i/>
        </w:rPr>
        <w:t>An "off switch" for red blood cells.</w:t>
      </w:r>
      <w:r w:rsidRPr="006C2F68">
        <w:t xml:space="preserve"> Science, 1995. </w:t>
      </w:r>
      <w:r w:rsidRPr="006C2F68">
        <w:rPr>
          <w:b/>
        </w:rPr>
        <w:t>268</w:t>
      </w:r>
      <w:r w:rsidRPr="006C2F68">
        <w:t>(5207): p. 27-28.</w:t>
      </w:r>
    </w:p>
    <w:p w:rsidR="006C2F68" w:rsidRPr="006C2F68" w:rsidRDefault="006C2F68" w:rsidP="006C2F68">
      <w:pPr>
        <w:pStyle w:val="EndNoteBibliography"/>
        <w:spacing w:after="0"/>
        <w:ind w:left="720" w:hanging="720"/>
      </w:pPr>
      <w:r w:rsidRPr="006C2F68">
        <w:t>94.</w:t>
      </w:r>
      <w:r w:rsidRPr="006C2F68">
        <w:tab/>
        <w:t xml:space="preserve">Winearls, C., et al., </w:t>
      </w:r>
      <w:r w:rsidRPr="006C2F68">
        <w:rPr>
          <w:i/>
        </w:rPr>
        <w:t>EFFECT OF HUMAN ERYTHROPOIETIN DERIVED FROM RECOMBINANT DNA ON THE ANAEMIA OF PATIENTS MAINTAINED BY CHRONIC HAEMODIALYSIS.</w:t>
      </w:r>
      <w:r w:rsidRPr="006C2F68">
        <w:t xml:space="preserve"> The Lancet, 1986. </w:t>
      </w:r>
      <w:r w:rsidRPr="006C2F68">
        <w:rPr>
          <w:b/>
        </w:rPr>
        <w:t>328</w:t>
      </w:r>
      <w:r w:rsidRPr="006C2F68">
        <w:t>(8517): p. 1175-1178.</w:t>
      </w:r>
    </w:p>
    <w:p w:rsidR="006C2F68" w:rsidRPr="006C2F68" w:rsidRDefault="006C2F68" w:rsidP="006C2F68">
      <w:pPr>
        <w:pStyle w:val="EndNoteBibliography"/>
        <w:spacing w:after="0"/>
        <w:ind w:left="720" w:hanging="720"/>
      </w:pPr>
      <w:r w:rsidRPr="006C2F68">
        <w:t>95.</w:t>
      </w:r>
      <w:r w:rsidRPr="006C2F68">
        <w:tab/>
        <w:t xml:space="preserve">Standardization, W.E.C.o.B. and W.H. Organization, </w:t>
      </w:r>
      <w:r w:rsidRPr="006C2F68">
        <w:rPr>
          <w:i/>
        </w:rPr>
        <w:t>WHO Expert Committee on Biological Standardization [meeting held in Geneva from 22 to 27 September 1958]: Twelfth report.</w:t>
      </w:r>
      <w:r w:rsidRPr="006C2F68">
        <w:t xml:space="preserve"> 1958: p. 10.</w:t>
      </w:r>
    </w:p>
    <w:p w:rsidR="006C2F68" w:rsidRPr="006C2F68" w:rsidRDefault="006C2F68" w:rsidP="006C2F68">
      <w:pPr>
        <w:pStyle w:val="EndNoteBibliography"/>
        <w:spacing w:after="0"/>
        <w:ind w:left="720" w:hanging="720"/>
      </w:pPr>
      <w:r w:rsidRPr="006C2F68">
        <w:t>96.</w:t>
      </w:r>
      <w:r w:rsidRPr="006C2F68">
        <w:tab/>
        <w:t xml:space="preserve">Standardization, W.E.C.o.B. and W.H. Organization, </w:t>
      </w:r>
      <w:r w:rsidRPr="006C2F68">
        <w:rPr>
          <w:i/>
        </w:rPr>
        <w:t>WHO Expert Committee on Biological Standardization: Thirty-seventh Report.</w:t>
      </w:r>
      <w:r w:rsidRPr="006C2F68">
        <w:t xml:space="preserve"> 1987: p. 26.</w:t>
      </w:r>
    </w:p>
    <w:p w:rsidR="006C2F68" w:rsidRPr="006C2F68" w:rsidRDefault="006C2F68" w:rsidP="006C2F68">
      <w:pPr>
        <w:pStyle w:val="EndNoteBibliography"/>
        <w:spacing w:after="0"/>
        <w:ind w:left="720" w:hanging="720"/>
      </w:pPr>
      <w:r w:rsidRPr="006C2F68">
        <w:t>97.</w:t>
      </w:r>
      <w:r w:rsidRPr="006C2F68">
        <w:tab/>
        <w:t xml:space="preserve">Guyton, J.R., et al., </w:t>
      </w:r>
      <w:r w:rsidRPr="006C2F68">
        <w:rPr>
          <w:i/>
        </w:rPr>
        <w:t>A Model of Glucose-insulin Homeostasis in Man that Incorporates the Heterogeneous Fast Pool Theory of Pancreatic Insulin Release.</w:t>
      </w:r>
      <w:r w:rsidRPr="006C2F68">
        <w:t xml:space="preserve"> Diabetes, 1978. </w:t>
      </w:r>
      <w:r w:rsidRPr="006C2F68">
        <w:rPr>
          <w:b/>
        </w:rPr>
        <w:t>27</w:t>
      </w:r>
      <w:r w:rsidRPr="006C2F68">
        <w:t>(10): p. 1027-1042.</w:t>
      </w:r>
    </w:p>
    <w:p w:rsidR="006C2F68" w:rsidRPr="006C2F68" w:rsidRDefault="006C2F68" w:rsidP="006C2F68">
      <w:pPr>
        <w:pStyle w:val="EndNoteBibliography"/>
        <w:spacing w:after="0"/>
        <w:ind w:left="720" w:hanging="720"/>
      </w:pPr>
      <w:r w:rsidRPr="006C2F68">
        <w:t>98.</w:t>
      </w:r>
      <w:r w:rsidRPr="006C2F68">
        <w:tab/>
        <w:t xml:space="preserve">Imai, J., et al., </w:t>
      </w:r>
      <w:r w:rsidRPr="006C2F68">
        <w:rPr>
          <w:i/>
        </w:rPr>
        <w:t>Regulation of Pancreatic β Cell Mass by Neuronal Signals from the Liver.</w:t>
      </w:r>
      <w:r w:rsidRPr="006C2F68">
        <w:t xml:space="preserve"> Science, 2008. </w:t>
      </w:r>
      <w:r w:rsidRPr="006C2F68">
        <w:rPr>
          <w:b/>
        </w:rPr>
        <w:t>322</w:t>
      </w:r>
      <w:r w:rsidRPr="006C2F68">
        <w:t>(5905): p. 1250-1254.</w:t>
      </w:r>
    </w:p>
    <w:p w:rsidR="006C2F68" w:rsidRPr="006C2F68" w:rsidRDefault="006C2F68" w:rsidP="006C2F68">
      <w:pPr>
        <w:pStyle w:val="EndNoteBibliography"/>
        <w:spacing w:after="0"/>
        <w:ind w:left="720" w:hanging="720"/>
      </w:pPr>
      <w:r w:rsidRPr="006C2F68">
        <w:t>99.</w:t>
      </w:r>
      <w:r w:rsidRPr="006C2F68">
        <w:tab/>
        <w:t xml:space="preserve">Rutter, G.A. and E.V. Hill, </w:t>
      </w:r>
      <w:r w:rsidRPr="006C2F68">
        <w:rPr>
          <w:i/>
        </w:rPr>
        <w:t>Insulin Vesicle Release: Walk, Kiss, Pause … Then Run</w:t>
      </w:r>
      <w:r w:rsidRPr="006C2F68">
        <w:t>. Vol. 21. 2006. 189-196.</w:t>
      </w:r>
    </w:p>
    <w:p w:rsidR="006C2F68" w:rsidRPr="006C2F68" w:rsidRDefault="006C2F68" w:rsidP="006C2F68">
      <w:pPr>
        <w:pStyle w:val="EndNoteBibliography"/>
        <w:spacing w:after="0"/>
        <w:ind w:left="720" w:hanging="720"/>
      </w:pPr>
      <w:r w:rsidRPr="006C2F68">
        <w:t>100.</w:t>
      </w:r>
      <w:r w:rsidRPr="006C2F68">
        <w:tab/>
        <w:t xml:space="preserve">Blackard, W.G. and N.C. Nelson, </w:t>
      </w:r>
      <w:r w:rsidRPr="006C2F68">
        <w:rPr>
          <w:i/>
        </w:rPr>
        <w:t>Portal and Peripheral Vein Immunoreactive Insulin Concentrations Before and After Glucose Infusion.</w:t>
      </w:r>
      <w:r w:rsidRPr="006C2F68">
        <w:t xml:space="preserve"> Diabetes, 1970. </w:t>
      </w:r>
      <w:r w:rsidRPr="006C2F68">
        <w:rPr>
          <w:b/>
        </w:rPr>
        <w:t>19</w:t>
      </w:r>
      <w:r w:rsidRPr="006C2F68">
        <w:t>(5): p. 302-306.</w:t>
      </w:r>
    </w:p>
    <w:p w:rsidR="006C2F68" w:rsidRPr="006C2F68" w:rsidRDefault="006C2F68" w:rsidP="006C2F68">
      <w:pPr>
        <w:pStyle w:val="EndNoteBibliography"/>
        <w:spacing w:after="0"/>
        <w:ind w:left="720" w:hanging="720"/>
      </w:pPr>
      <w:r w:rsidRPr="006C2F68">
        <w:t>101.</w:t>
      </w:r>
      <w:r w:rsidRPr="006C2F68">
        <w:tab/>
        <w:t xml:space="preserve">Dobson, H.L., et al., </w:t>
      </w:r>
      <w:r w:rsidRPr="006C2F68">
        <w:rPr>
          <w:i/>
        </w:rPr>
        <w:t>Absorption of 131-I labeled modified insulin.</w:t>
      </w:r>
      <w:r w:rsidRPr="006C2F68">
        <w:t xml:space="preserve"> Metabolism, 1967. </w:t>
      </w:r>
      <w:r w:rsidRPr="006C2F68">
        <w:rPr>
          <w:b/>
        </w:rPr>
        <w:t>16</w:t>
      </w:r>
      <w:r w:rsidRPr="006C2F68">
        <w:t>(8): p. 723-732.</w:t>
      </w:r>
    </w:p>
    <w:p w:rsidR="006C2F68" w:rsidRPr="006C2F68" w:rsidRDefault="006C2F68" w:rsidP="006C2F68">
      <w:pPr>
        <w:pStyle w:val="EndNoteBibliography"/>
        <w:spacing w:after="0"/>
        <w:ind w:left="720" w:hanging="720"/>
      </w:pPr>
      <w:r w:rsidRPr="006C2F68">
        <w:t>102.</w:t>
      </w:r>
      <w:r w:rsidRPr="006C2F68">
        <w:tab/>
        <w:t xml:space="preserve">DOEDEN, B. and R. RIZZA, </w:t>
      </w:r>
      <w:r w:rsidRPr="006C2F68">
        <w:rPr>
          <w:i/>
        </w:rPr>
        <w:t>Use of a Variable Insulin Infusion to Assess Insulin Action in Obesity: Defects in Both the Kinetics and Amplitude of Response.</w:t>
      </w:r>
      <w:r w:rsidRPr="006C2F68">
        <w:t xml:space="preserve"> The Journal of Clinical Endocrinology &amp; Metabolism, 1987. </w:t>
      </w:r>
      <w:r w:rsidRPr="006C2F68">
        <w:rPr>
          <w:b/>
        </w:rPr>
        <w:t>64</w:t>
      </w:r>
      <w:r w:rsidRPr="006C2F68">
        <w:t>(5): p. 902-908.</w:t>
      </w:r>
    </w:p>
    <w:p w:rsidR="006C2F68" w:rsidRPr="006C2F68" w:rsidRDefault="006C2F68" w:rsidP="006C2F68">
      <w:pPr>
        <w:pStyle w:val="EndNoteBibliography"/>
        <w:spacing w:after="0"/>
        <w:ind w:left="720" w:hanging="720"/>
      </w:pPr>
      <w:r w:rsidRPr="006C2F68">
        <w:t>103.</w:t>
      </w:r>
      <w:r w:rsidRPr="006C2F68">
        <w:tab/>
        <w:t xml:space="preserve">GINSBERG, S., et al., </w:t>
      </w:r>
      <w:r w:rsidRPr="006C2F68">
        <w:rPr>
          <w:i/>
        </w:rPr>
        <w:t>Serum Insulin Levels Following Administration of Exogenous Insulin.</w:t>
      </w:r>
      <w:r w:rsidRPr="006C2F68">
        <w:t xml:space="preserve"> The Journal of Clinical Endocrinology &amp; Metabolism, 1973. </w:t>
      </w:r>
      <w:r w:rsidRPr="006C2F68">
        <w:rPr>
          <w:b/>
        </w:rPr>
        <w:t>36</w:t>
      </w:r>
      <w:r w:rsidRPr="006C2F68">
        <w:t>(6): p. 1175-1179.</w:t>
      </w:r>
    </w:p>
    <w:p w:rsidR="006C2F68" w:rsidRPr="006C2F68" w:rsidRDefault="006C2F68" w:rsidP="006C2F68">
      <w:pPr>
        <w:pStyle w:val="EndNoteBibliography"/>
        <w:spacing w:after="0"/>
        <w:ind w:left="720" w:hanging="720"/>
      </w:pPr>
      <w:r w:rsidRPr="006C2F68">
        <w:t>104.</w:t>
      </w:r>
      <w:r w:rsidRPr="006C2F68">
        <w:tab/>
        <w:t xml:space="preserve">George, S., et al., </w:t>
      </w:r>
      <w:r w:rsidRPr="006C2F68">
        <w:rPr>
          <w:i/>
        </w:rPr>
        <w:t>A family with severe insulin resistance and diabetes due to a mutation in AKT2.</w:t>
      </w:r>
      <w:r w:rsidRPr="006C2F68">
        <w:t xml:space="preserve"> Science, 2004. </w:t>
      </w:r>
      <w:r w:rsidRPr="006C2F68">
        <w:rPr>
          <w:b/>
        </w:rPr>
        <w:t>304</w:t>
      </w:r>
      <w:r w:rsidRPr="006C2F68">
        <w:t>(5675): p. 1325-1328.</w:t>
      </w:r>
    </w:p>
    <w:p w:rsidR="006C2F68" w:rsidRPr="006C2F68" w:rsidRDefault="006C2F68" w:rsidP="006C2F68">
      <w:pPr>
        <w:pStyle w:val="EndNoteBibliography"/>
        <w:spacing w:after="0"/>
        <w:ind w:left="720" w:hanging="720"/>
      </w:pPr>
      <w:r w:rsidRPr="006C2F68">
        <w:t>105.</w:t>
      </w:r>
      <w:r w:rsidRPr="006C2F68">
        <w:tab/>
        <w:t xml:space="preserve">Prager, R., P. Wallace, and J.M. Olefsky, </w:t>
      </w:r>
      <w:r w:rsidRPr="006C2F68">
        <w:rPr>
          <w:i/>
        </w:rPr>
        <w:t>Hyperinsulinemia Does Not Compensate for Peripheral Insulin Resistance in Obesity.</w:t>
      </w:r>
      <w:r w:rsidRPr="006C2F68">
        <w:t xml:space="preserve"> Diabetes, 1987. </w:t>
      </w:r>
      <w:r w:rsidRPr="006C2F68">
        <w:rPr>
          <w:b/>
        </w:rPr>
        <w:t>36</w:t>
      </w:r>
      <w:r w:rsidRPr="006C2F68">
        <w:t>(3): p. 327-334.</w:t>
      </w:r>
    </w:p>
    <w:p w:rsidR="006C2F68" w:rsidRPr="006C2F68" w:rsidRDefault="006C2F68" w:rsidP="006C2F68">
      <w:pPr>
        <w:pStyle w:val="EndNoteBibliography"/>
        <w:spacing w:after="0"/>
        <w:ind w:left="720" w:hanging="720"/>
      </w:pPr>
      <w:r w:rsidRPr="006C2F68">
        <w:t>106.</w:t>
      </w:r>
      <w:r w:rsidRPr="006C2F68">
        <w:tab/>
        <w:t xml:space="preserve">Summers, R.L., et al., </w:t>
      </w:r>
      <w:r w:rsidRPr="006C2F68">
        <w:rPr>
          <w:i/>
        </w:rPr>
        <w:t>Theoretical analysis of the mechanisms of chronic hyperinsulinemia.</w:t>
      </w:r>
      <w:r w:rsidRPr="006C2F68">
        <w:t xml:space="preserve"> Computers in Biology and Medicine, 1997. </w:t>
      </w:r>
      <w:r w:rsidRPr="006C2F68">
        <w:rPr>
          <w:b/>
        </w:rPr>
        <w:t>27</w:t>
      </w:r>
      <w:r w:rsidRPr="006C2F68">
        <w:t>(3): p. 249-256.</w:t>
      </w:r>
    </w:p>
    <w:p w:rsidR="006C2F68" w:rsidRPr="006C2F68" w:rsidRDefault="006C2F68" w:rsidP="006C2F68">
      <w:pPr>
        <w:pStyle w:val="EndNoteBibliography"/>
        <w:spacing w:after="0"/>
        <w:ind w:left="720" w:hanging="720"/>
      </w:pPr>
      <w:r w:rsidRPr="006C2F68">
        <w:t>107.</w:t>
      </w:r>
      <w:r w:rsidRPr="006C2F68">
        <w:tab/>
        <w:t xml:space="preserve">Prager, R., P. Wallace, and J.M. Olefsky, </w:t>
      </w:r>
      <w:r w:rsidRPr="006C2F68">
        <w:rPr>
          <w:i/>
        </w:rPr>
        <w:t>In vivo kinetics of insulin action on peripheral glucose disposal and hepatic glucose output in normal and obese subjects.</w:t>
      </w:r>
      <w:r w:rsidRPr="006C2F68">
        <w:t xml:space="preserve"> The Journal of Clinical Investigation, 1986. </w:t>
      </w:r>
      <w:r w:rsidRPr="006C2F68">
        <w:rPr>
          <w:b/>
        </w:rPr>
        <w:t>78</w:t>
      </w:r>
      <w:r w:rsidRPr="006C2F68">
        <w:t>(2): p. 472-481.</w:t>
      </w:r>
    </w:p>
    <w:p w:rsidR="006C2F68" w:rsidRPr="006C2F68" w:rsidRDefault="006C2F68" w:rsidP="006C2F68">
      <w:pPr>
        <w:pStyle w:val="EndNoteBibliography"/>
        <w:spacing w:after="0"/>
        <w:ind w:left="720" w:hanging="720"/>
      </w:pPr>
      <w:r w:rsidRPr="006C2F68">
        <w:t>108.</w:t>
      </w:r>
      <w:r w:rsidRPr="006C2F68">
        <w:tab/>
        <w:t xml:space="preserve">Iwanishi, M., M.P. Czech, and A.D. Cherniack, </w:t>
      </w:r>
      <w:r w:rsidRPr="006C2F68">
        <w:rPr>
          <w:i/>
        </w:rPr>
        <w:t>The Protein-tyrosine Kinase Fer Associates with Signaling Complexes Containing Insulin Receptor Substrate-1 and Phosphatidylinositol 3-Kinase.</w:t>
      </w:r>
      <w:r w:rsidRPr="006C2F68">
        <w:t xml:space="preserve"> Journal of Biological Chemistry, 2000. </w:t>
      </w:r>
      <w:r w:rsidRPr="006C2F68">
        <w:rPr>
          <w:b/>
        </w:rPr>
        <w:t>275</w:t>
      </w:r>
      <w:r w:rsidRPr="006C2F68">
        <w:t>(50): p. 38995-39000.</w:t>
      </w:r>
    </w:p>
    <w:p w:rsidR="006C2F68" w:rsidRPr="006C2F68" w:rsidRDefault="006C2F68" w:rsidP="006C2F68">
      <w:pPr>
        <w:pStyle w:val="EndNoteBibliography"/>
        <w:spacing w:after="0"/>
        <w:ind w:left="720" w:hanging="720"/>
      </w:pPr>
      <w:r w:rsidRPr="006C2F68">
        <w:lastRenderedPageBreak/>
        <w:t>109.</w:t>
      </w:r>
      <w:r w:rsidRPr="006C2F68">
        <w:tab/>
        <w:t xml:space="preserve">Previs, S.F., et al., </w:t>
      </w:r>
      <w:r w:rsidRPr="006C2F68">
        <w:rPr>
          <w:i/>
        </w:rPr>
        <w:t>Contrasting effects of IRS-1 versus IRS-2 gene disruption on carbohydrate and lipid metabolism in vivo.</w:t>
      </w:r>
      <w:r w:rsidRPr="006C2F68">
        <w:t xml:space="preserve"> J Biol Chem, 2000. </w:t>
      </w:r>
      <w:r w:rsidRPr="006C2F68">
        <w:rPr>
          <w:b/>
        </w:rPr>
        <w:t>275</w:t>
      </w:r>
      <w:r w:rsidRPr="006C2F68">
        <w:t>(50): p. 38990-4.</w:t>
      </w:r>
    </w:p>
    <w:p w:rsidR="006C2F68" w:rsidRPr="006C2F68" w:rsidRDefault="006C2F68" w:rsidP="006C2F68">
      <w:pPr>
        <w:pStyle w:val="EndNoteBibliography"/>
        <w:spacing w:after="0"/>
        <w:ind w:left="720" w:hanging="720"/>
      </w:pPr>
      <w:r w:rsidRPr="006C2F68">
        <w:t>110.</w:t>
      </w:r>
      <w:r w:rsidRPr="006C2F68">
        <w:tab/>
        <w:t xml:space="preserve">Rother, K.I., et al., </w:t>
      </w:r>
      <w:r w:rsidRPr="006C2F68">
        <w:rPr>
          <w:i/>
        </w:rPr>
        <w:t>Evidence That IRS-2 Phosphorylation Is Required for Insulin Action in Hepatocytes.</w:t>
      </w:r>
      <w:r w:rsidRPr="006C2F68">
        <w:t xml:space="preserve"> Journal of Biological Chemistry, 1998. </w:t>
      </w:r>
      <w:r w:rsidRPr="006C2F68">
        <w:rPr>
          <w:b/>
        </w:rPr>
        <w:t>273</w:t>
      </w:r>
      <w:r w:rsidRPr="006C2F68">
        <w:t>(28): p. 17491-17497.</w:t>
      </w:r>
    </w:p>
    <w:p w:rsidR="006C2F68" w:rsidRPr="006C2F68" w:rsidRDefault="006C2F68" w:rsidP="006C2F68">
      <w:pPr>
        <w:pStyle w:val="EndNoteBibliography"/>
        <w:spacing w:after="0"/>
        <w:ind w:left="720" w:hanging="720"/>
      </w:pPr>
      <w:r w:rsidRPr="006C2F68">
        <w:t>111.</w:t>
      </w:r>
      <w:r w:rsidRPr="006C2F68">
        <w:tab/>
        <w:t xml:space="preserve">Miles, P.D., et al., </w:t>
      </w:r>
      <w:r w:rsidRPr="006C2F68">
        <w:rPr>
          <w:i/>
        </w:rPr>
        <w:t>Kinetics of insulin action in vivo: identification of rate-limiting steps.</w:t>
      </w:r>
      <w:r w:rsidRPr="006C2F68">
        <w:t xml:space="preserve"> Diabetes, 1995. </w:t>
      </w:r>
      <w:r w:rsidRPr="006C2F68">
        <w:rPr>
          <w:b/>
        </w:rPr>
        <w:t>44</w:t>
      </w:r>
      <w:r w:rsidRPr="006C2F68">
        <w:t>(8): p. 947-953.</w:t>
      </w:r>
    </w:p>
    <w:p w:rsidR="006C2F68" w:rsidRPr="006C2F68" w:rsidRDefault="006C2F68" w:rsidP="006C2F68">
      <w:pPr>
        <w:pStyle w:val="EndNoteBibliography"/>
        <w:spacing w:after="0"/>
        <w:ind w:left="720" w:hanging="720"/>
      </w:pPr>
      <w:r w:rsidRPr="006C2F68">
        <w:t>112.</w:t>
      </w:r>
      <w:r w:rsidRPr="006C2F68">
        <w:tab/>
        <w:t xml:space="preserve">JÉQuier, E., </w:t>
      </w:r>
      <w:r w:rsidRPr="006C2F68">
        <w:rPr>
          <w:i/>
        </w:rPr>
        <w:t>Leptin Signaling, Adiposity, and Energy Balance.</w:t>
      </w:r>
      <w:r w:rsidRPr="006C2F68">
        <w:t xml:space="preserve"> Annals of the New York Academy of Sciences, 2002. </w:t>
      </w:r>
      <w:r w:rsidRPr="006C2F68">
        <w:rPr>
          <w:b/>
        </w:rPr>
        <w:t>967</w:t>
      </w:r>
      <w:r w:rsidRPr="006C2F68">
        <w:t>(1): p. 379-388.</w:t>
      </w:r>
    </w:p>
    <w:p w:rsidR="006C2F68" w:rsidRPr="006C2F68" w:rsidRDefault="006C2F68" w:rsidP="006C2F68">
      <w:pPr>
        <w:pStyle w:val="EndNoteBibliography"/>
        <w:spacing w:after="0"/>
        <w:ind w:left="720" w:hanging="720"/>
      </w:pPr>
      <w:r w:rsidRPr="006C2F68">
        <w:t>113.</w:t>
      </w:r>
      <w:r w:rsidRPr="006C2F68">
        <w:tab/>
        <w:t xml:space="preserve">Myers Jr, M.G., et al., </w:t>
      </w:r>
      <w:r w:rsidRPr="006C2F68">
        <w:rPr>
          <w:i/>
        </w:rPr>
        <w:t>Obesity and leptin resistance: distinguishing cause from effect.</w:t>
      </w:r>
      <w:r w:rsidRPr="006C2F68">
        <w:t xml:space="preserve"> Trends in Endocrinology &amp; Metabolism, 2010. </w:t>
      </w:r>
      <w:r w:rsidRPr="006C2F68">
        <w:rPr>
          <w:b/>
        </w:rPr>
        <w:t>21</w:t>
      </w:r>
      <w:r w:rsidRPr="006C2F68">
        <w:t>(11): p. 643-651.</w:t>
      </w:r>
    </w:p>
    <w:p w:rsidR="006C2F68" w:rsidRPr="006C2F68" w:rsidRDefault="006C2F68" w:rsidP="006C2F68">
      <w:pPr>
        <w:pStyle w:val="EndNoteBibliography"/>
        <w:spacing w:after="0"/>
        <w:ind w:left="720" w:hanging="720"/>
      </w:pPr>
      <w:r w:rsidRPr="006C2F68">
        <w:t>114.</w:t>
      </w:r>
      <w:r w:rsidRPr="006C2F68">
        <w:tab/>
        <w:t xml:space="preserve">Friedman-Einat, M., et al., </w:t>
      </w:r>
      <w:r w:rsidRPr="006C2F68">
        <w:rPr>
          <w:i/>
        </w:rPr>
        <w:t>Serum leptin activity in obese and lean patients.</w:t>
      </w:r>
      <w:r w:rsidRPr="006C2F68">
        <w:t xml:space="preserve"> Regulatory peptides, 2003. </w:t>
      </w:r>
      <w:r w:rsidRPr="006C2F68">
        <w:rPr>
          <w:b/>
        </w:rPr>
        <w:t>111</w:t>
      </w:r>
      <w:r w:rsidRPr="006C2F68">
        <w:t>(1): p. 77-82.</w:t>
      </w:r>
    </w:p>
    <w:p w:rsidR="006C2F68" w:rsidRPr="006C2F68" w:rsidRDefault="006C2F68" w:rsidP="006C2F68">
      <w:pPr>
        <w:pStyle w:val="EndNoteBibliography"/>
        <w:spacing w:after="0"/>
        <w:ind w:left="720" w:hanging="720"/>
      </w:pPr>
      <w:r w:rsidRPr="006C2F68">
        <w:t>115.</w:t>
      </w:r>
      <w:r w:rsidRPr="006C2F68">
        <w:tab/>
        <w:t xml:space="preserve">Cumin, F., H.P. Baum, and N. Levens, </w:t>
      </w:r>
      <w:r w:rsidRPr="006C2F68">
        <w:rPr>
          <w:i/>
        </w:rPr>
        <w:t>Leptin is cleared from the circulation primarily by the kidney.</w:t>
      </w:r>
      <w:r w:rsidRPr="006C2F68">
        <w:t xml:space="preserve"> International journal of obesity and related metabolic disorders : journal of the International Association for the Study of Obesity, 1996. </w:t>
      </w:r>
      <w:r w:rsidRPr="006C2F68">
        <w:rPr>
          <w:b/>
        </w:rPr>
        <w:t>20</w:t>
      </w:r>
      <w:r w:rsidRPr="006C2F68">
        <w:t>(12): p. 1120-1126.</w:t>
      </w:r>
    </w:p>
    <w:p w:rsidR="006C2F68" w:rsidRPr="006C2F68" w:rsidRDefault="006C2F68" w:rsidP="006C2F68">
      <w:pPr>
        <w:pStyle w:val="EndNoteBibliography"/>
        <w:spacing w:after="0"/>
        <w:ind w:left="720" w:hanging="720"/>
      </w:pPr>
      <w:r w:rsidRPr="006C2F68">
        <w:t>116.</w:t>
      </w:r>
      <w:r w:rsidRPr="006C2F68">
        <w:tab/>
        <w:t xml:space="preserve">Mantzoros, C.S., et al., </w:t>
      </w:r>
      <w:r w:rsidRPr="006C2F68">
        <w:rPr>
          <w:i/>
        </w:rPr>
        <w:t>Leptin in human physiology and pathophysiology</w:t>
      </w:r>
      <w:r w:rsidRPr="006C2F68">
        <w:t>. Vol. 301. 2011. E567-E584.</w:t>
      </w:r>
    </w:p>
    <w:p w:rsidR="006C2F68" w:rsidRPr="006C2F68" w:rsidRDefault="006C2F68" w:rsidP="006C2F68">
      <w:pPr>
        <w:pStyle w:val="EndNoteBibliography"/>
        <w:spacing w:after="0"/>
        <w:ind w:left="720" w:hanging="720"/>
      </w:pPr>
      <w:r w:rsidRPr="006C2F68">
        <w:t>117.</w:t>
      </w:r>
      <w:r w:rsidRPr="006C2F68">
        <w:tab/>
        <w:t xml:space="preserve">Wong, S.L., et al., </w:t>
      </w:r>
      <w:r w:rsidRPr="006C2F68">
        <w:rPr>
          <w:i/>
        </w:rPr>
        <w:t>Leptin hormonal kinetics in the fed state: effects of adiposity, age, and gender on endogenous leptin production and clearance rates.</w:t>
      </w:r>
      <w:r w:rsidRPr="006C2F68">
        <w:t xml:space="preserve"> The Journal of Clinical Endocrinology &amp; Metabolism, 2004. </w:t>
      </w:r>
      <w:r w:rsidRPr="006C2F68">
        <w:rPr>
          <w:b/>
        </w:rPr>
        <w:t>89</w:t>
      </w:r>
      <w:r w:rsidRPr="006C2F68">
        <w:t>(6): p. 2672-2677.</w:t>
      </w:r>
    </w:p>
    <w:p w:rsidR="006C2F68" w:rsidRPr="006C2F68" w:rsidRDefault="006C2F68" w:rsidP="006C2F68">
      <w:pPr>
        <w:pStyle w:val="EndNoteBibliography"/>
        <w:spacing w:after="0"/>
        <w:ind w:left="720" w:hanging="720"/>
      </w:pPr>
      <w:r w:rsidRPr="006C2F68">
        <w:t>118.</w:t>
      </w:r>
      <w:r w:rsidRPr="006C2F68">
        <w:tab/>
        <w:t xml:space="preserve">Braam, B., et al., </w:t>
      </w:r>
      <w:r w:rsidRPr="006C2F68">
        <w:rPr>
          <w:i/>
        </w:rPr>
        <w:t>Relevance of the tubuloglomerular feedback mechanism in pathophysiology.</w:t>
      </w:r>
      <w:r w:rsidRPr="006C2F68">
        <w:t xml:space="preserve"> Journal of the American Society of Nephrology, 1993. </w:t>
      </w:r>
      <w:r w:rsidRPr="006C2F68">
        <w:rPr>
          <w:b/>
        </w:rPr>
        <w:t>4</w:t>
      </w:r>
      <w:r w:rsidRPr="006C2F68">
        <w:t>(6): p. 1257-1274.</w:t>
      </w:r>
    </w:p>
    <w:p w:rsidR="006C2F68" w:rsidRPr="006C2F68" w:rsidRDefault="006C2F68" w:rsidP="006C2F68">
      <w:pPr>
        <w:pStyle w:val="EndNoteBibliography"/>
        <w:spacing w:after="0"/>
        <w:ind w:left="720" w:hanging="720"/>
      </w:pPr>
      <w:r w:rsidRPr="006C2F68">
        <w:t>119.</w:t>
      </w:r>
      <w:r w:rsidRPr="006C2F68">
        <w:tab/>
        <w:t xml:space="preserve">Seeliger, E., et al., </w:t>
      </w:r>
      <w:r w:rsidRPr="006C2F68">
        <w:rPr>
          <w:i/>
        </w:rPr>
        <w:t>Pressure-dependent renin release: effects of sodium intake and changes of total body sodium.</w:t>
      </w:r>
      <w:r w:rsidRPr="006C2F68">
        <w:t xml:space="preserve"> American Journal of Physiology-Regulatory, Integrative and Comparative Physiology, 1999. </w:t>
      </w:r>
      <w:r w:rsidRPr="006C2F68">
        <w:rPr>
          <w:b/>
        </w:rPr>
        <w:t>277</w:t>
      </w:r>
      <w:r w:rsidRPr="006C2F68">
        <w:t>(2): p. R548-R555.</w:t>
      </w:r>
    </w:p>
    <w:p w:rsidR="006C2F68" w:rsidRPr="006C2F68" w:rsidRDefault="006C2F68" w:rsidP="006C2F68">
      <w:pPr>
        <w:pStyle w:val="EndNoteBibliography"/>
        <w:spacing w:after="0"/>
        <w:ind w:left="720" w:hanging="720"/>
      </w:pPr>
      <w:r w:rsidRPr="006C2F68">
        <w:t>120.</w:t>
      </w:r>
      <w:r w:rsidRPr="006C2F68">
        <w:tab/>
        <w:t xml:space="preserve">Almgård, L. and A. Ljungqvist, </w:t>
      </w:r>
      <w:r w:rsidRPr="006C2F68">
        <w:rPr>
          <w:i/>
        </w:rPr>
        <w:t>Effect of circulating norepinephrine on the renin release from the denervated kidney.</w:t>
      </w:r>
      <w:r w:rsidRPr="006C2F68">
        <w:t xml:space="preserve"> Scandinavian journal of urology and nephrology, 1975. </w:t>
      </w:r>
      <w:r w:rsidRPr="006C2F68">
        <w:rPr>
          <w:b/>
        </w:rPr>
        <w:t>9</w:t>
      </w:r>
      <w:r w:rsidRPr="006C2F68">
        <w:t>(2): p. 119-124.</w:t>
      </w:r>
    </w:p>
    <w:p w:rsidR="006C2F68" w:rsidRPr="006C2F68" w:rsidRDefault="006C2F68" w:rsidP="006C2F68">
      <w:pPr>
        <w:pStyle w:val="EndNoteBibliography"/>
        <w:spacing w:after="0"/>
        <w:ind w:left="720" w:hanging="720"/>
      </w:pPr>
      <w:r w:rsidRPr="006C2F68">
        <w:t>121.</w:t>
      </w:r>
      <w:r w:rsidRPr="006C2F68">
        <w:tab/>
        <w:t xml:space="preserve">WINER, N., et al., </w:t>
      </w:r>
      <w:r w:rsidRPr="006C2F68">
        <w:rPr>
          <w:i/>
        </w:rPr>
        <w:t>Adrenergic receptor mediation of renin secretion.</w:t>
      </w:r>
      <w:r w:rsidRPr="006C2F68">
        <w:t xml:space="preserve"> The Journal of Clinical Endocrinology &amp; Metabolism, 1969. </w:t>
      </w:r>
      <w:r w:rsidRPr="006C2F68">
        <w:rPr>
          <w:b/>
        </w:rPr>
        <w:t>29</w:t>
      </w:r>
      <w:r w:rsidRPr="006C2F68">
        <w:t>(9): p. 1168-1175.</w:t>
      </w:r>
    </w:p>
    <w:p w:rsidR="006C2F68" w:rsidRPr="006C2F68" w:rsidRDefault="006C2F68" w:rsidP="006C2F68">
      <w:pPr>
        <w:pStyle w:val="EndNoteBibliography"/>
        <w:spacing w:after="0"/>
        <w:ind w:left="720" w:hanging="720"/>
      </w:pPr>
      <w:r w:rsidRPr="006C2F68">
        <w:t>122.</w:t>
      </w:r>
      <w:r w:rsidRPr="006C2F68">
        <w:tab/>
        <w:t xml:space="preserve">Christlieb, A.R., et al., </w:t>
      </w:r>
      <w:r w:rsidRPr="006C2F68">
        <w:rPr>
          <w:i/>
        </w:rPr>
        <w:t>Renin extraction by the human liver.</w:t>
      </w:r>
      <w:r w:rsidRPr="006C2F68">
        <w:t xml:space="preserve"> Experimental Biology and Medicine, 1968. </w:t>
      </w:r>
      <w:r w:rsidRPr="006C2F68">
        <w:rPr>
          <w:b/>
        </w:rPr>
        <w:t>128</w:t>
      </w:r>
      <w:r w:rsidRPr="006C2F68">
        <w:t>(3): p. 821-823.</w:t>
      </w:r>
    </w:p>
    <w:p w:rsidR="006C2F68" w:rsidRPr="006C2F68" w:rsidRDefault="006C2F68" w:rsidP="006C2F68">
      <w:pPr>
        <w:pStyle w:val="EndNoteBibliography"/>
        <w:spacing w:after="0"/>
        <w:ind w:left="720" w:hanging="720"/>
      </w:pPr>
      <w:r w:rsidRPr="006C2F68">
        <w:t>123.</w:t>
      </w:r>
      <w:r w:rsidRPr="006C2F68">
        <w:tab/>
        <w:t xml:space="preserve">Goldblatt, H., H. Lamfrom, and E. Haas, </w:t>
      </w:r>
      <w:r w:rsidRPr="006C2F68">
        <w:rPr>
          <w:i/>
        </w:rPr>
        <w:t>Physiological Properties of Renin and Hypertensin</w:t>
      </w:r>
      <w:r w:rsidRPr="006C2F68">
        <w:t>. Vol. 175. 1953. 75-83.</w:t>
      </w:r>
    </w:p>
    <w:p w:rsidR="006C2F68" w:rsidRPr="006C2F68" w:rsidRDefault="006C2F68" w:rsidP="006C2F68">
      <w:pPr>
        <w:pStyle w:val="EndNoteBibliography"/>
        <w:spacing w:after="0"/>
        <w:ind w:left="720" w:hanging="720"/>
      </w:pPr>
      <w:r w:rsidRPr="006C2F68">
        <w:t>124.</w:t>
      </w:r>
      <w:r w:rsidRPr="006C2F68">
        <w:tab/>
        <w:t xml:space="preserve">Claassen, K., et al., </w:t>
      </w:r>
      <w:r w:rsidRPr="006C2F68">
        <w:rPr>
          <w:i/>
        </w:rPr>
        <w:t>A detailed physiologically-based model to simulate the pharmacokinetics and hormonal pharmacodynamics of enalapril on the circulating endocrine renin-angiotensin-aldosterone system.</w:t>
      </w:r>
      <w:r w:rsidRPr="006C2F68">
        <w:t xml:space="preserve"> Frontiers in Physiology, 2013. </w:t>
      </w:r>
      <w:r w:rsidRPr="006C2F68">
        <w:rPr>
          <w:b/>
        </w:rPr>
        <w:t>4</w:t>
      </w:r>
      <w:r w:rsidRPr="006C2F68">
        <w:t>.</w:t>
      </w:r>
    </w:p>
    <w:p w:rsidR="006C2F68" w:rsidRPr="006C2F68" w:rsidRDefault="006C2F68" w:rsidP="006C2F68">
      <w:pPr>
        <w:pStyle w:val="EndNoteBibliography"/>
        <w:spacing w:after="0"/>
        <w:ind w:left="720" w:hanging="720"/>
      </w:pPr>
      <w:r w:rsidRPr="006C2F68">
        <w:t>125.</w:t>
      </w:r>
      <w:r w:rsidRPr="006C2F68">
        <w:tab/>
        <w:t xml:space="preserve">Edelman, I.S., </w:t>
      </w:r>
      <w:r w:rsidRPr="006C2F68">
        <w:rPr>
          <w:i/>
        </w:rPr>
        <w:t>Thyroid Thermogenesis.</w:t>
      </w:r>
      <w:r w:rsidRPr="006C2F68">
        <w:t xml:space="preserve"> New England Journal of Medicine, 1974. </w:t>
      </w:r>
      <w:r w:rsidRPr="006C2F68">
        <w:rPr>
          <w:b/>
        </w:rPr>
        <w:t>290</w:t>
      </w:r>
      <w:r w:rsidRPr="006C2F68">
        <w:t>(23): p. 1303-1308.</w:t>
      </w:r>
    </w:p>
    <w:p w:rsidR="006C2F68" w:rsidRPr="006C2F68" w:rsidRDefault="006C2F68" w:rsidP="006C2F68">
      <w:pPr>
        <w:pStyle w:val="EndNoteBibliography"/>
        <w:spacing w:after="0"/>
        <w:ind w:left="720" w:hanging="720"/>
      </w:pPr>
      <w:r w:rsidRPr="006C2F68">
        <w:t>126.</w:t>
      </w:r>
      <w:r w:rsidRPr="006C2F68">
        <w:tab/>
        <w:t xml:space="preserve">Chopra, I.J., </w:t>
      </w:r>
      <w:r w:rsidRPr="006C2F68">
        <w:rPr>
          <w:i/>
        </w:rPr>
        <w:t>An assessment of daily production and significance of thyroidal secretion of 3, 3', 5'-triiodothyronine (reverse T3) in man.</w:t>
      </w:r>
      <w:r w:rsidRPr="006C2F68">
        <w:t xml:space="preserve"> The Journal of Clinical Investigation, 1976. </w:t>
      </w:r>
      <w:r w:rsidRPr="006C2F68">
        <w:rPr>
          <w:b/>
        </w:rPr>
        <w:t>58</w:t>
      </w:r>
      <w:r w:rsidRPr="006C2F68">
        <w:t>(1): p. 32-40.</w:t>
      </w:r>
    </w:p>
    <w:p w:rsidR="006C2F68" w:rsidRPr="006C2F68" w:rsidRDefault="006C2F68" w:rsidP="006C2F68">
      <w:pPr>
        <w:pStyle w:val="EndNoteBibliography"/>
        <w:spacing w:after="0"/>
        <w:ind w:left="720" w:hanging="720"/>
      </w:pPr>
      <w:r w:rsidRPr="006C2F68">
        <w:t>127.</w:t>
      </w:r>
      <w:r w:rsidRPr="006C2F68">
        <w:tab/>
        <w:t xml:space="preserve">Larsen, P.R., </w:t>
      </w:r>
      <w:r w:rsidRPr="006C2F68">
        <w:rPr>
          <w:i/>
        </w:rPr>
        <w:t>Direct immunoassay of triiodothyronine in human serum.</w:t>
      </w:r>
      <w:r w:rsidRPr="006C2F68">
        <w:t xml:space="preserve"> The Journal of Clinical Investigation, 1972. </w:t>
      </w:r>
      <w:r w:rsidRPr="006C2F68">
        <w:rPr>
          <w:b/>
        </w:rPr>
        <w:t>51</w:t>
      </w:r>
      <w:r w:rsidRPr="006C2F68">
        <w:t>(8): p. 1939-1949.</w:t>
      </w:r>
    </w:p>
    <w:p w:rsidR="006C2F68" w:rsidRPr="006C2F68" w:rsidRDefault="006C2F68" w:rsidP="006C2F68">
      <w:pPr>
        <w:pStyle w:val="EndNoteBibliography"/>
        <w:spacing w:after="0"/>
        <w:ind w:left="720" w:hanging="720"/>
      </w:pPr>
      <w:r w:rsidRPr="006C2F68">
        <w:t>128.</w:t>
      </w:r>
      <w:r w:rsidRPr="006C2F68">
        <w:tab/>
        <w:t xml:space="preserve">Nicoloff, J.T., et al., </w:t>
      </w:r>
      <w:r w:rsidRPr="006C2F68">
        <w:rPr>
          <w:i/>
        </w:rPr>
        <w:t>Simultaneous Measurement of Thyroxine and Triiodothyronine Peripheral Turnover Kinetics in Man.</w:t>
      </w:r>
      <w:r w:rsidRPr="006C2F68">
        <w:t xml:space="preserve"> The Journal of Clinical Investigation, 1972. </w:t>
      </w:r>
      <w:r w:rsidRPr="006C2F68">
        <w:rPr>
          <w:b/>
        </w:rPr>
        <w:t>51</w:t>
      </w:r>
      <w:r w:rsidRPr="006C2F68">
        <w:t>(3): p. 473-483.</w:t>
      </w:r>
    </w:p>
    <w:p w:rsidR="006C2F68" w:rsidRPr="006C2F68" w:rsidRDefault="006C2F68" w:rsidP="006C2F68">
      <w:pPr>
        <w:pStyle w:val="EndNoteBibliography"/>
        <w:spacing w:after="0"/>
        <w:ind w:left="720" w:hanging="720"/>
      </w:pPr>
      <w:r w:rsidRPr="006C2F68">
        <w:t>129.</w:t>
      </w:r>
      <w:r w:rsidRPr="006C2F68">
        <w:tab/>
        <w:t xml:space="preserve">HAYS, M.T., </w:t>
      </w:r>
      <w:r w:rsidRPr="006C2F68">
        <w:rPr>
          <w:i/>
        </w:rPr>
        <w:t>Colonic excretion of iodide in normal human subjects.</w:t>
      </w:r>
      <w:r w:rsidRPr="006C2F68">
        <w:t xml:space="preserve"> Thyroid, 1993. </w:t>
      </w:r>
      <w:r w:rsidRPr="006C2F68">
        <w:rPr>
          <w:b/>
        </w:rPr>
        <w:t>3</w:t>
      </w:r>
      <w:r w:rsidRPr="006C2F68">
        <w:t>(1): p. 31-35.</w:t>
      </w:r>
    </w:p>
    <w:p w:rsidR="006C2F68" w:rsidRPr="006C2F68" w:rsidRDefault="006C2F68" w:rsidP="006C2F68">
      <w:pPr>
        <w:pStyle w:val="EndNoteBibliography"/>
        <w:spacing w:after="0"/>
        <w:ind w:left="720" w:hanging="720"/>
      </w:pPr>
      <w:r w:rsidRPr="006C2F68">
        <w:lastRenderedPageBreak/>
        <w:t>130.</w:t>
      </w:r>
      <w:r w:rsidRPr="006C2F68">
        <w:tab/>
        <w:t xml:space="preserve">Hesslink, R.L., et al., </w:t>
      </w:r>
      <w:r w:rsidRPr="006C2F68">
        <w:rPr>
          <w:i/>
        </w:rPr>
        <w:t>Human cold air habituation is independent of thyroxine and thyrotropin</w:t>
      </w:r>
      <w:r w:rsidRPr="006C2F68">
        <w:t>. Vol. 72. 1992. 2134-2139.</w:t>
      </w:r>
    </w:p>
    <w:p w:rsidR="006C2F68" w:rsidRPr="006C2F68" w:rsidRDefault="006C2F68" w:rsidP="006C2F68">
      <w:pPr>
        <w:pStyle w:val="EndNoteBibliography"/>
        <w:spacing w:after="0"/>
        <w:ind w:left="720" w:hanging="720"/>
      </w:pPr>
      <w:r w:rsidRPr="006C2F68">
        <w:t>131.</w:t>
      </w:r>
      <w:r w:rsidRPr="006C2F68">
        <w:tab/>
        <w:t xml:space="preserve">Osiba, S., </w:t>
      </w:r>
      <w:r w:rsidRPr="006C2F68">
        <w:rPr>
          <w:i/>
        </w:rPr>
        <w:t>THE SEASONAL VARIATION OF BASAL METABOLISM AND ACTIVITY OF THYROID GLAND IN MAN.</w:t>
      </w:r>
      <w:r w:rsidRPr="006C2F68">
        <w:t xml:space="preserve"> The Japanese Journal of Physiology, 1957. </w:t>
      </w:r>
      <w:r w:rsidRPr="006C2F68">
        <w:rPr>
          <w:b/>
        </w:rPr>
        <w:t>7</w:t>
      </w:r>
      <w:r w:rsidRPr="006C2F68">
        <w:t>: p. 355-365.</w:t>
      </w:r>
    </w:p>
    <w:p w:rsidR="006C2F68" w:rsidRPr="006C2F68" w:rsidRDefault="006C2F68" w:rsidP="006C2F68">
      <w:pPr>
        <w:pStyle w:val="EndNoteBibliography"/>
        <w:spacing w:after="0"/>
        <w:ind w:left="720" w:hanging="720"/>
      </w:pPr>
      <w:r w:rsidRPr="006C2F68">
        <w:t>132.</w:t>
      </w:r>
      <w:r w:rsidRPr="006C2F68">
        <w:tab/>
        <w:t xml:space="preserve">Jackson, I.M.D., </w:t>
      </w:r>
      <w:r w:rsidRPr="006C2F68">
        <w:rPr>
          <w:i/>
        </w:rPr>
        <w:t>Thyrotropin-Releasing Hormone.</w:t>
      </w:r>
      <w:r w:rsidRPr="006C2F68">
        <w:t xml:space="preserve"> New England Journal of Medicine, 1982. </w:t>
      </w:r>
      <w:r w:rsidRPr="006C2F68">
        <w:rPr>
          <w:b/>
        </w:rPr>
        <w:t>306</w:t>
      </w:r>
      <w:r w:rsidRPr="006C2F68">
        <w:t>(3): p. 145-155.</w:t>
      </w:r>
    </w:p>
    <w:p w:rsidR="006C2F68" w:rsidRPr="006C2F68" w:rsidRDefault="006C2F68" w:rsidP="006C2F68">
      <w:pPr>
        <w:pStyle w:val="EndNoteBibliography"/>
        <w:spacing w:after="0"/>
        <w:ind w:left="720" w:hanging="720"/>
      </w:pPr>
      <w:r w:rsidRPr="006C2F68">
        <w:t>133.</w:t>
      </w:r>
      <w:r w:rsidRPr="006C2F68">
        <w:tab/>
        <w:t xml:space="preserve">Gross, J. and R. Pitt-Rivers, </w:t>
      </w:r>
      <w:r w:rsidRPr="006C2F68">
        <w:rPr>
          <w:i/>
        </w:rPr>
        <w:t>3: 5: 3′-Triiodothyronine. 2. Physiological activity.</w:t>
      </w:r>
      <w:r w:rsidRPr="006C2F68">
        <w:t xml:space="preserve"> Biochemical Journal, 1953. </w:t>
      </w:r>
      <w:r w:rsidRPr="006C2F68">
        <w:rPr>
          <w:b/>
        </w:rPr>
        <w:t>53</w:t>
      </w:r>
      <w:r w:rsidRPr="006C2F68">
        <w:t>(4): p. 652.</w:t>
      </w:r>
    </w:p>
    <w:p w:rsidR="006C2F68" w:rsidRPr="006C2F68" w:rsidRDefault="006C2F68" w:rsidP="006C2F68">
      <w:pPr>
        <w:pStyle w:val="EndNoteBibliography"/>
        <w:spacing w:after="0"/>
        <w:ind w:left="720" w:hanging="720"/>
      </w:pPr>
      <w:r w:rsidRPr="006C2F68">
        <w:t>134.</w:t>
      </w:r>
      <w:r w:rsidRPr="006C2F68">
        <w:tab/>
        <w:t xml:space="preserve">SURKS, M.I. and J.H. OPPENHEIMER, </w:t>
      </w:r>
      <w:r w:rsidRPr="006C2F68">
        <w:rPr>
          <w:i/>
        </w:rPr>
        <w:t>Incomplete Suppression of Thyrotropin Secretion after Single Injection of Large L-Triiodothyronine Doses into Hypothyroid Rats.</w:t>
      </w:r>
      <w:r w:rsidRPr="006C2F68">
        <w:t xml:space="preserve"> Endocrinology, 1976. </w:t>
      </w:r>
      <w:r w:rsidRPr="006C2F68">
        <w:rPr>
          <w:b/>
        </w:rPr>
        <w:t>99</w:t>
      </w:r>
      <w:r w:rsidRPr="006C2F68">
        <w:t>(6): p. 1432-1441.</w:t>
      </w:r>
    </w:p>
    <w:p w:rsidR="006C2F68" w:rsidRPr="006C2F68" w:rsidRDefault="006C2F68" w:rsidP="006C2F68">
      <w:pPr>
        <w:pStyle w:val="EndNoteBibliography"/>
        <w:spacing w:after="0"/>
        <w:ind w:left="720" w:hanging="720"/>
      </w:pPr>
      <w:r w:rsidRPr="006C2F68">
        <w:t>135.</w:t>
      </w:r>
      <w:r w:rsidRPr="006C2F68">
        <w:tab/>
        <w:t xml:space="preserve">SURKS, M.I. and B.M. LIFSCHITZ, </w:t>
      </w:r>
      <w:r w:rsidRPr="006C2F68">
        <w:rPr>
          <w:i/>
        </w:rPr>
        <w:t>Biphasic Thyrotropin Suppression in Euthyroid and Hypothyroid Rats.</w:t>
      </w:r>
      <w:r w:rsidRPr="006C2F68">
        <w:t xml:space="preserve"> Endocrinology, 1977. </w:t>
      </w:r>
      <w:r w:rsidRPr="006C2F68">
        <w:rPr>
          <w:b/>
        </w:rPr>
        <w:t>101</w:t>
      </w:r>
      <w:r w:rsidRPr="006C2F68">
        <w:t>(3): p. 769-775.</w:t>
      </w:r>
    </w:p>
    <w:p w:rsidR="006C2F68" w:rsidRPr="006C2F68" w:rsidRDefault="006C2F68" w:rsidP="006C2F68">
      <w:pPr>
        <w:pStyle w:val="EndNoteBibliography"/>
        <w:spacing w:after="0"/>
        <w:ind w:left="720" w:hanging="720"/>
      </w:pPr>
      <w:r w:rsidRPr="006C2F68">
        <w:t>136.</w:t>
      </w:r>
      <w:r w:rsidRPr="006C2F68">
        <w:tab/>
        <w:t xml:space="preserve">Ridgway, E.C., B.D. Weintraub, and F. Maloof, </w:t>
      </w:r>
      <w:r w:rsidRPr="006C2F68">
        <w:rPr>
          <w:i/>
        </w:rPr>
        <w:t>Metabolic Clearance and Production Rates of Human Thyrotropin.</w:t>
      </w:r>
      <w:r w:rsidRPr="006C2F68">
        <w:t xml:space="preserve"> The Journal of Clinical Investigation, 1974. </w:t>
      </w:r>
      <w:r w:rsidRPr="006C2F68">
        <w:rPr>
          <w:b/>
        </w:rPr>
        <w:t>53</w:t>
      </w:r>
      <w:r w:rsidRPr="006C2F68">
        <w:t>(3): p. 895-903.</w:t>
      </w:r>
    </w:p>
    <w:p w:rsidR="006C2F68" w:rsidRPr="006C2F68" w:rsidRDefault="006C2F68" w:rsidP="006C2F68">
      <w:pPr>
        <w:pStyle w:val="EndNoteBibliography"/>
        <w:spacing w:after="0"/>
        <w:ind w:left="720" w:hanging="720"/>
      </w:pPr>
      <w:r w:rsidRPr="006C2F68">
        <w:t>137.</w:t>
      </w:r>
      <w:r w:rsidRPr="006C2F68">
        <w:tab/>
        <w:t xml:space="preserve">Stewart, P.A., </w:t>
      </w:r>
      <w:r w:rsidRPr="006C2F68">
        <w:rPr>
          <w:i/>
        </w:rPr>
        <w:t>How to understand acid-base: a quantitative acid-base primer for biology and medicine</w:t>
      </w:r>
      <w:r w:rsidRPr="006C2F68">
        <w:t>. 1981: Edward Arnold London.</w:t>
      </w:r>
    </w:p>
    <w:p w:rsidR="006C2F68" w:rsidRPr="006C2F68" w:rsidRDefault="006C2F68" w:rsidP="006C2F68">
      <w:pPr>
        <w:pStyle w:val="EndNoteBibliography"/>
        <w:spacing w:after="0"/>
        <w:ind w:left="720" w:hanging="720"/>
      </w:pPr>
      <w:r w:rsidRPr="006C2F68">
        <w:t>138.</w:t>
      </w:r>
      <w:r w:rsidRPr="006C2F68">
        <w:tab/>
        <w:t xml:space="preserve">Siggaard-Andersen, O., </w:t>
      </w:r>
      <w:r w:rsidRPr="006C2F68">
        <w:rPr>
          <w:i/>
        </w:rPr>
        <w:t>Acid-base balance.</w:t>
      </w:r>
      <w:r w:rsidRPr="006C2F68">
        <w:t xml:space="preserve"> Encyclopedia of respiratory medicine, 2005: p. 1-6.</w:t>
      </w:r>
    </w:p>
    <w:p w:rsidR="006C2F68" w:rsidRPr="006C2F68" w:rsidRDefault="006C2F68" w:rsidP="006C2F68">
      <w:pPr>
        <w:pStyle w:val="EndNoteBibliography"/>
        <w:spacing w:after="0"/>
        <w:ind w:left="720" w:hanging="720"/>
      </w:pPr>
      <w:r w:rsidRPr="006C2F68">
        <w:t>139.</w:t>
      </w:r>
      <w:r w:rsidRPr="006C2F68">
        <w:tab/>
        <w:t xml:space="preserve">Randle, P.J., </w:t>
      </w:r>
      <w:r w:rsidRPr="006C2F68">
        <w:rPr>
          <w:i/>
        </w:rPr>
        <w:t>Fuel selection in animals.</w:t>
      </w:r>
      <w:r w:rsidRPr="006C2F68">
        <w:t xml:space="preserve"> Biochemical Society Transactions, 1986. </w:t>
      </w:r>
      <w:r w:rsidRPr="006C2F68">
        <w:rPr>
          <w:b/>
        </w:rPr>
        <w:t>14</w:t>
      </w:r>
      <w:r w:rsidRPr="006C2F68">
        <w:t>(5): p. 799.</w:t>
      </w:r>
    </w:p>
    <w:p w:rsidR="006C2F68" w:rsidRPr="006C2F68" w:rsidRDefault="006C2F68" w:rsidP="006C2F68">
      <w:pPr>
        <w:pStyle w:val="EndNoteBibliography"/>
        <w:spacing w:after="0"/>
        <w:ind w:left="720" w:hanging="720"/>
      </w:pPr>
      <w:r w:rsidRPr="006C2F68">
        <w:t>140.</w:t>
      </w:r>
      <w:r w:rsidRPr="006C2F68">
        <w:tab/>
        <w:t xml:space="preserve">Owen, O.E., et al., </w:t>
      </w:r>
      <w:r w:rsidRPr="006C2F68">
        <w:rPr>
          <w:i/>
        </w:rPr>
        <w:t>Brain Metabolism during Fasting*.</w:t>
      </w:r>
      <w:r w:rsidRPr="006C2F68">
        <w:t xml:space="preserve"> The Journal of Clinical Investigation, 1967. </w:t>
      </w:r>
      <w:r w:rsidRPr="006C2F68">
        <w:rPr>
          <w:b/>
        </w:rPr>
        <w:t>46</w:t>
      </w:r>
      <w:r w:rsidRPr="006C2F68">
        <w:t>(10): p. 1589-1595.</w:t>
      </w:r>
    </w:p>
    <w:p w:rsidR="006C2F68" w:rsidRPr="006C2F68" w:rsidRDefault="006C2F68" w:rsidP="006C2F68">
      <w:pPr>
        <w:pStyle w:val="EndNoteBibliography"/>
        <w:spacing w:after="0"/>
        <w:ind w:left="720" w:hanging="720"/>
      </w:pPr>
      <w:r w:rsidRPr="006C2F68">
        <w:t>141.</w:t>
      </w:r>
      <w:r w:rsidRPr="006C2F68">
        <w:tab/>
        <w:t xml:space="preserve">Hannaford, M.C., et al., </w:t>
      </w:r>
      <w:r w:rsidRPr="006C2F68">
        <w:rPr>
          <w:i/>
        </w:rPr>
        <w:t>Protein wasting due to acidosis of prolonged fasting</w:t>
      </w:r>
      <w:r w:rsidRPr="006C2F68">
        <w:t>. Vol. 243. 1982. E251-E256.</w:t>
      </w:r>
    </w:p>
    <w:p w:rsidR="006C2F68" w:rsidRPr="006C2F68" w:rsidRDefault="006C2F68" w:rsidP="006C2F68">
      <w:pPr>
        <w:pStyle w:val="EndNoteBibliography"/>
        <w:spacing w:after="0"/>
        <w:ind w:left="720" w:hanging="720"/>
      </w:pPr>
      <w:r w:rsidRPr="006C2F68">
        <w:t>142.</w:t>
      </w:r>
      <w:r w:rsidRPr="006C2F68">
        <w:tab/>
        <w:t xml:space="preserve">Wahren, J. and K. Ekberg, </w:t>
      </w:r>
      <w:r w:rsidRPr="006C2F68">
        <w:rPr>
          <w:i/>
        </w:rPr>
        <w:t>Splanchnic regulation of glucose production.</w:t>
      </w:r>
      <w:r w:rsidRPr="006C2F68">
        <w:t xml:space="preserve"> Annu. Rev. Nutr., 2007. </w:t>
      </w:r>
      <w:r w:rsidRPr="006C2F68">
        <w:rPr>
          <w:b/>
        </w:rPr>
        <w:t>27</w:t>
      </w:r>
      <w:r w:rsidRPr="006C2F68">
        <w:t>: p. 329-345.</w:t>
      </w:r>
    </w:p>
    <w:p w:rsidR="006C2F68" w:rsidRPr="006C2F68" w:rsidRDefault="006C2F68" w:rsidP="006C2F68">
      <w:pPr>
        <w:pStyle w:val="EndNoteBibliography"/>
        <w:spacing w:after="0"/>
        <w:ind w:left="720" w:hanging="720"/>
      </w:pPr>
      <w:r w:rsidRPr="006C2F68">
        <w:t>143.</w:t>
      </w:r>
      <w:r w:rsidRPr="006C2F68">
        <w:tab/>
        <w:t xml:space="preserve">McGarry, J.D. and D.W. Foster, </w:t>
      </w:r>
      <w:r w:rsidRPr="006C2F68">
        <w:rPr>
          <w:i/>
        </w:rPr>
        <w:t>Ketogenesis and its regulation.</w:t>
      </w:r>
      <w:r w:rsidRPr="006C2F68">
        <w:t xml:space="preserve"> The American Journal of Medicine, 1976. </w:t>
      </w:r>
      <w:r w:rsidRPr="006C2F68">
        <w:rPr>
          <w:b/>
        </w:rPr>
        <w:t>61</w:t>
      </w:r>
      <w:r w:rsidRPr="006C2F68">
        <w:t>(1): p. 9-13.</w:t>
      </w:r>
    </w:p>
    <w:p w:rsidR="006C2F68" w:rsidRPr="006C2F68" w:rsidRDefault="006C2F68" w:rsidP="006C2F68">
      <w:pPr>
        <w:pStyle w:val="EndNoteBibliography"/>
        <w:spacing w:after="0"/>
        <w:ind w:left="720" w:hanging="720"/>
      </w:pPr>
      <w:r w:rsidRPr="006C2F68">
        <w:t>144.</w:t>
      </w:r>
      <w:r w:rsidRPr="006C2F68">
        <w:tab/>
        <w:t xml:space="preserve">Kotani, K., et al., </w:t>
      </w:r>
      <w:r w:rsidRPr="006C2F68">
        <w:rPr>
          <w:i/>
        </w:rPr>
        <w:t>GLUT4 glucose transporter deficiency increases hepatic lipid production and peripheral lipid utilization.</w:t>
      </w:r>
      <w:r w:rsidRPr="006C2F68">
        <w:t xml:space="preserve"> The Journal of clinical investigation, 2004. </w:t>
      </w:r>
      <w:r w:rsidRPr="006C2F68">
        <w:rPr>
          <w:b/>
        </w:rPr>
        <w:t>114</w:t>
      </w:r>
      <w:r w:rsidRPr="006C2F68">
        <w:t>(11): p. 1666-1675.</w:t>
      </w:r>
    </w:p>
    <w:p w:rsidR="006C2F68" w:rsidRPr="006C2F68" w:rsidRDefault="006C2F68" w:rsidP="006C2F68">
      <w:pPr>
        <w:pStyle w:val="EndNoteBibliography"/>
        <w:spacing w:after="0"/>
        <w:ind w:left="720" w:hanging="720"/>
      </w:pPr>
      <w:r w:rsidRPr="006C2F68">
        <w:t>145.</w:t>
      </w:r>
      <w:r w:rsidRPr="006C2F68">
        <w:tab/>
        <w:t xml:space="preserve">Chiasson, J., et al., </w:t>
      </w:r>
      <w:r w:rsidRPr="006C2F68">
        <w:rPr>
          <w:i/>
        </w:rPr>
        <w:t>Differential sensitivity of glycogenolysis and gluconeogenesis to insulin infusions in dogs.</w:t>
      </w:r>
      <w:r w:rsidRPr="006C2F68">
        <w:t xml:space="preserve"> Diabetes, 1976. </w:t>
      </w:r>
      <w:r w:rsidRPr="006C2F68">
        <w:rPr>
          <w:b/>
        </w:rPr>
        <w:t>25</w:t>
      </w:r>
      <w:r w:rsidRPr="006C2F68">
        <w:t>(4): p. 283-291.</w:t>
      </w:r>
    </w:p>
    <w:p w:rsidR="006C2F68" w:rsidRPr="006C2F68" w:rsidRDefault="006C2F68" w:rsidP="006C2F68">
      <w:pPr>
        <w:pStyle w:val="EndNoteBibliography"/>
        <w:spacing w:after="0"/>
        <w:ind w:left="720" w:hanging="720"/>
      </w:pPr>
      <w:r w:rsidRPr="006C2F68">
        <w:t>146.</w:t>
      </w:r>
      <w:r w:rsidRPr="006C2F68">
        <w:tab/>
        <w:t xml:space="preserve">Frayn, K., </w:t>
      </w:r>
      <w:r w:rsidRPr="006C2F68">
        <w:rPr>
          <w:i/>
        </w:rPr>
        <w:t>Adipose tissue as a buffer for daily lipid flux.</w:t>
      </w:r>
      <w:r w:rsidRPr="006C2F68">
        <w:t xml:space="preserve"> Diabetologia, 2002. </w:t>
      </w:r>
      <w:r w:rsidRPr="006C2F68">
        <w:rPr>
          <w:b/>
        </w:rPr>
        <w:t>45</w:t>
      </w:r>
      <w:r w:rsidRPr="006C2F68">
        <w:t>(9): p. 1201-1210.</w:t>
      </w:r>
    </w:p>
    <w:p w:rsidR="006C2F68" w:rsidRPr="006C2F68" w:rsidRDefault="006C2F68" w:rsidP="006C2F68">
      <w:pPr>
        <w:pStyle w:val="EndNoteBibliography"/>
        <w:spacing w:after="0"/>
        <w:ind w:left="720" w:hanging="720"/>
      </w:pPr>
      <w:r w:rsidRPr="006C2F68">
        <w:t>147.</w:t>
      </w:r>
      <w:r w:rsidRPr="006C2F68">
        <w:tab/>
        <w:t xml:space="preserve">Sands, J.M., </w:t>
      </w:r>
      <w:r w:rsidRPr="006C2F68">
        <w:rPr>
          <w:i/>
        </w:rPr>
        <w:t>Urea Transport: It’s Not Just “Freely Diffusible” Anymore</w:t>
      </w:r>
      <w:r w:rsidRPr="006C2F68">
        <w:t>. Vol. 14. 1999. 46-47.</w:t>
      </w:r>
    </w:p>
    <w:p w:rsidR="006C2F68" w:rsidRPr="006C2F68" w:rsidRDefault="006C2F68" w:rsidP="006C2F68">
      <w:pPr>
        <w:pStyle w:val="EndNoteBibliography"/>
        <w:spacing w:after="0"/>
        <w:ind w:left="720" w:hanging="720"/>
      </w:pPr>
      <w:r w:rsidRPr="006C2F68">
        <w:t>148.</w:t>
      </w:r>
      <w:r w:rsidRPr="006C2F68">
        <w:tab/>
        <w:t xml:space="preserve">McGarry, J.D. and D.W. Foster, </w:t>
      </w:r>
      <w:r w:rsidRPr="006C2F68">
        <w:rPr>
          <w:i/>
        </w:rPr>
        <w:t>Ketogenesis and its regulation.</w:t>
      </w:r>
      <w:r w:rsidRPr="006C2F68">
        <w:t xml:space="preserve"> Am J Med, 1976. </w:t>
      </w:r>
      <w:r w:rsidRPr="006C2F68">
        <w:rPr>
          <w:b/>
        </w:rPr>
        <w:t>61</w:t>
      </w:r>
      <w:r w:rsidRPr="006C2F68">
        <w:t>(1): p. 9-13.</w:t>
      </w:r>
    </w:p>
    <w:p w:rsidR="006C2F68" w:rsidRPr="006C2F68" w:rsidRDefault="006C2F68" w:rsidP="006C2F68">
      <w:pPr>
        <w:pStyle w:val="EndNoteBibliography"/>
        <w:spacing w:after="0"/>
        <w:ind w:left="720" w:hanging="720"/>
      </w:pPr>
      <w:r w:rsidRPr="006C2F68">
        <w:t>149.</w:t>
      </w:r>
      <w:r w:rsidRPr="006C2F68">
        <w:tab/>
        <w:t xml:space="preserve">Mateják, M., </w:t>
      </w:r>
      <w:r w:rsidRPr="006C2F68">
        <w:rPr>
          <w:i/>
        </w:rPr>
        <w:t>Simulovanie ketoacidózy</w:t>
      </w:r>
      <w:r w:rsidRPr="006C2F68">
        <w:t xml:space="preserve">, in </w:t>
      </w:r>
      <w:r w:rsidRPr="006C2F68">
        <w:rPr>
          <w:i/>
        </w:rPr>
        <w:t>Medsoft 2013</w:t>
      </w:r>
      <w:r w:rsidRPr="006C2F68">
        <w:t>. 2013. p. 140-150.</w:t>
      </w:r>
    </w:p>
    <w:p w:rsidR="006C2F68" w:rsidRPr="006C2F68" w:rsidRDefault="006C2F68" w:rsidP="006C2F68">
      <w:pPr>
        <w:pStyle w:val="EndNoteBibliography"/>
        <w:spacing w:after="0"/>
        <w:ind w:left="720" w:hanging="720"/>
      </w:pPr>
      <w:r w:rsidRPr="006C2F68">
        <w:t>150.</w:t>
      </w:r>
      <w:r w:rsidRPr="006C2F68">
        <w:tab/>
        <w:t xml:space="preserve">Angielski, S. and J. Lukowicz, </w:t>
      </w:r>
      <w:r w:rsidRPr="006C2F68">
        <w:rPr>
          <w:i/>
        </w:rPr>
        <w:t>The role of the kidney in the removal of ketone bodies under different acid-base status of the rat.</w:t>
      </w:r>
      <w:r w:rsidRPr="006C2F68">
        <w:t xml:space="preserve"> The American Journal of Clinical Nutrition, 1978. </w:t>
      </w:r>
      <w:r w:rsidRPr="006C2F68">
        <w:rPr>
          <w:b/>
        </w:rPr>
        <w:t>31</w:t>
      </w:r>
      <w:r w:rsidRPr="006C2F68">
        <w:t>(9): p. 1635-41.</w:t>
      </w:r>
    </w:p>
    <w:p w:rsidR="006C2F68" w:rsidRPr="006C2F68" w:rsidRDefault="006C2F68" w:rsidP="006C2F68">
      <w:pPr>
        <w:pStyle w:val="EndNoteBibliography"/>
        <w:spacing w:after="0"/>
        <w:ind w:left="720" w:hanging="720"/>
      </w:pPr>
      <w:r w:rsidRPr="006C2F68">
        <w:t>151.</w:t>
      </w:r>
      <w:r w:rsidRPr="006C2F68">
        <w:tab/>
        <w:t xml:space="preserve">Sonna, L.A., et al., </w:t>
      </w:r>
      <w:r w:rsidRPr="006C2F68">
        <w:rPr>
          <w:i/>
        </w:rPr>
        <w:t>Invited review: effects of heat and cold stress on mammalian gene expression.</w:t>
      </w:r>
      <w:r w:rsidRPr="006C2F68">
        <w:t xml:space="preserve"> Journal of Applied Physiology, 2002. </w:t>
      </w:r>
      <w:r w:rsidRPr="006C2F68">
        <w:rPr>
          <w:b/>
        </w:rPr>
        <w:t>92</w:t>
      </w:r>
      <w:r w:rsidRPr="006C2F68">
        <w:t>(4): p. 1725-1742.</w:t>
      </w:r>
    </w:p>
    <w:p w:rsidR="006C2F68" w:rsidRPr="006C2F68" w:rsidRDefault="006C2F68" w:rsidP="006C2F68">
      <w:pPr>
        <w:pStyle w:val="EndNoteBibliography"/>
        <w:spacing w:after="0"/>
        <w:ind w:left="720" w:hanging="720"/>
      </w:pPr>
      <w:r w:rsidRPr="006C2F68">
        <w:t>152.</w:t>
      </w:r>
      <w:r w:rsidRPr="006C2F68">
        <w:tab/>
        <w:t xml:space="preserve">Katschinski, D.M., </w:t>
      </w:r>
      <w:r w:rsidRPr="006C2F68">
        <w:rPr>
          <w:i/>
        </w:rPr>
        <w:t>On heat and cells and proteins.</w:t>
      </w:r>
      <w:r w:rsidRPr="006C2F68">
        <w:t xml:space="preserve"> Physiology, 2004. </w:t>
      </w:r>
      <w:r w:rsidRPr="006C2F68">
        <w:rPr>
          <w:b/>
        </w:rPr>
        <w:t>19</w:t>
      </w:r>
      <w:r w:rsidRPr="006C2F68">
        <w:t>(1): p. 11-15.</w:t>
      </w:r>
    </w:p>
    <w:p w:rsidR="006C2F68" w:rsidRPr="006C2F68" w:rsidRDefault="006C2F68" w:rsidP="006C2F68">
      <w:pPr>
        <w:pStyle w:val="EndNoteBibliography"/>
        <w:spacing w:after="0"/>
        <w:ind w:left="720" w:hanging="720"/>
      </w:pPr>
      <w:r w:rsidRPr="006C2F68">
        <w:lastRenderedPageBreak/>
        <w:t>153.</w:t>
      </w:r>
      <w:r w:rsidRPr="006C2F68">
        <w:tab/>
        <w:t xml:space="preserve">Hardy, J.D. and G.F. Soderstrom, </w:t>
      </w:r>
      <w:r w:rsidRPr="006C2F68">
        <w:rPr>
          <w:i/>
        </w:rPr>
        <w:t>Heat Loss from the Nude Body and Peripheral Blood Flow at Temperatures of 22°C. to 35°C.: Two Figures.</w:t>
      </w:r>
      <w:r w:rsidRPr="006C2F68">
        <w:t xml:space="preserve"> The Journal of Nutrition, 1938. </w:t>
      </w:r>
      <w:r w:rsidRPr="006C2F68">
        <w:rPr>
          <w:b/>
        </w:rPr>
        <w:t>16</w:t>
      </w:r>
      <w:r w:rsidRPr="006C2F68">
        <w:t>(5): p. 493-510.</w:t>
      </w:r>
    </w:p>
    <w:p w:rsidR="006C2F68" w:rsidRPr="006C2F68" w:rsidRDefault="006C2F68" w:rsidP="006C2F68">
      <w:pPr>
        <w:pStyle w:val="EndNoteBibliography"/>
        <w:spacing w:after="0"/>
        <w:ind w:left="720" w:hanging="720"/>
      </w:pPr>
      <w:r w:rsidRPr="006C2F68">
        <w:t>154.</w:t>
      </w:r>
      <w:r w:rsidRPr="006C2F68">
        <w:tab/>
        <w:t xml:space="preserve">Hsieh, A.C.L., T. Nagasaka, and L.D. Carlson, </w:t>
      </w:r>
      <w:r w:rsidRPr="006C2F68">
        <w:rPr>
          <w:i/>
        </w:rPr>
        <w:t>Effects of immersion of the hand in cold water on digital blood flow</w:t>
      </w:r>
      <w:r w:rsidRPr="006C2F68">
        <w:t>. Vol. 20. 1965. 61-64.</w:t>
      </w:r>
    </w:p>
    <w:p w:rsidR="006C2F68" w:rsidRPr="006C2F68" w:rsidRDefault="006C2F68" w:rsidP="006C2F68">
      <w:pPr>
        <w:pStyle w:val="EndNoteBibliography"/>
        <w:spacing w:after="0"/>
        <w:ind w:left="720" w:hanging="720"/>
      </w:pPr>
      <w:r w:rsidRPr="006C2F68">
        <w:t>155.</w:t>
      </w:r>
      <w:r w:rsidRPr="006C2F68">
        <w:tab/>
        <w:t xml:space="preserve">Kamon, E. and H.S. Belding, </w:t>
      </w:r>
      <w:r w:rsidRPr="006C2F68">
        <w:rPr>
          <w:i/>
        </w:rPr>
        <w:t>Heat uptake and dermal conductance in forearm and hand when heated</w:t>
      </w:r>
      <w:r w:rsidRPr="006C2F68">
        <w:t>. Vol. 24. 1968. 277-281.</w:t>
      </w:r>
    </w:p>
    <w:p w:rsidR="006C2F68" w:rsidRPr="006C2F68" w:rsidRDefault="006C2F68" w:rsidP="006C2F68">
      <w:pPr>
        <w:pStyle w:val="EndNoteBibliography"/>
        <w:spacing w:after="0"/>
        <w:ind w:left="720" w:hanging="720"/>
      </w:pPr>
      <w:r w:rsidRPr="006C2F68">
        <w:t>156.</w:t>
      </w:r>
      <w:r w:rsidRPr="006C2F68">
        <w:tab/>
        <w:t xml:space="preserve">Saltin, B. and L. Hermansen, </w:t>
      </w:r>
      <w:r w:rsidRPr="006C2F68">
        <w:rPr>
          <w:i/>
        </w:rPr>
        <w:t>Esophageal, rectal, and muscle temperature during exercise</w:t>
      </w:r>
      <w:r w:rsidRPr="006C2F68">
        <w:t>. Vol. 21. 1966. 1757-1762.</w:t>
      </w:r>
    </w:p>
    <w:p w:rsidR="006C2F68" w:rsidRPr="006C2F68" w:rsidRDefault="006C2F68" w:rsidP="006C2F68">
      <w:pPr>
        <w:pStyle w:val="EndNoteBibliography"/>
        <w:spacing w:after="0"/>
        <w:ind w:left="720" w:hanging="720"/>
      </w:pPr>
      <w:r w:rsidRPr="006C2F68">
        <w:t>157.</w:t>
      </w:r>
      <w:r w:rsidRPr="006C2F68">
        <w:tab/>
        <w:t xml:space="preserve">Florez-Duquet, M. and R.B. McDonald, </w:t>
      </w:r>
      <w:r w:rsidRPr="006C2F68">
        <w:rPr>
          <w:i/>
        </w:rPr>
        <w:t>Cold-induced thermoregulation and biological aging.</w:t>
      </w:r>
      <w:r w:rsidRPr="006C2F68">
        <w:t xml:space="preserve"> Physiol Rev, 1998. </w:t>
      </w:r>
      <w:r w:rsidRPr="006C2F68">
        <w:rPr>
          <w:b/>
        </w:rPr>
        <w:t>78</w:t>
      </w:r>
      <w:r w:rsidRPr="006C2F68">
        <w:t>(2): p. 339-58.</w:t>
      </w:r>
    </w:p>
    <w:p w:rsidR="006C2F68" w:rsidRPr="006C2F68" w:rsidRDefault="006C2F68" w:rsidP="006C2F68">
      <w:pPr>
        <w:pStyle w:val="EndNoteBibliography"/>
        <w:spacing w:after="0"/>
        <w:ind w:left="720" w:hanging="720"/>
      </w:pPr>
      <w:r w:rsidRPr="006C2F68">
        <w:t>158.</w:t>
      </w:r>
      <w:r w:rsidRPr="006C2F68">
        <w:tab/>
        <w:t xml:space="preserve">Brebbia, D.R., R.F. Goldman, and E.R. Buskirk, </w:t>
      </w:r>
      <w:r w:rsidRPr="006C2F68">
        <w:rPr>
          <w:i/>
        </w:rPr>
        <w:t>Water Vapor Loss From the Respiratory Tract During Outdoor Exercise in the Cold</w:t>
      </w:r>
      <w:r w:rsidRPr="006C2F68">
        <w:t>. Vol. 11. 1957. 219-222.</w:t>
      </w:r>
    </w:p>
    <w:p w:rsidR="006C2F68" w:rsidRPr="006C2F68" w:rsidRDefault="006C2F68" w:rsidP="006C2F68">
      <w:pPr>
        <w:pStyle w:val="EndNoteBibliography"/>
        <w:spacing w:after="0"/>
        <w:ind w:left="720" w:hanging="720"/>
      </w:pPr>
      <w:r w:rsidRPr="006C2F68">
        <w:t>159.</w:t>
      </w:r>
      <w:r w:rsidRPr="006C2F68">
        <w:tab/>
        <w:t xml:space="preserve">Dodt, E. and Y. Zotterman, </w:t>
      </w:r>
      <w:r w:rsidRPr="006C2F68">
        <w:rPr>
          <w:i/>
        </w:rPr>
        <w:t>Mode of action of warm receptors.</w:t>
      </w:r>
      <w:r w:rsidRPr="006C2F68">
        <w:t xml:space="preserve"> Acta physiologica scandinavica, 1952. </w:t>
      </w:r>
      <w:r w:rsidRPr="006C2F68">
        <w:rPr>
          <w:b/>
        </w:rPr>
        <w:t>26</w:t>
      </w:r>
      <w:r w:rsidRPr="006C2F68">
        <w:t>(4): p. 345-357.</w:t>
      </w:r>
    </w:p>
    <w:p w:rsidR="006C2F68" w:rsidRPr="006C2F68" w:rsidRDefault="006C2F68" w:rsidP="006C2F68">
      <w:pPr>
        <w:pStyle w:val="EndNoteBibliography"/>
        <w:spacing w:after="0"/>
        <w:ind w:left="720" w:hanging="720"/>
      </w:pPr>
      <w:r w:rsidRPr="006C2F68">
        <w:t>160.</w:t>
      </w:r>
      <w:r w:rsidRPr="006C2F68">
        <w:tab/>
        <w:t xml:space="preserve">HENSEL, H., </w:t>
      </w:r>
      <w:r w:rsidRPr="006C2F68">
        <w:rPr>
          <w:i/>
        </w:rPr>
        <w:t>The time factor in thermoreceptor excitation.</w:t>
      </w:r>
      <w:r w:rsidRPr="006C2F68">
        <w:t xml:space="preserve"> Acta Physiologica Scandinavica, 1953. </w:t>
      </w:r>
      <w:r w:rsidRPr="006C2F68">
        <w:rPr>
          <w:b/>
        </w:rPr>
        <w:t>29</w:t>
      </w:r>
      <w:r w:rsidRPr="006C2F68">
        <w:t>(1): p. 109-116.</w:t>
      </w:r>
    </w:p>
    <w:p w:rsidR="006C2F68" w:rsidRPr="006C2F68" w:rsidRDefault="006C2F68" w:rsidP="006C2F68">
      <w:pPr>
        <w:pStyle w:val="EndNoteBibliography"/>
        <w:spacing w:after="0"/>
        <w:ind w:left="720" w:hanging="720"/>
      </w:pPr>
      <w:r w:rsidRPr="006C2F68">
        <w:t>161.</w:t>
      </w:r>
      <w:r w:rsidRPr="006C2F68">
        <w:tab/>
        <w:t xml:space="preserve">Piwonka, R.W. and S. Robinson, </w:t>
      </w:r>
      <w:r w:rsidRPr="006C2F68">
        <w:rPr>
          <w:i/>
        </w:rPr>
        <w:t>Acclimatization of highly trained men to work in severe heat</w:t>
      </w:r>
      <w:r w:rsidRPr="006C2F68">
        <w:t>. Vol. 22. 1967. 9-12.</w:t>
      </w:r>
    </w:p>
    <w:p w:rsidR="006C2F68" w:rsidRPr="006C2F68" w:rsidRDefault="006C2F68" w:rsidP="006C2F68">
      <w:pPr>
        <w:pStyle w:val="EndNoteBibliography"/>
        <w:spacing w:after="0"/>
        <w:ind w:left="720" w:hanging="720"/>
      </w:pPr>
      <w:r w:rsidRPr="006C2F68">
        <w:t>162.</w:t>
      </w:r>
      <w:r w:rsidRPr="006C2F68">
        <w:tab/>
        <w:t xml:space="preserve">Sato, K., </w:t>
      </w:r>
      <w:r w:rsidRPr="006C2F68">
        <w:rPr>
          <w:i/>
        </w:rPr>
        <w:t>The physiology, pharmacology, and biochemistry of the eccrine sweat gland</w:t>
      </w:r>
      <w:r w:rsidRPr="006C2F68">
        <w:t xml:space="preserve">, in </w:t>
      </w:r>
      <w:r w:rsidRPr="006C2F68">
        <w:rPr>
          <w:i/>
        </w:rPr>
        <w:t>Reviews of Physiology, Biochemistry and Pharmacology, Volume 79</w:t>
      </w:r>
      <w:r w:rsidRPr="006C2F68">
        <w:t>. 1977, Springer. p. 51-131.</w:t>
      </w:r>
    </w:p>
    <w:p w:rsidR="006C2F68" w:rsidRPr="006C2F68" w:rsidRDefault="006C2F68" w:rsidP="006C2F68">
      <w:pPr>
        <w:pStyle w:val="EndNoteBibliography"/>
        <w:spacing w:after="0"/>
        <w:ind w:left="720" w:hanging="720"/>
      </w:pPr>
      <w:r w:rsidRPr="006C2F68">
        <w:t>163.</w:t>
      </w:r>
      <w:r w:rsidRPr="006C2F68">
        <w:tab/>
        <w:t xml:space="preserve">Wyndham, C.H., et al., </w:t>
      </w:r>
      <w:r w:rsidRPr="006C2F68">
        <w:rPr>
          <w:i/>
        </w:rPr>
        <w:t>Fatigue of the sweat gland response</w:t>
      </w:r>
      <w:r w:rsidRPr="006C2F68">
        <w:t>. Vol. 21. 1966. 107-110.</w:t>
      </w:r>
    </w:p>
    <w:p w:rsidR="006C2F68" w:rsidRPr="006C2F68" w:rsidRDefault="006C2F68" w:rsidP="006C2F68">
      <w:pPr>
        <w:pStyle w:val="EndNoteBibliography"/>
        <w:spacing w:after="0"/>
        <w:ind w:left="720" w:hanging="720"/>
      </w:pPr>
      <w:r w:rsidRPr="006C2F68">
        <w:t>164.</w:t>
      </w:r>
      <w:r w:rsidRPr="006C2F68">
        <w:tab/>
        <w:t xml:space="preserve">SUGA, H., K. SAGAWA, and D.P. KOSTIUK, </w:t>
      </w:r>
      <w:r w:rsidRPr="006C2F68">
        <w:rPr>
          <w:i/>
        </w:rPr>
        <w:t>Controls of ventricular contractility assessed by pressure-volume ratio, Emax.</w:t>
      </w:r>
      <w:r w:rsidRPr="006C2F68">
        <w:t xml:space="preserve"> Cardiovascular Research, 1976. </w:t>
      </w:r>
      <w:r w:rsidRPr="006C2F68">
        <w:rPr>
          <w:b/>
        </w:rPr>
        <w:t>10</w:t>
      </w:r>
      <w:r w:rsidRPr="006C2F68">
        <w:t>(5): p. 582-592.</w:t>
      </w:r>
    </w:p>
    <w:p w:rsidR="006C2F68" w:rsidRPr="006C2F68" w:rsidRDefault="006C2F68" w:rsidP="006C2F68">
      <w:pPr>
        <w:pStyle w:val="EndNoteBibliography"/>
        <w:spacing w:after="0"/>
        <w:ind w:left="720" w:hanging="720"/>
      </w:pPr>
      <w:r w:rsidRPr="006C2F68">
        <w:t>165.</w:t>
      </w:r>
      <w:r w:rsidRPr="006C2F68">
        <w:tab/>
        <w:t xml:space="preserve">Xenopoulos, N.P. and R.J. Applegate, </w:t>
      </w:r>
      <w:r w:rsidRPr="006C2F68">
        <w:rPr>
          <w:i/>
        </w:rPr>
        <w:t>The effect of vagal stimulation on left ventricular systolic and diastolic performance.</w:t>
      </w:r>
      <w:r w:rsidRPr="006C2F68">
        <w:t xml:space="preserve"> American Journal of Physiology-Heart and Circulatory Physiology, 1994. </w:t>
      </w:r>
      <w:r w:rsidRPr="006C2F68">
        <w:rPr>
          <w:b/>
        </w:rPr>
        <w:t>35</w:t>
      </w:r>
      <w:r w:rsidRPr="006C2F68">
        <w:t>(6): p. H2167.</w:t>
      </w:r>
    </w:p>
    <w:p w:rsidR="006C2F68" w:rsidRPr="006C2F68" w:rsidRDefault="006C2F68" w:rsidP="006C2F68">
      <w:pPr>
        <w:pStyle w:val="EndNoteBibliography"/>
        <w:spacing w:after="0"/>
        <w:ind w:left="720" w:hanging="720"/>
      </w:pPr>
      <w:r w:rsidRPr="006C2F68">
        <w:t>166.</w:t>
      </w:r>
      <w:r w:rsidRPr="006C2F68">
        <w:tab/>
        <w:t xml:space="preserve">Collins-Nakai, R.L., D. Noseworthy, and G.D. Lopaschuk, </w:t>
      </w:r>
      <w:r w:rsidRPr="006C2F68">
        <w:rPr>
          <w:i/>
        </w:rPr>
        <w:t>Epinephrine increases ATP production in hearts by preferentially increasing glucose metabolism.</w:t>
      </w:r>
      <w:r w:rsidRPr="006C2F68">
        <w:t xml:space="preserve"> Am J Physiol, 1994. </w:t>
      </w:r>
      <w:r w:rsidRPr="006C2F68">
        <w:rPr>
          <w:b/>
        </w:rPr>
        <w:t>267</w:t>
      </w:r>
      <w:r w:rsidRPr="006C2F68">
        <w:t>(5 Pt 2): p. H1862-71.</w:t>
      </w:r>
    </w:p>
    <w:p w:rsidR="006C2F68" w:rsidRPr="006C2F68" w:rsidRDefault="006C2F68" w:rsidP="006C2F68">
      <w:pPr>
        <w:pStyle w:val="EndNoteBibliography"/>
        <w:spacing w:after="0"/>
        <w:ind w:left="720" w:hanging="720"/>
      </w:pPr>
      <w:r w:rsidRPr="006C2F68">
        <w:t>167.</w:t>
      </w:r>
      <w:r w:rsidRPr="006C2F68">
        <w:tab/>
        <w:t xml:space="preserve">Kumagai, K. and I.A. Reid, </w:t>
      </w:r>
      <w:r w:rsidRPr="006C2F68">
        <w:rPr>
          <w:i/>
        </w:rPr>
        <w:t>Angiotensin II exerts differential actions on renal nerve activity and heart rate.</w:t>
      </w:r>
      <w:r w:rsidRPr="006C2F68">
        <w:t xml:space="preserve"> Hypertension, 1994. </w:t>
      </w:r>
      <w:r w:rsidRPr="006C2F68">
        <w:rPr>
          <w:b/>
        </w:rPr>
        <w:t>24</w:t>
      </w:r>
      <w:r w:rsidRPr="006C2F68">
        <w:t>(4): p. 451-456.</w:t>
      </w:r>
    </w:p>
    <w:p w:rsidR="006C2F68" w:rsidRPr="006C2F68" w:rsidRDefault="006C2F68" w:rsidP="006C2F68">
      <w:pPr>
        <w:pStyle w:val="EndNoteBibliography"/>
        <w:spacing w:after="0"/>
        <w:ind w:left="720" w:hanging="720"/>
      </w:pPr>
      <w:r w:rsidRPr="006C2F68">
        <w:t>168.</w:t>
      </w:r>
      <w:r w:rsidRPr="006C2F68">
        <w:tab/>
        <w:t xml:space="preserve">Bazett, H.C., </w:t>
      </w:r>
      <w:r w:rsidRPr="006C2F68">
        <w:rPr>
          <w:i/>
        </w:rPr>
        <w:t>AN ANALYSIS OF THE TIME-RELATIONS OF ELECTROCARDIOGRAMS.</w:t>
      </w:r>
      <w:r w:rsidRPr="006C2F68">
        <w:t xml:space="preserve"> Annals of Noninvasive Electrocardiology, 1997. </w:t>
      </w:r>
      <w:r w:rsidRPr="006C2F68">
        <w:rPr>
          <w:b/>
        </w:rPr>
        <w:t>2</w:t>
      </w:r>
      <w:r w:rsidRPr="006C2F68">
        <w:t>(2): p. 177-194.</w:t>
      </w:r>
    </w:p>
    <w:p w:rsidR="006C2F68" w:rsidRPr="006C2F68" w:rsidRDefault="006C2F68" w:rsidP="006C2F68">
      <w:pPr>
        <w:pStyle w:val="EndNoteBibliography"/>
        <w:spacing w:after="0"/>
        <w:ind w:left="720" w:hanging="720"/>
      </w:pPr>
      <w:r w:rsidRPr="006C2F68">
        <w:t>169.</w:t>
      </w:r>
      <w:r w:rsidRPr="006C2F68">
        <w:tab/>
        <w:t xml:space="preserve">Raeder, E.A., et al., </w:t>
      </w:r>
      <w:r w:rsidRPr="006C2F68">
        <w:rPr>
          <w:i/>
        </w:rPr>
        <w:t>Kinetics of Cycle Length Dependence of Ventricular Repolarization.</w:t>
      </w:r>
      <w:r w:rsidRPr="006C2F68">
        <w:t xml:space="preserve"> Journal of Cardiovascular Electrophysiology, 1995. </w:t>
      </w:r>
      <w:r w:rsidRPr="006C2F68">
        <w:rPr>
          <w:b/>
        </w:rPr>
        <w:t>6</w:t>
      </w:r>
      <w:r w:rsidRPr="006C2F68">
        <w:t>(3): p. 163-169.</w:t>
      </w:r>
    </w:p>
    <w:p w:rsidR="006C2F68" w:rsidRPr="006C2F68" w:rsidRDefault="006C2F68" w:rsidP="006C2F68">
      <w:pPr>
        <w:pStyle w:val="EndNoteBibliography"/>
        <w:spacing w:after="0"/>
        <w:ind w:left="720" w:hanging="720"/>
      </w:pPr>
      <w:r w:rsidRPr="006C2F68">
        <w:t>170.</w:t>
      </w:r>
      <w:r w:rsidRPr="006C2F68">
        <w:tab/>
        <w:t xml:space="preserve">Bootsma, M., et al., </w:t>
      </w:r>
      <w:r w:rsidRPr="006C2F68">
        <w:rPr>
          <w:i/>
        </w:rPr>
        <w:t>Heart rate and heart rate variability as indexes of sympathovagal balance.</w:t>
      </w:r>
      <w:r w:rsidRPr="006C2F68">
        <w:t xml:space="preserve"> American Journal of Physiology, 1994. </w:t>
      </w:r>
      <w:r w:rsidRPr="006C2F68">
        <w:rPr>
          <w:b/>
        </w:rPr>
        <w:t>266</w:t>
      </w:r>
      <w:r w:rsidRPr="006C2F68">
        <w:t>: p. H1565-H1565.</w:t>
      </w:r>
    </w:p>
    <w:p w:rsidR="006C2F68" w:rsidRPr="006C2F68" w:rsidRDefault="006C2F68" w:rsidP="006C2F68">
      <w:pPr>
        <w:pStyle w:val="EndNoteBibliography"/>
        <w:spacing w:after="0"/>
        <w:ind w:left="720" w:hanging="720"/>
      </w:pPr>
      <w:r w:rsidRPr="006C2F68">
        <w:t>171.</w:t>
      </w:r>
      <w:r w:rsidRPr="006C2F68">
        <w:tab/>
        <w:t xml:space="preserve">Warner, H.R. and A. Cox, </w:t>
      </w:r>
      <w:r w:rsidRPr="006C2F68">
        <w:rPr>
          <w:i/>
        </w:rPr>
        <w:t>A mathematical model of heart rate control by sympathetic and vagus efferent information</w:t>
      </w:r>
      <w:r w:rsidRPr="006C2F68">
        <w:t>. Vol. 17. 1962. 349-355.</w:t>
      </w:r>
    </w:p>
    <w:p w:rsidR="006C2F68" w:rsidRPr="006C2F68" w:rsidRDefault="006C2F68" w:rsidP="006C2F68">
      <w:pPr>
        <w:pStyle w:val="EndNoteBibliography"/>
        <w:spacing w:after="0"/>
        <w:ind w:left="720" w:hanging="720"/>
      </w:pPr>
      <w:r w:rsidRPr="006C2F68">
        <w:t>172.</w:t>
      </w:r>
      <w:r w:rsidRPr="006C2F68">
        <w:tab/>
        <w:t xml:space="preserve">Ferguson, D.W., F.M. Abboud, and A.L. Mark, </w:t>
      </w:r>
      <w:r w:rsidRPr="006C2F68">
        <w:rPr>
          <w:i/>
        </w:rPr>
        <w:t>Relative contribution of aortic and carotid baroreflexes to heart rate control in man during steady state and dynamic increases in arterial pressure.</w:t>
      </w:r>
      <w:r w:rsidRPr="006C2F68">
        <w:t xml:space="preserve"> The Journal of Clinical Investigation, 1985. </w:t>
      </w:r>
      <w:r w:rsidRPr="006C2F68">
        <w:rPr>
          <w:b/>
        </w:rPr>
        <w:t>76</w:t>
      </w:r>
      <w:r w:rsidRPr="006C2F68">
        <w:t>(6): p. 2265-2274.</w:t>
      </w:r>
    </w:p>
    <w:p w:rsidR="006C2F68" w:rsidRPr="006C2F68" w:rsidRDefault="006C2F68" w:rsidP="006C2F68">
      <w:pPr>
        <w:pStyle w:val="EndNoteBibliography"/>
        <w:ind w:left="720" w:hanging="720"/>
      </w:pPr>
      <w:r w:rsidRPr="006C2F68">
        <w:t>173.</w:t>
      </w:r>
      <w:r w:rsidRPr="006C2F68">
        <w:tab/>
        <w:t xml:space="preserve">Takeshita, A., et al., </w:t>
      </w:r>
      <w:r w:rsidRPr="006C2F68">
        <w:rPr>
          <w:i/>
        </w:rPr>
        <w:t>Effect of central venous pressure on arterial baroreflex control of heart rate</w:t>
      </w:r>
      <w:r w:rsidRPr="006C2F68">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4166ED" w:rsidP="00911E3F">
      <w:pPr>
        <w:jc w:val="both"/>
      </w:pPr>
    </w:p>
    <w:sectPr w:rsidR="004166ED" w:rsidSect="00A651A6">
      <w:footerReference w:type="default" r:id="rId42"/>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A12E4" w:rsidRDefault="00AA12E4">
      <w:pPr>
        <w:spacing w:after="0" w:line="240" w:lineRule="auto"/>
      </w:pPr>
      <w:r>
        <w:separator/>
      </w:r>
    </w:p>
  </w:endnote>
  <w:endnote w:type="continuationSeparator" w:id="0">
    <w:p w:rsidR="00AA12E4" w:rsidRDefault="00AA12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Georgia">
    <w:panose1 w:val="02040502050405020303"/>
    <w:charset w:val="EE"/>
    <w:family w:val="roman"/>
    <w:pitch w:val="variable"/>
    <w:sig w:usb0="00000287" w:usb1="00000000" w:usb2="00000000" w:usb3="00000000" w:csb0="000000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C710ED" w:rsidRDefault="00C710ED">
        <w:pPr>
          <w:pStyle w:val="Zpat"/>
        </w:pPr>
        <w:r>
          <w:fldChar w:fldCharType="begin"/>
        </w:r>
        <w:r>
          <w:instrText xml:space="preserve"> PAGE   \* MERGEFORMAT </w:instrText>
        </w:r>
        <w:r>
          <w:fldChar w:fldCharType="separate"/>
        </w:r>
        <w:r w:rsidR="00BB44DC">
          <w:rPr>
            <w:noProof/>
          </w:rPr>
          <w:t>50</w:t>
        </w:r>
        <w:r>
          <w:rPr>
            <w:noProof/>
          </w:rPr>
          <w:fldChar w:fldCharType="end"/>
        </w:r>
      </w:p>
    </w:sdtContent>
  </w:sdt>
  <w:p w:rsidR="00C710ED" w:rsidRDefault="00C710ED">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A12E4" w:rsidRDefault="00AA12E4">
      <w:pPr>
        <w:spacing w:after="0" w:line="240" w:lineRule="auto"/>
      </w:pPr>
      <w:r>
        <w:separator/>
      </w:r>
    </w:p>
  </w:footnote>
  <w:footnote w:type="continuationSeparator" w:id="0">
    <w:p w:rsidR="00AA12E4" w:rsidRDefault="00AA12E4">
      <w:pPr>
        <w:spacing w:after="0" w:line="240" w:lineRule="auto"/>
      </w:pPr>
      <w:r>
        <w:continuationSeparator/>
      </w:r>
    </w:p>
  </w:footnote>
  <w:footnote w:id="1">
    <w:p w:rsidR="00C710ED" w:rsidRDefault="00C710ED">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w:t>
      </w:r>
      <w:proofErr w:type="spellStart"/>
      <w:r>
        <w:t>exp</w:t>
      </w:r>
      <w:proofErr w:type="spellEnd"/>
      <w:r>
        <w:t xml:space="preserve">(-ΔG/(R.T0)). </w:t>
      </w:r>
    </w:p>
  </w:footnote>
  <w:footnote w:id="2">
    <w:p w:rsidR="00C710ED" w:rsidRDefault="00C710ED">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C710ED" w:rsidRDefault="00C710ED" w:rsidP="00C13D28">
      <w:pPr>
        <w:pStyle w:val="Textpoznpodarou"/>
      </w:pPr>
      <w:r>
        <w:rPr>
          <w:rStyle w:val="Znakapoznpodarou"/>
        </w:rPr>
        <w:footnoteRef/>
      </w:r>
      <w:r>
        <w:t xml:space="preserve"> Deprotonated form (A</w:t>
      </w:r>
      <w:r>
        <w:rPr>
          <w:vertAlign w:val="superscript"/>
        </w:rPr>
        <w:t>n-1</w:t>
      </w:r>
      <w:r>
        <w:t>) of the acid (</w:t>
      </w:r>
      <w:proofErr w:type="spellStart"/>
      <w:r>
        <w:t>HA</w:t>
      </w:r>
      <w:r>
        <w:rPr>
          <w:vertAlign w:val="superscript"/>
        </w:rPr>
        <w:t>n</w:t>
      </w:r>
      <w:proofErr w:type="spellEnd"/>
      <w:r>
        <w:t>) is the same as conjugate base of the acid, which is created from acid by the removal of proton (H</w:t>
      </w:r>
      <w:r>
        <w:rPr>
          <w:vertAlign w:val="superscript"/>
        </w:rPr>
        <w:t>+</w:t>
      </w:r>
      <w:r>
        <w:t xml:space="preserve">). The charge </w:t>
      </w:r>
      <w:r w:rsidRPr="00C13D28">
        <w:rPr>
          <w:i/>
        </w:rPr>
        <w:t>n</w:t>
      </w:r>
      <w:r>
        <w:t xml:space="preserve"> for amino acids is 0 or 1 at physiological conditions. </w:t>
      </w:r>
    </w:p>
  </w:footnote>
  <w:footnote w:id="4">
    <w:p w:rsidR="00C710ED" w:rsidRDefault="00C710ED" w:rsidP="004D79D5">
      <w:pPr>
        <w:pStyle w:val="Textpoznpodarou"/>
      </w:pPr>
      <w:r>
        <w:rPr>
          <w:rStyle w:val="Znakapoznpodarou"/>
        </w:rPr>
        <w:footnoteRef/>
      </w:r>
      <w:r>
        <w:t xml:space="preserve"> </w:t>
      </w:r>
      <w:r w:rsidRPr="004D79D5">
        <w:rPr>
          <w:rFonts w:ascii="Times New Roman" w:hAnsi="Times New Roman" w:cs="Times New Roman"/>
        </w:rPr>
        <w:t>The definition of pH=-log</w:t>
      </w:r>
      <w:r w:rsidRPr="004D79D5">
        <w:rPr>
          <w:rFonts w:ascii="Times New Roman" w:hAnsi="Times New Roman" w:cs="Times New Roman"/>
          <w:vertAlign w:val="subscript"/>
        </w:rPr>
        <w:t>10</w:t>
      </w:r>
      <w:r w:rsidRPr="004D79D5">
        <w:rPr>
          <w:rFonts w:ascii="Times New Roman" w:hAnsi="Times New Roman" w:cs="Times New Roman"/>
        </w:rPr>
        <w:t>(αH</w:t>
      </w:r>
      <w:r w:rsidRPr="004D79D5">
        <w:rPr>
          <w:rFonts w:ascii="Times New Roman" w:hAnsi="Times New Roman" w:cs="Times New Roman"/>
          <w:vertAlign w:val="superscript"/>
        </w:rPr>
        <w:t>+</w:t>
      </w:r>
      <w:r w:rsidRPr="004D79D5">
        <w:rPr>
          <w:rFonts w:ascii="Times New Roman" w:hAnsi="Times New Roman" w:cs="Times New Roman"/>
        </w:rPr>
        <w:t xml:space="preserve">) is </w:t>
      </w:r>
      <w:r>
        <w:rPr>
          <w:rFonts w:ascii="Times New Roman" w:hAnsi="Times New Roman" w:cs="Times New Roman"/>
        </w:rPr>
        <w:t xml:space="preserve">more chemical than </w:t>
      </w:r>
      <w:r w:rsidRPr="004D79D5">
        <w:rPr>
          <w:rFonts w:ascii="Times New Roman" w:hAnsi="Times New Roman" w:cs="Times New Roman"/>
        </w:rPr>
        <w:t>physical, because the activity of hydrogen ions αH</w:t>
      </w:r>
      <w:r w:rsidRPr="004D79D5">
        <w:rPr>
          <w:rFonts w:ascii="Times New Roman" w:hAnsi="Times New Roman" w:cs="Times New Roman"/>
          <w:vertAlign w:val="superscript"/>
        </w:rPr>
        <w:t>+</w:t>
      </w:r>
      <w:r w:rsidRPr="004D79D5">
        <w:rPr>
          <w:rFonts w:ascii="Times New Roman" w:hAnsi="Times New Roman" w:cs="Times New Roman"/>
        </w:rPr>
        <w:t xml:space="preserve"> as molar concentration of hydronium ions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 xml:space="preserve"> is in units mol.L</w:t>
      </w:r>
      <w:r w:rsidRPr="004D79D5">
        <w:rPr>
          <w:rFonts w:ascii="Times New Roman" w:hAnsi="Times New Roman" w:cs="Times New Roman"/>
          <w:vertAlign w:val="superscript"/>
        </w:rPr>
        <w:t>-1</w:t>
      </w:r>
      <w:r w:rsidRPr="004D79D5">
        <w:rPr>
          <w:rFonts w:ascii="Times New Roman" w:hAnsi="Times New Roman" w:cs="Times New Roman"/>
        </w:rPr>
        <w:t>, which is not SI unit such as mol.m</w:t>
      </w:r>
      <w:r w:rsidRPr="004D79D5">
        <w:rPr>
          <w:rFonts w:ascii="Times New Roman" w:hAnsi="Times New Roman" w:cs="Times New Roman"/>
          <w:vertAlign w:val="superscript"/>
        </w:rPr>
        <w:noBreakHyphen/>
        <w:t xml:space="preserve">3 </w:t>
      </w:r>
      <w:r w:rsidRPr="004D79D5">
        <w:rPr>
          <w:rFonts w:ascii="Times New Roman" w:hAnsi="Times New Roman" w:cs="Times New Roman"/>
        </w:rPr>
        <w:t>(</w:t>
      </w:r>
      <w:proofErr w:type="spellStart"/>
      <w:r w:rsidRPr="004D79D5">
        <w:rPr>
          <w:rFonts w:ascii="Times New Roman" w:hAnsi="Times New Roman" w:cs="Times New Roman"/>
        </w:rPr>
        <w:t>mmol</w:t>
      </w:r>
      <w:proofErr w:type="spellEnd"/>
      <w:r w:rsidRPr="004D79D5">
        <w:rPr>
          <w:rFonts w:ascii="Times New Roman" w:hAnsi="Times New Roman" w:cs="Times New Roman"/>
        </w:rPr>
        <w:t>/L). As usual in chemistry we will use the notation H</w:t>
      </w:r>
      <w:r w:rsidRPr="004D79D5">
        <w:rPr>
          <w:rFonts w:ascii="Times New Roman" w:hAnsi="Times New Roman" w:cs="Times New Roman"/>
          <w:vertAlign w:val="superscript"/>
        </w:rPr>
        <w:t>+</w:t>
      </w:r>
      <w:r w:rsidRPr="004D79D5">
        <w:rPr>
          <w:rFonts w:ascii="Times New Roman" w:hAnsi="Times New Roman" w:cs="Times New Roman"/>
        </w:rPr>
        <w:t>, even the concentrations and activity are not directly connected to protons. So the concentration of H</w:t>
      </w:r>
      <w:r w:rsidRPr="004D79D5">
        <w:rPr>
          <w:rFonts w:ascii="Times New Roman" w:hAnsi="Times New Roman" w:cs="Times New Roman"/>
          <w:vertAlign w:val="superscript"/>
        </w:rPr>
        <w:t>+</w:t>
      </w:r>
      <w:r w:rsidRPr="004D79D5">
        <w:rPr>
          <w:rFonts w:ascii="Times New Roman" w:hAnsi="Times New Roman" w:cs="Times New Roman"/>
        </w:rPr>
        <w:t xml:space="preserve"> means the concentration of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2" type="#_x0000_t75" style="width:13.8pt;height:6.6pt;visibility:visible" o:bullet="t">
        <v:imagedata r:id="rId1" o:title="OsmoticPorts"/>
      </v:shape>
    </w:pict>
  </w:numPicBullet>
  <w:numPicBullet w:numPicBulletId="1">
    <w:pict>
      <v:shape id="_x0000_i1183" type="#_x0000_t75" style="width:13.8pt;height:6.6pt;visibility:visible" o:bullet="t">
        <v:imagedata r:id="rId2" o:title="ThermalPorts"/>
      </v:shape>
    </w:pict>
  </w:numPicBullet>
  <w:numPicBullet w:numPicBulletId="2">
    <w:pict>
      <v:shape id="_x0000_i1184" type="#_x0000_t75" style="width:16.8pt;height:8.4pt;visibility:visible" o:bullet="t">
        <v:imagedata r:id="rId3" o:title="HydraulicPorts"/>
      </v:shape>
    </w:pict>
  </w:numPicBullet>
  <w:numPicBullet w:numPicBulletId="3">
    <w:pict>
      <v:shape id="_x0000_i1185"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4">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6">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7">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9">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3">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0"/>
  </w:num>
  <w:num w:numId="4">
    <w:abstractNumId w:val="2"/>
  </w:num>
  <w:num w:numId="5">
    <w:abstractNumId w:val="6"/>
  </w:num>
  <w:num w:numId="6">
    <w:abstractNumId w:val="5"/>
  </w:num>
  <w:num w:numId="7">
    <w:abstractNumId w:val="4"/>
  </w:num>
  <w:num w:numId="8">
    <w:abstractNumId w:val="12"/>
  </w:num>
  <w:num w:numId="9">
    <w:abstractNumId w:val="8"/>
  </w:num>
  <w:num w:numId="10">
    <w:abstractNumId w:val="7"/>
  </w:num>
  <w:num w:numId="11">
    <w:abstractNumId w:val="9"/>
  </w:num>
  <w:num w:numId="12">
    <w:abstractNumId w:val="14"/>
  </w:num>
  <w:num w:numId="13">
    <w:abstractNumId w:val="11"/>
  </w:num>
  <w:num w:numId="14">
    <w:abstractNumId w:val="13"/>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91&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34&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record-ids&gt;&lt;/item&gt;&lt;/Libraries&gt;"/>
  </w:docVars>
  <w:rsids>
    <w:rsidRoot w:val="003362FC"/>
    <w:rsid w:val="000009B5"/>
    <w:rsid w:val="000021E7"/>
    <w:rsid w:val="000044D4"/>
    <w:rsid w:val="000054BC"/>
    <w:rsid w:val="00006D89"/>
    <w:rsid w:val="00010879"/>
    <w:rsid w:val="0001187F"/>
    <w:rsid w:val="0001204F"/>
    <w:rsid w:val="00012585"/>
    <w:rsid w:val="00013A17"/>
    <w:rsid w:val="00014676"/>
    <w:rsid w:val="00017466"/>
    <w:rsid w:val="00020B0E"/>
    <w:rsid w:val="00024011"/>
    <w:rsid w:val="00026872"/>
    <w:rsid w:val="000349F9"/>
    <w:rsid w:val="0003631F"/>
    <w:rsid w:val="00036628"/>
    <w:rsid w:val="000379F2"/>
    <w:rsid w:val="000403D2"/>
    <w:rsid w:val="00040FA7"/>
    <w:rsid w:val="000452C6"/>
    <w:rsid w:val="000462AA"/>
    <w:rsid w:val="000476D7"/>
    <w:rsid w:val="00054BF1"/>
    <w:rsid w:val="00055A14"/>
    <w:rsid w:val="00055A66"/>
    <w:rsid w:val="00056157"/>
    <w:rsid w:val="000605D1"/>
    <w:rsid w:val="00060AF1"/>
    <w:rsid w:val="0006158B"/>
    <w:rsid w:val="00064FB1"/>
    <w:rsid w:val="000655A9"/>
    <w:rsid w:val="000719EF"/>
    <w:rsid w:val="0007607D"/>
    <w:rsid w:val="00076A86"/>
    <w:rsid w:val="0008400F"/>
    <w:rsid w:val="00085480"/>
    <w:rsid w:val="00085656"/>
    <w:rsid w:val="000860A9"/>
    <w:rsid w:val="000911CF"/>
    <w:rsid w:val="00092FF6"/>
    <w:rsid w:val="000A72F2"/>
    <w:rsid w:val="000A75F0"/>
    <w:rsid w:val="000B0E82"/>
    <w:rsid w:val="000B2249"/>
    <w:rsid w:val="000B53EE"/>
    <w:rsid w:val="000B645C"/>
    <w:rsid w:val="000C094E"/>
    <w:rsid w:val="000C14D5"/>
    <w:rsid w:val="000C3E58"/>
    <w:rsid w:val="000C689F"/>
    <w:rsid w:val="000D4FC8"/>
    <w:rsid w:val="000D5BA6"/>
    <w:rsid w:val="000D66D7"/>
    <w:rsid w:val="000E417F"/>
    <w:rsid w:val="000E661E"/>
    <w:rsid w:val="000E734B"/>
    <w:rsid w:val="000F3CB3"/>
    <w:rsid w:val="000F3EB7"/>
    <w:rsid w:val="000F4846"/>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3138C"/>
    <w:rsid w:val="00135180"/>
    <w:rsid w:val="001420EA"/>
    <w:rsid w:val="00142B1B"/>
    <w:rsid w:val="001462AF"/>
    <w:rsid w:val="00146A7B"/>
    <w:rsid w:val="001507E2"/>
    <w:rsid w:val="00150B6F"/>
    <w:rsid w:val="0015110E"/>
    <w:rsid w:val="00151412"/>
    <w:rsid w:val="00152A9D"/>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6528"/>
    <w:rsid w:val="00196A8C"/>
    <w:rsid w:val="001A44A5"/>
    <w:rsid w:val="001A4D6D"/>
    <w:rsid w:val="001C0377"/>
    <w:rsid w:val="001C0F0D"/>
    <w:rsid w:val="001C1D74"/>
    <w:rsid w:val="001C37D9"/>
    <w:rsid w:val="001C39E5"/>
    <w:rsid w:val="001C61AE"/>
    <w:rsid w:val="001C692D"/>
    <w:rsid w:val="001C6D80"/>
    <w:rsid w:val="001C7684"/>
    <w:rsid w:val="001C7D3D"/>
    <w:rsid w:val="001D2D6B"/>
    <w:rsid w:val="001D3EB5"/>
    <w:rsid w:val="001D46CE"/>
    <w:rsid w:val="001D74FC"/>
    <w:rsid w:val="001E1507"/>
    <w:rsid w:val="001E1874"/>
    <w:rsid w:val="001E29B6"/>
    <w:rsid w:val="001E3788"/>
    <w:rsid w:val="001E6565"/>
    <w:rsid w:val="001E6734"/>
    <w:rsid w:val="001F3917"/>
    <w:rsid w:val="001F4EA9"/>
    <w:rsid w:val="001F558E"/>
    <w:rsid w:val="001F6B45"/>
    <w:rsid w:val="002048A1"/>
    <w:rsid w:val="00204A6F"/>
    <w:rsid w:val="00205EC3"/>
    <w:rsid w:val="00207003"/>
    <w:rsid w:val="00207577"/>
    <w:rsid w:val="002173CD"/>
    <w:rsid w:val="0022298D"/>
    <w:rsid w:val="00224B90"/>
    <w:rsid w:val="00225E4E"/>
    <w:rsid w:val="00226572"/>
    <w:rsid w:val="00226D44"/>
    <w:rsid w:val="00231AD4"/>
    <w:rsid w:val="00234EFD"/>
    <w:rsid w:val="00236EA7"/>
    <w:rsid w:val="00237587"/>
    <w:rsid w:val="00240236"/>
    <w:rsid w:val="002408DB"/>
    <w:rsid w:val="0024101C"/>
    <w:rsid w:val="00241600"/>
    <w:rsid w:val="002429F0"/>
    <w:rsid w:val="00243DCC"/>
    <w:rsid w:val="00244DBD"/>
    <w:rsid w:val="0025174A"/>
    <w:rsid w:val="00255F9A"/>
    <w:rsid w:val="00256C90"/>
    <w:rsid w:val="002578EC"/>
    <w:rsid w:val="00261FD4"/>
    <w:rsid w:val="0026214F"/>
    <w:rsid w:val="00262276"/>
    <w:rsid w:val="002624B3"/>
    <w:rsid w:val="0026294E"/>
    <w:rsid w:val="00272DC4"/>
    <w:rsid w:val="00274217"/>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C5BF8"/>
    <w:rsid w:val="002C7457"/>
    <w:rsid w:val="002D1793"/>
    <w:rsid w:val="002D3F5C"/>
    <w:rsid w:val="002E2108"/>
    <w:rsid w:val="002E3EAE"/>
    <w:rsid w:val="002E666E"/>
    <w:rsid w:val="002F081D"/>
    <w:rsid w:val="002F1262"/>
    <w:rsid w:val="002F13F5"/>
    <w:rsid w:val="002F1B73"/>
    <w:rsid w:val="002F3AD3"/>
    <w:rsid w:val="002F4E87"/>
    <w:rsid w:val="00300019"/>
    <w:rsid w:val="00301367"/>
    <w:rsid w:val="00303FCC"/>
    <w:rsid w:val="00306614"/>
    <w:rsid w:val="003109FF"/>
    <w:rsid w:val="00314912"/>
    <w:rsid w:val="00315FC2"/>
    <w:rsid w:val="00316EE2"/>
    <w:rsid w:val="00320930"/>
    <w:rsid w:val="00321EB9"/>
    <w:rsid w:val="00325D9E"/>
    <w:rsid w:val="003263CB"/>
    <w:rsid w:val="0032647E"/>
    <w:rsid w:val="00327ACA"/>
    <w:rsid w:val="003300AF"/>
    <w:rsid w:val="00332260"/>
    <w:rsid w:val="0033440C"/>
    <w:rsid w:val="00335A5C"/>
    <w:rsid w:val="00335FA8"/>
    <w:rsid w:val="003362FC"/>
    <w:rsid w:val="00336539"/>
    <w:rsid w:val="003374BB"/>
    <w:rsid w:val="00337DD6"/>
    <w:rsid w:val="003426AE"/>
    <w:rsid w:val="00342C43"/>
    <w:rsid w:val="00345A7A"/>
    <w:rsid w:val="00347095"/>
    <w:rsid w:val="003519BF"/>
    <w:rsid w:val="00352ABC"/>
    <w:rsid w:val="003539A2"/>
    <w:rsid w:val="003546E8"/>
    <w:rsid w:val="00354BF4"/>
    <w:rsid w:val="00362058"/>
    <w:rsid w:val="00362E7C"/>
    <w:rsid w:val="00364F21"/>
    <w:rsid w:val="003657DC"/>
    <w:rsid w:val="00366764"/>
    <w:rsid w:val="00370F3B"/>
    <w:rsid w:val="00373A7D"/>
    <w:rsid w:val="0037592E"/>
    <w:rsid w:val="00381277"/>
    <w:rsid w:val="0038178E"/>
    <w:rsid w:val="00383E7F"/>
    <w:rsid w:val="003841DA"/>
    <w:rsid w:val="00384CE8"/>
    <w:rsid w:val="00386B4D"/>
    <w:rsid w:val="00394A13"/>
    <w:rsid w:val="003957E5"/>
    <w:rsid w:val="0039766D"/>
    <w:rsid w:val="003A1AC0"/>
    <w:rsid w:val="003A5D7C"/>
    <w:rsid w:val="003A6C5E"/>
    <w:rsid w:val="003B1026"/>
    <w:rsid w:val="003B284F"/>
    <w:rsid w:val="003B40D6"/>
    <w:rsid w:val="003B629D"/>
    <w:rsid w:val="003B6AFC"/>
    <w:rsid w:val="003C1441"/>
    <w:rsid w:val="003C2FAE"/>
    <w:rsid w:val="003C60CB"/>
    <w:rsid w:val="003C61B4"/>
    <w:rsid w:val="003D3F9B"/>
    <w:rsid w:val="003E5E8E"/>
    <w:rsid w:val="003E64D0"/>
    <w:rsid w:val="003E7149"/>
    <w:rsid w:val="003F3104"/>
    <w:rsid w:val="003F3FE1"/>
    <w:rsid w:val="004003A8"/>
    <w:rsid w:val="004027ED"/>
    <w:rsid w:val="00402CD7"/>
    <w:rsid w:val="00403FED"/>
    <w:rsid w:val="00410C34"/>
    <w:rsid w:val="00410DE3"/>
    <w:rsid w:val="0041179B"/>
    <w:rsid w:val="004166ED"/>
    <w:rsid w:val="00425F48"/>
    <w:rsid w:val="00427146"/>
    <w:rsid w:val="00430E89"/>
    <w:rsid w:val="00434904"/>
    <w:rsid w:val="004369D8"/>
    <w:rsid w:val="00440BE3"/>
    <w:rsid w:val="00444EBB"/>
    <w:rsid w:val="004504E9"/>
    <w:rsid w:val="0045052D"/>
    <w:rsid w:val="00451FAA"/>
    <w:rsid w:val="0045210A"/>
    <w:rsid w:val="004535DF"/>
    <w:rsid w:val="00454DC0"/>
    <w:rsid w:val="004557B4"/>
    <w:rsid w:val="00456592"/>
    <w:rsid w:val="00456C8F"/>
    <w:rsid w:val="00456E45"/>
    <w:rsid w:val="00460D26"/>
    <w:rsid w:val="0046121A"/>
    <w:rsid w:val="00463A94"/>
    <w:rsid w:val="00466415"/>
    <w:rsid w:val="0047559B"/>
    <w:rsid w:val="0047656F"/>
    <w:rsid w:val="00482E1E"/>
    <w:rsid w:val="00483E0C"/>
    <w:rsid w:val="004870DF"/>
    <w:rsid w:val="00490AFD"/>
    <w:rsid w:val="00495329"/>
    <w:rsid w:val="0049595A"/>
    <w:rsid w:val="00496664"/>
    <w:rsid w:val="004A1797"/>
    <w:rsid w:val="004A3D69"/>
    <w:rsid w:val="004A57B8"/>
    <w:rsid w:val="004B0E4D"/>
    <w:rsid w:val="004B19E9"/>
    <w:rsid w:val="004B2AE6"/>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32C2"/>
    <w:rsid w:val="004E3C42"/>
    <w:rsid w:val="004E49ED"/>
    <w:rsid w:val="004E6F52"/>
    <w:rsid w:val="004F2CB1"/>
    <w:rsid w:val="004F57FE"/>
    <w:rsid w:val="004F64F6"/>
    <w:rsid w:val="004F78DD"/>
    <w:rsid w:val="00500A24"/>
    <w:rsid w:val="00501C16"/>
    <w:rsid w:val="00510EF9"/>
    <w:rsid w:val="00511147"/>
    <w:rsid w:val="00512903"/>
    <w:rsid w:val="005146D3"/>
    <w:rsid w:val="00515D2E"/>
    <w:rsid w:val="005175C5"/>
    <w:rsid w:val="00517C37"/>
    <w:rsid w:val="00520171"/>
    <w:rsid w:val="00520F47"/>
    <w:rsid w:val="005221A6"/>
    <w:rsid w:val="0052230E"/>
    <w:rsid w:val="00525AA0"/>
    <w:rsid w:val="005313F6"/>
    <w:rsid w:val="00533AF0"/>
    <w:rsid w:val="00535F87"/>
    <w:rsid w:val="005401AB"/>
    <w:rsid w:val="0054257F"/>
    <w:rsid w:val="00544189"/>
    <w:rsid w:val="00547F45"/>
    <w:rsid w:val="005505DF"/>
    <w:rsid w:val="00550C78"/>
    <w:rsid w:val="00553002"/>
    <w:rsid w:val="00554F1D"/>
    <w:rsid w:val="005554EC"/>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6BD"/>
    <w:rsid w:val="00594FA1"/>
    <w:rsid w:val="005A07C8"/>
    <w:rsid w:val="005A2830"/>
    <w:rsid w:val="005A5BD9"/>
    <w:rsid w:val="005A739F"/>
    <w:rsid w:val="005A7E4B"/>
    <w:rsid w:val="005B15D6"/>
    <w:rsid w:val="005B358E"/>
    <w:rsid w:val="005B3797"/>
    <w:rsid w:val="005B40D7"/>
    <w:rsid w:val="005B51E1"/>
    <w:rsid w:val="005B551B"/>
    <w:rsid w:val="005B5622"/>
    <w:rsid w:val="005B563C"/>
    <w:rsid w:val="005B57F1"/>
    <w:rsid w:val="005B735D"/>
    <w:rsid w:val="005C1636"/>
    <w:rsid w:val="005C2649"/>
    <w:rsid w:val="005C34DA"/>
    <w:rsid w:val="005C57F9"/>
    <w:rsid w:val="005C5EA9"/>
    <w:rsid w:val="005D1B04"/>
    <w:rsid w:val="005D2A04"/>
    <w:rsid w:val="005D3570"/>
    <w:rsid w:val="005E00FE"/>
    <w:rsid w:val="005E10AF"/>
    <w:rsid w:val="005E26FD"/>
    <w:rsid w:val="005E40D0"/>
    <w:rsid w:val="005E5FDA"/>
    <w:rsid w:val="005F2AC7"/>
    <w:rsid w:val="005F590C"/>
    <w:rsid w:val="005F6D06"/>
    <w:rsid w:val="0060057A"/>
    <w:rsid w:val="00600E6A"/>
    <w:rsid w:val="00600F08"/>
    <w:rsid w:val="0060549F"/>
    <w:rsid w:val="00607380"/>
    <w:rsid w:val="006079D3"/>
    <w:rsid w:val="00610D1C"/>
    <w:rsid w:val="00613F02"/>
    <w:rsid w:val="0061560E"/>
    <w:rsid w:val="00621F84"/>
    <w:rsid w:val="00622F48"/>
    <w:rsid w:val="00623150"/>
    <w:rsid w:val="00623E6A"/>
    <w:rsid w:val="00626B11"/>
    <w:rsid w:val="00631200"/>
    <w:rsid w:val="00631C79"/>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FA1"/>
    <w:rsid w:val="0066288B"/>
    <w:rsid w:val="0066346C"/>
    <w:rsid w:val="0066362A"/>
    <w:rsid w:val="006664FD"/>
    <w:rsid w:val="006711D1"/>
    <w:rsid w:val="00672171"/>
    <w:rsid w:val="00676CE5"/>
    <w:rsid w:val="00680887"/>
    <w:rsid w:val="006862F2"/>
    <w:rsid w:val="0069276E"/>
    <w:rsid w:val="006A02A2"/>
    <w:rsid w:val="006A264E"/>
    <w:rsid w:val="006A371F"/>
    <w:rsid w:val="006A7E86"/>
    <w:rsid w:val="006B189C"/>
    <w:rsid w:val="006B5221"/>
    <w:rsid w:val="006B5C4B"/>
    <w:rsid w:val="006B77E8"/>
    <w:rsid w:val="006C2F68"/>
    <w:rsid w:val="006D3D39"/>
    <w:rsid w:val="006E01CA"/>
    <w:rsid w:val="006E1517"/>
    <w:rsid w:val="006E386F"/>
    <w:rsid w:val="006E65A1"/>
    <w:rsid w:val="006F2518"/>
    <w:rsid w:val="006F379A"/>
    <w:rsid w:val="006F46D6"/>
    <w:rsid w:val="006F5556"/>
    <w:rsid w:val="006F6AA1"/>
    <w:rsid w:val="006F7E96"/>
    <w:rsid w:val="00701B21"/>
    <w:rsid w:val="0070453E"/>
    <w:rsid w:val="00710BFF"/>
    <w:rsid w:val="00711C95"/>
    <w:rsid w:val="00713D0B"/>
    <w:rsid w:val="00716B0C"/>
    <w:rsid w:val="00720E9F"/>
    <w:rsid w:val="00721DE9"/>
    <w:rsid w:val="00722006"/>
    <w:rsid w:val="007220A0"/>
    <w:rsid w:val="0072210B"/>
    <w:rsid w:val="007232ED"/>
    <w:rsid w:val="00723EE0"/>
    <w:rsid w:val="00733D27"/>
    <w:rsid w:val="00736877"/>
    <w:rsid w:val="00736CF8"/>
    <w:rsid w:val="00744154"/>
    <w:rsid w:val="00744186"/>
    <w:rsid w:val="007456B9"/>
    <w:rsid w:val="00752A9E"/>
    <w:rsid w:val="00753FC6"/>
    <w:rsid w:val="00754F0F"/>
    <w:rsid w:val="00755618"/>
    <w:rsid w:val="00756C2F"/>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2959"/>
    <w:rsid w:val="007936B7"/>
    <w:rsid w:val="00793706"/>
    <w:rsid w:val="007940BB"/>
    <w:rsid w:val="007966C9"/>
    <w:rsid w:val="007A20F2"/>
    <w:rsid w:val="007A2E22"/>
    <w:rsid w:val="007A36D5"/>
    <w:rsid w:val="007A373F"/>
    <w:rsid w:val="007A6B26"/>
    <w:rsid w:val="007B2417"/>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0390"/>
    <w:rsid w:val="008235AE"/>
    <w:rsid w:val="00823AAC"/>
    <w:rsid w:val="00826296"/>
    <w:rsid w:val="00826533"/>
    <w:rsid w:val="00833903"/>
    <w:rsid w:val="0083396C"/>
    <w:rsid w:val="008344E5"/>
    <w:rsid w:val="00837466"/>
    <w:rsid w:val="00837953"/>
    <w:rsid w:val="008407C4"/>
    <w:rsid w:val="00841A8F"/>
    <w:rsid w:val="008422B1"/>
    <w:rsid w:val="00845209"/>
    <w:rsid w:val="008456F6"/>
    <w:rsid w:val="00845AD6"/>
    <w:rsid w:val="008471EE"/>
    <w:rsid w:val="008476D3"/>
    <w:rsid w:val="008529F2"/>
    <w:rsid w:val="00854C6C"/>
    <w:rsid w:val="00856FD5"/>
    <w:rsid w:val="00857BF3"/>
    <w:rsid w:val="00862E51"/>
    <w:rsid w:val="0086366E"/>
    <w:rsid w:val="00866847"/>
    <w:rsid w:val="00871565"/>
    <w:rsid w:val="0087281D"/>
    <w:rsid w:val="0087298B"/>
    <w:rsid w:val="00880DF6"/>
    <w:rsid w:val="00882511"/>
    <w:rsid w:val="00882E74"/>
    <w:rsid w:val="008832FF"/>
    <w:rsid w:val="00884CEB"/>
    <w:rsid w:val="0089342E"/>
    <w:rsid w:val="008969C8"/>
    <w:rsid w:val="0089757F"/>
    <w:rsid w:val="00897A8D"/>
    <w:rsid w:val="008A6BCA"/>
    <w:rsid w:val="008B183D"/>
    <w:rsid w:val="008B4463"/>
    <w:rsid w:val="008B488A"/>
    <w:rsid w:val="008B738D"/>
    <w:rsid w:val="008C1DC6"/>
    <w:rsid w:val="008C1F3F"/>
    <w:rsid w:val="008C2976"/>
    <w:rsid w:val="008C6111"/>
    <w:rsid w:val="008D08B3"/>
    <w:rsid w:val="008D5D49"/>
    <w:rsid w:val="008D60C0"/>
    <w:rsid w:val="008D7354"/>
    <w:rsid w:val="008D7FB4"/>
    <w:rsid w:val="008E02E3"/>
    <w:rsid w:val="008E1C70"/>
    <w:rsid w:val="008E24D5"/>
    <w:rsid w:val="008E5EAC"/>
    <w:rsid w:val="008F0826"/>
    <w:rsid w:val="008F2B9E"/>
    <w:rsid w:val="008F7A31"/>
    <w:rsid w:val="00903731"/>
    <w:rsid w:val="00904D41"/>
    <w:rsid w:val="00907C5D"/>
    <w:rsid w:val="00910F1E"/>
    <w:rsid w:val="00911E3F"/>
    <w:rsid w:val="00912648"/>
    <w:rsid w:val="0091594C"/>
    <w:rsid w:val="00916F34"/>
    <w:rsid w:val="00917E97"/>
    <w:rsid w:val="00922D5D"/>
    <w:rsid w:val="00923ADC"/>
    <w:rsid w:val="009261E8"/>
    <w:rsid w:val="00926BFB"/>
    <w:rsid w:val="00931910"/>
    <w:rsid w:val="00933C56"/>
    <w:rsid w:val="00936340"/>
    <w:rsid w:val="0093702B"/>
    <w:rsid w:val="00942050"/>
    <w:rsid w:val="00943D81"/>
    <w:rsid w:val="009444FD"/>
    <w:rsid w:val="00946D87"/>
    <w:rsid w:val="00951E11"/>
    <w:rsid w:val="00952532"/>
    <w:rsid w:val="009531BB"/>
    <w:rsid w:val="00953AA1"/>
    <w:rsid w:val="00954841"/>
    <w:rsid w:val="00954D1A"/>
    <w:rsid w:val="009570DF"/>
    <w:rsid w:val="00957196"/>
    <w:rsid w:val="009638EF"/>
    <w:rsid w:val="00964EFD"/>
    <w:rsid w:val="00966003"/>
    <w:rsid w:val="0096786A"/>
    <w:rsid w:val="00973D7E"/>
    <w:rsid w:val="0097510E"/>
    <w:rsid w:val="00975F2F"/>
    <w:rsid w:val="00987F05"/>
    <w:rsid w:val="0099490F"/>
    <w:rsid w:val="00995B56"/>
    <w:rsid w:val="0099633A"/>
    <w:rsid w:val="00996C66"/>
    <w:rsid w:val="009977AC"/>
    <w:rsid w:val="0099794C"/>
    <w:rsid w:val="009A0AB2"/>
    <w:rsid w:val="009A0C68"/>
    <w:rsid w:val="009A0C9C"/>
    <w:rsid w:val="009A1EDF"/>
    <w:rsid w:val="009A405A"/>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07CD"/>
    <w:rsid w:val="00A1163E"/>
    <w:rsid w:val="00A11DB1"/>
    <w:rsid w:val="00A14E2E"/>
    <w:rsid w:val="00A154E6"/>
    <w:rsid w:val="00A15CF8"/>
    <w:rsid w:val="00A160A7"/>
    <w:rsid w:val="00A17942"/>
    <w:rsid w:val="00A20273"/>
    <w:rsid w:val="00A20809"/>
    <w:rsid w:val="00A221EC"/>
    <w:rsid w:val="00A25DED"/>
    <w:rsid w:val="00A31151"/>
    <w:rsid w:val="00A31943"/>
    <w:rsid w:val="00A321AE"/>
    <w:rsid w:val="00A3259E"/>
    <w:rsid w:val="00A336A4"/>
    <w:rsid w:val="00A33F6C"/>
    <w:rsid w:val="00A352F2"/>
    <w:rsid w:val="00A37045"/>
    <w:rsid w:val="00A37CC9"/>
    <w:rsid w:val="00A37D03"/>
    <w:rsid w:val="00A40253"/>
    <w:rsid w:val="00A42A08"/>
    <w:rsid w:val="00A462CE"/>
    <w:rsid w:val="00A46D32"/>
    <w:rsid w:val="00A52568"/>
    <w:rsid w:val="00A540B1"/>
    <w:rsid w:val="00A6174B"/>
    <w:rsid w:val="00A651A6"/>
    <w:rsid w:val="00A65CAE"/>
    <w:rsid w:val="00A66547"/>
    <w:rsid w:val="00A66FA2"/>
    <w:rsid w:val="00A70C2F"/>
    <w:rsid w:val="00A7516C"/>
    <w:rsid w:val="00A777C9"/>
    <w:rsid w:val="00A8052C"/>
    <w:rsid w:val="00A80E8E"/>
    <w:rsid w:val="00A81535"/>
    <w:rsid w:val="00A83C72"/>
    <w:rsid w:val="00A91B69"/>
    <w:rsid w:val="00A94FB0"/>
    <w:rsid w:val="00A9653F"/>
    <w:rsid w:val="00A97E3E"/>
    <w:rsid w:val="00AA03BD"/>
    <w:rsid w:val="00AA12E4"/>
    <w:rsid w:val="00AA2F9A"/>
    <w:rsid w:val="00AA357B"/>
    <w:rsid w:val="00AA5645"/>
    <w:rsid w:val="00AA58A6"/>
    <w:rsid w:val="00AB455D"/>
    <w:rsid w:val="00AB4B0D"/>
    <w:rsid w:val="00AB6A63"/>
    <w:rsid w:val="00AB6F6A"/>
    <w:rsid w:val="00AB7BCA"/>
    <w:rsid w:val="00AB7FDB"/>
    <w:rsid w:val="00AC080B"/>
    <w:rsid w:val="00AC0BD4"/>
    <w:rsid w:val="00AC23CF"/>
    <w:rsid w:val="00AC3B4E"/>
    <w:rsid w:val="00AC567B"/>
    <w:rsid w:val="00AC767D"/>
    <w:rsid w:val="00AD0AF2"/>
    <w:rsid w:val="00AD2DE0"/>
    <w:rsid w:val="00AD49EB"/>
    <w:rsid w:val="00AD605B"/>
    <w:rsid w:val="00AE48F4"/>
    <w:rsid w:val="00AE539E"/>
    <w:rsid w:val="00AE77B8"/>
    <w:rsid w:val="00AF19A9"/>
    <w:rsid w:val="00AF2A9F"/>
    <w:rsid w:val="00AF3236"/>
    <w:rsid w:val="00AF4B06"/>
    <w:rsid w:val="00AF7F4C"/>
    <w:rsid w:val="00B02172"/>
    <w:rsid w:val="00B0440B"/>
    <w:rsid w:val="00B05324"/>
    <w:rsid w:val="00B05D09"/>
    <w:rsid w:val="00B063F8"/>
    <w:rsid w:val="00B22821"/>
    <w:rsid w:val="00B2353D"/>
    <w:rsid w:val="00B240E3"/>
    <w:rsid w:val="00B25904"/>
    <w:rsid w:val="00B26A85"/>
    <w:rsid w:val="00B26A96"/>
    <w:rsid w:val="00B26F58"/>
    <w:rsid w:val="00B30844"/>
    <w:rsid w:val="00B30C25"/>
    <w:rsid w:val="00B359CC"/>
    <w:rsid w:val="00B36519"/>
    <w:rsid w:val="00B37AE6"/>
    <w:rsid w:val="00B37D0A"/>
    <w:rsid w:val="00B40DD6"/>
    <w:rsid w:val="00B44DEC"/>
    <w:rsid w:val="00B457AD"/>
    <w:rsid w:val="00B51803"/>
    <w:rsid w:val="00B545E0"/>
    <w:rsid w:val="00B546DE"/>
    <w:rsid w:val="00B54AE0"/>
    <w:rsid w:val="00B55736"/>
    <w:rsid w:val="00B55D3F"/>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22"/>
    <w:rsid w:val="00BA121C"/>
    <w:rsid w:val="00BA2176"/>
    <w:rsid w:val="00BA293E"/>
    <w:rsid w:val="00BA41CE"/>
    <w:rsid w:val="00BA62F3"/>
    <w:rsid w:val="00BA7A92"/>
    <w:rsid w:val="00BB11F1"/>
    <w:rsid w:val="00BB1F29"/>
    <w:rsid w:val="00BB44DC"/>
    <w:rsid w:val="00BB54DA"/>
    <w:rsid w:val="00BB5C46"/>
    <w:rsid w:val="00BB7DC1"/>
    <w:rsid w:val="00BC0047"/>
    <w:rsid w:val="00BC2F50"/>
    <w:rsid w:val="00BC729C"/>
    <w:rsid w:val="00BC7B72"/>
    <w:rsid w:val="00BD00BE"/>
    <w:rsid w:val="00BD49EA"/>
    <w:rsid w:val="00BD51CC"/>
    <w:rsid w:val="00BD615B"/>
    <w:rsid w:val="00BE01C0"/>
    <w:rsid w:val="00BE1FEF"/>
    <w:rsid w:val="00BE46EA"/>
    <w:rsid w:val="00BE55F4"/>
    <w:rsid w:val="00BE61FD"/>
    <w:rsid w:val="00BF0D30"/>
    <w:rsid w:val="00BF40E6"/>
    <w:rsid w:val="00BF4BF0"/>
    <w:rsid w:val="00BF516E"/>
    <w:rsid w:val="00BF74D1"/>
    <w:rsid w:val="00C02EC0"/>
    <w:rsid w:val="00C0348A"/>
    <w:rsid w:val="00C07079"/>
    <w:rsid w:val="00C13D28"/>
    <w:rsid w:val="00C15F80"/>
    <w:rsid w:val="00C17344"/>
    <w:rsid w:val="00C21D8B"/>
    <w:rsid w:val="00C230A6"/>
    <w:rsid w:val="00C24CFE"/>
    <w:rsid w:val="00C271D4"/>
    <w:rsid w:val="00C27436"/>
    <w:rsid w:val="00C301BA"/>
    <w:rsid w:val="00C316FC"/>
    <w:rsid w:val="00C35935"/>
    <w:rsid w:val="00C3715C"/>
    <w:rsid w:val="00C40DEB"/>
    <w:rsid w:val="00C41E11"/>
    <w:rsid w:val="00C45A84"/>
    <w:rsid w:val="00C45B23"/>
    <w:rsid w:val="00C51BD1"/>
    <w:rsid w:val="00C51E82"/>
    <w:rsid w:val="00C5306C"/>
    <w:rsid w:val="00C5387B"/>
    <w:rsid w:val="00C60B2D"/>
    <w:rsid w:val="00C61347"/>
    <w:rsid w:val="00C63181"/>
    <w:rsid w:val="00C65337"/>
    <w:rsid w:val="00C668B2"/>
    <w:rsid w:val="00C66FFC"/>
    <w:rsid w:val="00C67AE3"/>
    <w:rsid w:val="00C710ED"/>
    <w:rsid w:val="00C717CD"/>
    <w:rsid w:val="00C71BB0"/>
    <w:rsid w:val="00C72088"/>
    <w:rsid w:val="00C72CEB"/>
    <w:rsid w:val="00C742BA"/>
    <w:rsid w:val="00C75262"/>
    <w:rsid w:val="00C76887"/>
    <w:rsid w:val="00C77D19"/>
    <w:rsid w:val="00C83453"/>
    <w:rsid w:val="00C83463"/>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6E58"/>
    <w:rsid w:val="00CD00B7"/>
    <w:rsid w:val="00CD3113"/>
    <w:rsid w:val="00CD35CE"/>
    <w:rsid w:val="00CD5ABC"/>
    <w:rsid w:val="00CE0AEC"/>
    <w:rsid w:val="00CE248A"/>
    <w:rsid w:val="00CE56BD"/>
    <w:rsid w:val="00CE5CB9"/>
    <w:rsid w:val="00CE5EAF"/>
    <w:rsid w:val="00CF0A49"/>
    <w:rsid w:val="00CF0C2C"/>
    <w:rsid w:val="00CF4325"/>
    <w:rsid w:val="00D02188"/>
    <w:rsid w:val="00D02910"/>
    <w:rsid w:val="00D039FC"/>
    <w:rsid w:val="00D03FB1"/>
    <w:rsid w:val="00D067BD"/>
    <w:rsid w:val="00D06F5A"/>
    <w:rsid w:val="00D10499"/>
    <w:rsid w:val="00D14055"/>
    <w:rsid w:val="00D161F8"/>
    <w:rsid w:val="00D20BA4"/>
    <w:rsid w:val="00D21288"/>
    <w:rsid w:val="00D227A8"/>
    <w:rsid w:val="00D24A6D"/>
    <w:rsid w:val="00D24D5E"/>
    <w:rsid w:val="00D257C6"/>
    <w:rsid w:val="00D2692A"/>
    <w:rsid w:val="00D3131A"/>
    <w:rsid w:val="00D31AFB"/>
    <w:rsid w:val="00D32041"/>
    <w:rsid w:val="00D3341B"/>
    <w:rsid w:val="00D33A99"/>
    <w:rsid w:val="00D403CE"/>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C39"/>
    <w:rsid w:val="00D65006"/>
    <w:rsid w:val="00D71D72"/>
    <w:rsid w:val="00D73FE4"/>
    <w:rsid w:val="00D74E2C"/>
    <w:rsid w:val="00D776DC"/>
    <w:rsid w:val="00D80D01"/>
    <w:rsid w:val="00D823CA"/>
    <w:rsid w:val="00D83527"/>
    <w:rsid w:val="00D83A31"/>
    <w:rsid w:val="00D844D4"/>
    <w:rsid w:val="00D854E2"/>
    <w:rsid w:val="00D93652"/>
    <w:rsid w:val="00D977FC"/>
    <w:rsid w:val="00DA1034"/>
    <w:rsid w:val="00DA7495"/>
    <w:rsid w:val="00DB0F38"/>
    <w:rsid w:val="00DB272E"/>
    <w:rsid w:val="00DB3D8B"/>
    <w:rsid w:val="00DB40BE"/>
    <w:rsid w:val="00DB5134"/>
    <w:rsid w:val="00DB5D39"/>
    <w:rsid w:val="00DB6EE4"/>
    <w:rsid w:val="00DC2A89"/>
    <w:rsid w:val="00DC4215"/>
    <w:rsid w:val="00DC431E"/>
    <w:rsid w:val="00DD53D9"/>
    <w:rsid w:val="00DD673B"/>
    <w:rsid w:val="00DD7658"/>
    <w:rsid w:val="00DE4562"/>
    <w:rsid w:val="00DE6A34"/>
    <w:rsid w:val="00DF3022"/>
    <w:rsid w:val="00DF51D4"/>
    <w:rsid w:val="00DF56B6"/>
    <w:rsid w:val="00E10DEE"/>
    <w:rsid w:val="00E13AB8"/>
    <w:rsid w:val="00E14C83"/>
    <w:rsid w:val="00E17B8E"/>
    <w:rsid w:val="00E21640"/>
    <w:rsid w:val="00E236F2"/>
    <w:rsid w:val="00E30494"/>
    <w:rsid w:val="00E3378E"/>
    <w:rsid w:val="00E33F3D"/>
    <w:rsid w:val="00E35F3D"/>
    <w:rsid w:val="00E37093"/>
    <w:rsid w:val="00E44913"/>
    <w:rsid w:val="00E46172"/>
    <w:rsid w:val="00E50EA8"/>
    <w:rsid w:val="00E5122C"/>
    <w:rsid w:val="00E56034"/>
    <w:rsid w:val="00E562DD"/>
    <w:rsid w:val="00E5753E"/>
    <w:rsid w:val="00E5780E"/>
    <w:rsid w:val="00E61D74"/>
    <w:rsid w:val="00E62533"/>
    <w:rsid w:val="00E62B63"/>
    <w:rsid w:val="00E635B0"/>
    <w:rsid w:val="00E6423F"/>
    <w:rsid w:val="00E645DD"/>
    <w:rsid w:val="00E6632C"/>
    <w:rsid w:val="00E66340"/>
    <w:rsid w:val="00E67BBC"/>
    <w:rsid w:val="00E67CD7"/>
    <w:rsid w:val="00E70281"/>
    <w:rsid w:val="00E70586"/>
    <w:rsid w:val="00E821A4"/>
    <w:rsid w:val="00E85872"/>
    <w:rsid w:val="00E909DB"/>
    <w:rsid w:val="00E9161F"/>
    <w:rsid w:val="00E92557"/>
    <w:rsid w:val="00E93EE2"/>
    <w:rsid w:val="00E961B9"/>
    <w:rsid w:val="00EA0957"/>
    <w:rsid w:val="00EA260B"/>
    <w:rsid w:val="00EA376E"/>
    <w:rsid w:val="00EA5E4F"/>
    <w:rsid w:val="00EB0191"/>
    <w:rsid w:val="00EB2D12"/>
    <w:rsid w:val="00EB4643"/>
    <w:rsid w:val="00EB5257"/>
    <w:rsid w:val="00EB5541"/>
    <w:rsid w:val="00EB5CF1"/>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381F"/>
    <w:rsid w:val="00F4684B"/>
    <w:rsid w:val="00F508E8"/>
    <w:rsid w:val="00F51035"/>
    <w:rsid w:val="00F510E2"/>
    <w:rsid w:val="00F516A0"/>
    <w:rsid w:val="00F540DA"/>
    <w:rsid w:val="00F54B49"/>
    <w:rsid w:val="00F55390"/>
    <w:rsid w:val="00F5572B"/>
    <w:rsid w:val="00F564FC"/>
    <w:rsid w:val="00F5723E"/>
    <w:rsid w:val="00F573FC"/>
    <w:rsid w:val="00F576DB"/>
    <w:rsid w:val="00F612C4"/>
    <w:rsid w:val="00F65463"/>
    <w:rsid w:val="00F67157"/>
    <w:rsid w:val="00F77C3D"/>
    <w:rsid w:val="00F82D4C"/>
    <w:rsid w:val="00F82EFD"/>
    <w:rsid w:val="00F830D4"/>
    <w:rsid w:val="00F93069"/>
    <w:rsid w:val="00F957FB"/>
    <w:rsid w:val="00F9581A"/>
    <w:rsid w:val="00FA2D9B"/>
    <w:rsid w:val="00FA382A"/>
    <w:rsid w:val="00FA7371"/>
    <w:rsid w:val="00FB1197"/>
    <w:rsid w:val="00FB2CF7"/>
    <w:rsid w:val="00FB36D0"/>
    <w:rsid w:val="00FB4072"/>
    <w:rsid w:val="00FB43D1"/>
    <w:rsid w:val="00FB61F3"/>
    <w:rsid w:val="00FC027A"/>
    <w:rsid w:val="00FC129B"/>
    <w:rsid w:val="00FC13DA"/>
    <w:rsid w:val="00FC2097"/>
    <w:rsid w:val="00FC6E87"/>
    <w:rsid w:val="00FD7902"/>
    <w:rsid w:val="00FE145B"/>
    <w:rsid w:val="00FE49C8"/>
    <w:rsid w:val="00FE535E"/>
    <w:rsid w:val="00FE5E91"/>
    <w:rsid w:val="00FE7953"/>
    <w:rsid w:val="00FE7C44"/>
    <w:rsid w:val="00FE7DE1"/>
    <w:rsid w:val="00FF0F1A"/>
    <w:rsid w:val="00FF38D1"/>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2.bin"/><Relationship Id="rId29" Type="http://schemas.openxmlformats.org/officeDocument/2006/relationships/image" Target="media/image21.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fontTable" Target="fontTable.xml"/><Relationship Id="rId8" Type="http://schemas.openxmlformats.org/officeDocument/2006/relationships/image" Target="media/image5.jpe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7D7C2-FCE2-459A-B0CB-FDDFE4A196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706</TotalTime>
  <Pages>60</Pages>
  <Words>41971</Words>
  <Characters>247635</Characters>
  <Application>Microsoft Office Word</Application>
  <DocSecurity>0</DocSecurity>
  <Lines>2063</Lines>
  <Paragraphs>57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2890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21</cp:revision>
  <dcterms:created xsi:type="dcterms:W3CDTF">2014-10-03T15:19:00Z</dcterms:created>
  <dcterms:modified xsi:type="dcterms:W3CDTF">2015-03-11T00:44:00Z</dcterms:modified>
</cp:coreProperties>
</file>